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424C77" w14:textId="4F336FEE" w:rsidR="004D51F2" w:rsidRDefault="00636457" w:rsidP="00CF3BC6">
      <w:pPr>
        <w:autoSpaceDE w:val="0"/>
        <w:autoSpaceDN w:val="0"/>
        <w:adjustRightInd w:val="0"/>
        <w:jc w:val="both"/>
        <w:rPr>
          <w:color w:val="000000" w:themeColor="text1"/>
          <w:sz w:val="21"/>
          <w:szCs w:val="21"/>
        </w:rPr>
      </w:pPr>
      <w:r w:rsidRPr="00636457">
        <w:rPr>
          <w:b/>
          <w:bCs/>
          <w:color w:val="000000" w:themeColor="text1"/>
          <w:sz w:val="21"/>
          <w:szCs w:val="21"/>
        </w:rPr>
        <w:t xml:space="preserve">Supplementary </w:t>
      </w:r>
      <w:r w:rsidR="004D51F2" w:rsidRPr="00FB56A5">
        <w:rPr>
          <w:b/>
          <w:bCs/>
          <w:color w:val="000000" w:themeColor="text1"/>
          <w:sz w:val="21"/>
          <w:szCs w:val="21"/>
        </w:rPr>
        <w:t>Methods.</w:t>
      </w:r>
      <w:r w:rsidR="004D51F2" w:rsidRPr="00FB56A5">
        <w:rPr>
          <w:color w:val="000000" w:themeColor="text1"/>
          <w:sz w:val="21"/>
          <w:szCs w:val="21"/>
        </w:rPr>
        <w:t xml:space="preserve"> </w:t>
      </w:r>
      <w:r w:rsidR="004B7894">
        <w:rPr>
          <w:color w:val="000000" w:themeColor="text1"/>
          <w:sz w:val="21"/>
          <w:szCs w:val="21"/>
        </w:rPr>
        <w:t>Study population, a</w:t>
      </w:r>
      <w:r w:rsidR="004D51F2" w:rsidRPr="009F1FB2">
        <w:rPr>
          <w:color w:val="000000" w:themeColor="text1"/>
          <w:sz w:val="21"/>
          <w:szCs w:val="21"/>
        </w:rPr>
        <w:t xml:space="preserve">scertainment of </w:t>
      </w:r>
      <w:r w:rsidR="004D51F2">
        <w:rPr>
          <w:color w:val="000000" w:themeColor="text1"/>
          <w:sz w:val="21"/>
          <w:szCs w:val="21"/>
        </w:rPr>
        <w:t>c</w:t>
      </w:r>
      <w:r w:rsidR="004D51F2" w:rsidRPr="009F1FB2">
        <w:rPr>
          <w:color w:val="000000" w:themeColor="text1"/>
          <w:sz w:val="21"/>
          <w:szCs w:val="21"/>
        </w:rPr>
        <w:t>ovariates</w:t>
      </w:r>
      <w:r w:rsidR="004D51F2">
        <w:rPr>
          <w:color w:val="000000" w:themeColor="text1"/>
          <w:sz w:val="21"/>
          <w:szCs w:val="21"/>
        </w:rPr>
        <w:t>,</w:t>
      </w:r>
      <w:r w:rsidR="004D51F2" w:rsidRPr="009F1FB2">
        <w:rPr>
          <w:color w:val="000000" w:themeColor="text1"/>
          <w:sz w:val="21"/>
          <w:szCs w:val="21"/>
        </w:rPr>
        <w:t xml:space="preserve"> </w:t>
      </w:r>
      <w:r w:rsidR="00921EC1">
        <w:rPr>
          <w:color w:val="000000" w:themeColor="text1"/>
          <w:sz w:val="21"/>
          <w:szCs w:val="21"/>
        </w:rPr>
        <w:t>a</w:t>
      </w:r>
      <w:r w:rsidR="00921EC1" w:rsidRPr="00921EC1">
        <w:rPr>
          <w:color w:val="000000" w:themeColor="text1"/>
          <w:sz w:val="21"/>
          <w:szCs w:val="21"/>
        </w:rPr>
        <w:t xml:space="preserve">scertainment of </w:t>
      </w:r>
      <w:r w:rsidR="00921EC1">
        <w:rPr>
          <w:color w:val="000000" w:themeColor="text1"/>
          <w:sz w:val="21"/>
          <w:szCs w:val="21"/>
        </w:rPr>
        <w:t>o</w:t>
      </w:r>
      <w:r w:rsidR="00921EC1" w:rsidRPr="00921EC1">
        <w:rPr>
          <w:color w:val="000000" w:themeColor="text1"/>
          <w:sz w:val="21"/>
          <w:szCs w:val="21"/>
        </w:rPr>
        <w:t xml:space="preserve">utcomes and </w:t>
      </w:r>
      <w:r w:rsidR="00921EC1">
        <w:rPr>
          <w:color w:val="000000" w:themeColor="text1"/>
          <w:sz w:val="21"/>
          <w:szCs w:val="21"/>
        </w:rPr>
        <w:t>p</w:t>
      </w:r>
      <w:r w:rsidR="00921EC1" w:rsidRPr="00921EC1">
        <w:rPr>
          <w:color w:val="000000" w:themeColor="text1"/>
          <w:sz w:val="21"/>
          <w:szCs w:val="21"/>
        </w:rPr>
        <w:t xml:space="preserve">articipant </w:t>
      </w:r>
      <w:r w:rsidR="00921EC1">
        <w:rPr>
          <w:color w:val="000000" w:themeColor="text1"/>
          <w:sz w:val="21"/>
          <w:szCs w:val="21"/>
        </w:rPr>
        <w:t>d</w:t>
      </w:r>
      <w:r w:rsidR="00921EC1" w:rsidRPr="00921EC1">
        <w:rPr>
          <w:color w:val="000000" w:themeColor="text1"/>
          <w:sz w:val="21"/>
          <w:szCs w:val="21"/>
        </w:rPr>
        <w:t>eaths</w:t>
      </w:r>
      <w:r w:rsidR="00921EC1">
        <w:rPr>
          <w:color w:val="000000" w:themeColor="text1"/>
          <w:sz w:val="21"/>
          <w:szCs w:val="21"/>
        </w:rPr>
        <w:t>,</w:t>
      </w:r>
      <w:r w:rsidR="00921EC1" w:rsidRPr="00921EC1">
        <w:rPr>
          <w:color w:val="000000" w:themeColor="text1"/>
          <w:sz w:val="21"/>
          <w:szCs w:val="21"/>
        </w:rPr>
        <w:t xml:space="preserve"> </w:t>
      </w:r>
      <w:r w:rsidR="004D51F2">
        <w:rPr>
          <w:color w:val="000000" w:themeColor="text1"/>
          <w:sz w:val="21"/>
          <w:szCs w:val="21"/>
        </w:rPr>
        <w:t>c</w:t>
      </w:r>
      <w:r w:rsidR="004D51F2" w:rsidRPr="00FB56A5">
        <w:rPr>
          <w:color w:val="000000" w:themeColor="text1"/>
          <w:sz w:val="21"/>
          <w:szCs w:val="21"/>
        </w:rPr>
        <w:t>onstruction of multivariable models</w:t>
      </w:r>
      <w:r w:rsidR="004D51F2">
        <w:rPr>
          <w:color w:val="000000" w:themeColor="text1"/>
          <w:sz w:val="21"/>
          <w:szCs w:val="21"/>
        </w:rPr>
        <w:t>,</w:t>
      </w:r>
      <w:r w:rsidR="004D51F2" w:rsidRPr="00FB56A5">
        <w:rPr>
          <w:color w:val="000000" w:themeColor="text1"/>
          <w:sz w:val="21"/>
          <w:szCs w:val="21"/>
        </w:rPr>
        <w:t xml:space="preserve"> ascertainment of timeline </w:t>
      </w:r>
      <w:r w:rsidR="004D51F2">
        <w:rPr>
          <w:color w:val="000000" w:themeColor="text1"/>
          <w:sz w:val="21"/>
          <w:szCs w:val="21"/>
        </w:rPr>
        <w:t xml:space="preserve">in secondary </w:t>
      </w:r>
      <w:r w:rsidR="004D51F2" w:rsidRPr="00FB56A5">
        <w:rPr>
          <w:color w:val="000000" w:themeColor="text1"/>
          <w:sz w:val="21"/>
          <w:szCs w:val="21"/>
        </w:rPr>
        <w:t xml:space="preserve">analyses </w:t>
      </w:r>
      <w:r w:rsidR="004D51F2">
        <w:rPr>
          <w:color w:val="000000" w:themeColor="text1"/>
          <w:sz w:val="21"/>
          <w:szCs w:val="21"/>
        </w:rPr>
        <w:t xml:space="preserve">according </w:t>
      </w:r>
      <w:r w:rsidR="004D51F2" w:rsidRPr="00157DF3">
        <w:rPr>
          <w:color w:val="000000" w:themeColor="text1"/>
          <w:sz w:val="21"/>
          <w:szCs w:val="21"/>
        </w:rPr>
        <w:t>the remote and recent periods</w:t>
      </w:r>
      <w:r w:rsidR="00230087">
        <w:rPr>
          <w:color w:val="000000" w:themeColor="text1"/>
          <w:sz w:val="21"/>
          <w:szCs w:val="21"/>
        </w:rPr>
        <w:t>, and references</w:t>
      </w:r>
    </w:p>
    <w:p w14:paraId="7A4E54CC" w14:textId="77777777" w:rsidR="007662B4" w:rsidRDefault="007662B4" w:rsidP="00CF3BC6">
      <w:pPr>
        <w:autoSpaceDE w:val="0"/>
        <w:autoSpaceDN w:val="0"/>
        <w:adjustRightInd w:val="0"/>
        <w:jc w:val="both"/>
        <w:rPr>
          <w:color w:val="000000" w:themeColor="text1"/>
          <w:sz w:val="21"/>
          <w:szCs w:val="21"/>
        </w:rPr>
      </w:pPr>
    </w:p>
    <w:p w14:paraId="604E3B71" w14:textId="452CA83D" w:rsidR="00A80C87" w:rsidRPr="007C6BD7" w:rsidRDefault="00A80C87" w:rsidP="00CF3BC6">
      <w:pPr>
        <w:jc w:val="both"/>
        <w:rPr>
          <w:b/>
          <w:color w:val="000000" w:themeColor="text1"/>
          <w:sz w:val="21"/>
          <w:szCs w:val="21"/>
        </w:rPr>
      </w:pPr>
      <w:r w:rsidRPr="007C6BD7">
        <w:rPr>
          <w:b/>
          <w:color w:val="000000" w:themeColor="text1"/>
          <w:sz w:val="21"/>
          <w:szCs w:val="21"/>
        </w:rPr>
        <w:t xml:space="preserve">Study </w:t>
      </w:r>
      <w:r w:rsidR="00907734">
        <w:rPr>
          <w:b/>
          <w:color w:val="000000" w:themeColor="text1"/>
          <w:sz w:val="21"/>
          <w:szCs w:val="21"/>
        </w:rPr>
        <w:t>p</w:t>
      </w:r>
      <w:r w:rsidRPr="007C6BD7">
        <w:rPr>
          <w:b/>
          <w:color w:val="000000" w:themeColor="text1"/>
          <w:sz w:val="21"/>
          <w:szCs w:val="21"/>
        </w:rPr>
        <w:t>opulation</w:t>
      </w:r>
    </w:p>
    <w:p w14:paraId="344B588F" w14:textId="63070FE0" w:rsidR="00A80C87" w:rsidRPr="007C6BD7" w:rsidRDefault="00A80C87" w:rsidP="00CF3BC6">
      <w:pPr>
        <w:jc w:val="both"/>
        <w:rPr>
          <w:color w:val="000000" w:themeColor="text1"/>
          <w:sz w:val="21"/>
          <w:szCs w:val="21"/>
        </w:rPr>
      </w:pPr>
      <w:r w:rsidRPr="007C6BD7">
        <w:rPr>
          <w:color w:val="000000" w:themeColor="text1"/>
          <w:sz w:val="21"/>
          <w:szCs w:val="21"/>
        </w:rPr>
        <w:t>The NHS and HPFS are ongoing US large cohort studies, the details of which have been previously described.</w:t>
      </w:r>
      <w:r w:rsidRPr="007C6BD7">
        <w:rPr>
          <w:color w:val="000000" w:themeColor="text1"/>
          <w:sz w:val="21"/>
          <w:szCs w:val="21"/>
        </w:rPr>
        <w:fldChar w:fldCharType="begin">
          <w:fldData xml:space="preserve">PEVuZE5vdGU+PENpdGU+PEF1dGhvcj5odHRwczovL3NpdGVzLnNwaC5oYXJ2YXJkLmVkdS9ocGZz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=
</w:fldData>
        </w:fldChar>
      </w:r>
      <w:r w:rsidR="00370F36">
        <w:rPr>
          <w:color w:val="000000" w:themeColor="text1"/>
          <w:sz w:val="21"/>
          <w:szCs w:val="21"/>
        </w:rPr>
        <w:instrText xml:space="preserve"> ADDIN EN.CITE </w:instrText>
      </w:r>
      <w:r w:rsidR="00370F36">
        <w:rPr>
          <w:color w:val="000000" w:themeColor="text1"/>
          <w:sz w:val="21"/>
          <w:szCs w:val="21"/>
        </w:rPr>
        <w:fldChar w:fldCharType="begin">
          <w:fldData xml:space="preserve">PEVuZE5vdGU+PENpdGU+PEF1dGhvcj5odHRwczovL3NpdGVzLnNwaC5oYXJ2YXJkLmVkdS9ocGZz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=
</w:fldData>
        </w:fldChar>
      </w:r>
      <w:r w:rsidR="00370F36">
        <w:rPr>
          <w:color w:val="000000" w:themeColor="text1"/>
          <w:sz w:val="21"/>
          <w:szCs w:val="21"/>
        </w:rPr>
        <w:instrText xml:space="preserve"> ADDIN EN.CITE.DATA </w:instrText>
      </w:r>
      <w:r w:rsidR="00370F36">
        <w:rPr>
          <w:color w:val="000000" w:themeColor="text1"/>
          <w:sz w:val="21"/>
          <w:szCs w:val="21"/>
        </w:rPr>
      </w:r>
      <w:r w:rsidR="00370F36">
        <w:rPr>
          <w:color w:val="000000" w:themeColor="text1"/>
          <w:sz w:val="21"/>
          <w:szCs w:val="21"/>
        </w:rPr>
        <w:fldChar w:fldCharType="end"/>
      </w:r>
      <w:r w:rsidRPr="007C6BD7">
        <w:rPr>
          <w:color w:val="000000" w:themeColor="text1"/>
          <w:sz w:val="21"/>
          <w:szCs w:val="21"/>
        </w:rPr>
      </w:r>
      <w:r w:rsidRPr="007C6BD7">
        <w:rPr>
          <w:color w:val="000000" w:themeColor="text1"/>
          <w:sz w:val="21"/>
          <w:szCs w:val="21"/>
        </w:rPr>
        <w:fldChar w:fldCharType="separate"/>
      </w:r>
      <w:r w:rsidR="00370F36">
        <w:rPr>
          <w:noProof/>
          <w:color w:val="000000" w:themeColor="text1"/>
          <w:sz w:val="21"/>
          <w:szCs w:val="21"/>
        </w:rPr>
        <w:t>(1-3)</w:t>
      </w:r>
      <w:r w:rsidRPr="007C6BD7">
        <w:rPr>
          <w:color w:val="000000" w:themeColor="text1"/>
          <w:sz w:val="21"/>
          <w:szCs w:val="21"/>
        </w:rPr>
        <w:fldChar w:fldCharType="end"/>
      </w:r>
      <w:r w:rsidRPr="007C6BD7">
        <w:rPr>
          <w:color w:val="000000" w:themeColor="text1"/>
          <w:sz w:val="21"/>
          <w:szCs w:val="21"/>
        </w:rPr>
        <w:t xml:space="preserve"> The NHS, began in 1976,</w:t>
      </w:r>
      <w:r w:rsidRPr="007C6BD7">
        <w:rPr>
          <w:color w:val="000000" w:themeColor="text1"/>
          <w:sz w:val="21"/>
          <w:szCs w:val="21"/>
        </w:rPr>
        <w:fldChar w:fldCharType="begin">
          <w:fldData xml:space="preserve">PEVuZE5vdGU+PENpdGU+PEF1dGhvcj5Db2xkaXR6PC9BdXRob3I+PFllYXI+MjAwNTwvWWVhcj48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</w:fldData>
        </w:fldChar>
      </w:r>
      <w:r w:rsidR="00370F36">
        <w:rPr>
          <w:color w:val="000000" w:themeColor="text1"/>
          <w:sz w:val="21"/>
          <w:szCs w:val="21"/>
        </w:rPr>
        <w:instrText xml:space="preserve"> ADDIN EN.CITE </w:instrText>
      </w:r>
      <w:r w:rsidR="00370F36">
        <w:rPr>
          <w:color w:val="000000" w:themeColor="text1"/>
          <w:sz w:val="21"/>
          <w:szCs w:val="21"/>
        </w:rPr>
        <w:fldChar w:fldCharType="begin">
          <w:fldData xml:space="preserve">PEVuZE5vdGU+PENpdGU+PEF1dGhvcj5Db2xkaXR6PC9BdXRob3I+PFllYXI+MjAwNTwvWWVhcj48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</w:fldData>
        </w:fldChar>
      </w:r>
      <w:r w:rsidR="00370F36">
        <w:rPr>
          <w:color w:val="000000" w:themeColor="text1"/>
          <w:sz w:val="21"/>
          <w:szCs w:val="21"/>
        </w:rPr>
        <w:instrText xml:space="preserve"> ADDIN EN.CITE.DATA </w:instrText>
      </w:r>
      <w:r w:rsidR="00370F36">
        <w:rPr>
          <w:color w:val="000000" w:themeColor="text1"/>
          <w:sz w:val="21"/>
          <w:szCs w:val="21"/>
        </w:rPr>
      </w:r>
      <w:r w:rsidR="00370F36">
        <w:rPr>
          <w:color w:val="000000" w:themeColor="text1"/>
          <w:sz w:val="21"/>
          <w:szCs w:val="21"/>
        </w:rPr>
        <w:fldChar w:fldCharType="end"/>
      </w:r>
      <w:r w:rsidRPr="007C6BD7">
        <w:rPr>
          <w:color w:val="000000" w:themeColor="text1"/>
          <w:sz w:val="21"/>
          <w:szCs w:val="21"/>
        </w:rPr>
      </w:r>
      <w:r w:rsidRPr="007C6BD7">
        <w:rPr>
          <w:color w:val="000000" w:themeColor="text1"/>
          <w:sz w:val="21"/>
          <w:szCs w:val="21"/>
        </w:rPr>
        <w:fldChar w:fldCharType="separate"/>
      </w:r>
      <w:r w:rsidR="00370F36">
        <w:rPr>
          <w:noProof/>
          <w:color w:val="000000" w:themeColor="text1"/>
          <w:sz w:val="21"/>
          <w:szCs w:val="21"/>
        </w:rPr>
        <w:t>(2, 3)</w:t>
      </w:r>
      <w:r w:rsidRPr="007C6BD7">
        <w:rPr>
          <w:color w:val="000000" w:themeColor="text1"/>
          <w:sz w:val="21"/>
          <w:szCs w:val="21"/>
        </w:rPr>
        <w:fldChar w:fldCharType="end"/>
      </w:r>
      <w:r w:rsidRPr="007C6BD7">
        <w:rPr>
          <w:color w:val="000000" w:themeColor="text1"/>
          <w:sz w:val="21"/>
          <w:szCs w:val="21"/>
        </w:rPr>
        <w:t xml:space="preserve"> included 121,700 female registered nurses who were aged 30 to 55 years at enrollment. The HPFS was initiated in 1986,</w:t>
      </w:r>
      <w:r w:rsidRPr="007C6BD7">
        <w:rPr>
          <w:color w:val="000000" w:themeColor="text1"/>
          <w:sz w:val="21"/>
          <w:szCs w:val="21"/>
        </w:rPr>
        <w:fldChar w:fldCharType="begin"/>
      </w:r>
      <w:r w:rsidR="00370F36">
        <w:rPr>
          <w:color w:val="000000" w:themeColor="text1"/>
          <w:sz w:val="21"/>
          <w:szCs w:val="21"/>
        </w:rPr>
        <w:instrText xml:space="preserve"> ADDIN EN.CITE &lt;EndNote&gt;&lt;Cite&gt;&lt;Author&gt;https://sites.sph.harvard.edu/hpfs/&lt;/Author&gt;&lt;RecNum&gt;652&lt;/RecNum&gt;&lt;DisplayText&gt;(1)&lt;/DisplayText&gt;&lt;record&gt;&lt;rec-number&gt;652&lt;/rec-number&gt;&lt;foreign-keys&gt;&lt;key app="EN" db-id="vd5f9p2eut2zejevv0zxe5xpw55a0eaeeep2" timestamp="1593902493"&gt;652&lt;/key&gt;&lt;/foreign-keys&gt;&lt;ref-type name="Web Page"&gt;12&lt;/ref-type&gt;&lt;contributors&gt;&lt;authors&gt;&lt;author&gt;https://sites.sph.harvard.edu/hpfs/&lt;/author&gt;&lt;/authors&gt;&lt;/contributors&gt;&lt;titles&gt;&lt;/titles&gt;&lt;dates&gt;&lt;/dates&gt;&lt;urls&gt;&lt;/urls&gt;&lt;/record&gt;&lt;/Cite&gt;&lt;/EndNote&gt;</w:instrText>
      </w:r>
      <w:r w:rsidRPr="007C6BD7">
        <w:rPr>
          <w:color w:val="000000" w:themeColor="text1"/>
          <w:sz w:val="21"/>
          <w:szCs w:val="21"/>
        </w:rPr>
        <w:fldChar w:fldCharType="separate"/>
      </w:r>
      <w:r w:rsidR="00370F36">
        <w:rPr>
          <w:noProof/>
          <w:color w:val="000000" w:themeColor="text1"/>
          <w:sz w:val="21"/>
          <w:szCs w:val="21"/>
        </w:rPr>
        <w:t>(1)</w:t>
      </w:r>
      <w:r w:rsidRPr="007C6BD7">
        <w:rPr>
          <w:color w:val="000000" w:themeColor="text1"/>
          <w:sz w:val="21"/>
          <w:szCs w:val="21"/>
        </w:rPr>
        <w:fldChar w:fldCharType="end"/>
      </w:r>
      <w:r w:rsidRPr="007C6BD7">
        <w:rPr>
          <w:color w:val="000000" w:themeColor="text1"/>
          <w:sz w:val="21"/>
          <w:szCs w:val="21"/>
        </w:rPr>
        <w:t xml:space="preserve"> when </w:t>
      </w:r>
      <w:r w:rsidRPr="007C6BD7">
        <w:rPr>
          <w:rFonts w:eastAsia="GuardianTextEgypGR-Regular"/>
          <w:color w:val="000000" w:themeColor="text1"/>
          <w:sz w:val="21"/>
          <w:szCs w:val="21"/>
        </w:rPr>
        <w:t>51,529</w:t>
      </w:r>
      <w:r w:rsidRPr="007C6BD7">
        <w:rPr>
          <w:color w:val="000000" w:themeColor="text1"/>
          <w:sz w:val="21"/>
          <w:szCs w:val="21"/>
        </w:rPr>
        <w:t xml:space="preserve"> male health professionals aged 40 and 75 years were enrolled. Demographics were collected at cohort enrollment. Via self-administered questionnaires, data on anthropometrics,</w:t>
      </w:r>
      <w:r w:rsidRPr="007C6BD7" w:rsidDel="000F0BF6">
        <w:rPr>
          <w:color w:val="000000" w:themeColor="text1"/>
          <w:sz w:val="21"/>
          <w:szCs w:val="21"/>
        </w:rPr>
        <w:t xml:space="preserve"> </w:t>
      </w:r>
      <w:r w:rsidRPr="007C6BD7">
        <w:rPr>
          <w:color w:val="000000" w:themeColor="text1"/>
          <w:sz w:val="21"/>
          <w:szCs w:val="21"/>
        </w:rPr>
        <w:t xml:space="preserve">lifestyles, dietary factors, menstrual and reproductive history (women only), family history, and medical history were assessed biennially or quadrennially </w:t>
      </w:r>
      <w:r w:rsidRPr="007C6BD7">
        <w:rPr>
          <w:rFonts w:eastAsia="GuardianTextEgypGR-Regular"/>
          <w:color w:val="000000" w:themeColor="text1"/>
          <w:sz w:val="21"/>
          <w:szCs w:val="21"/>
        </w:rPr>
        <w:t>thereafter</w:t>
      </w:r>
      <w:r w:rsidRPr="007C6BD7">
        <w:rPr>
          <w:color w:val="000000" w:themeColor="text1"/>
          <w:sz w:val="21"/>
          <w:szCs w:val="21"/>
        </w:rPr>
        <w:t xml:space="preserve"> throughout follow-up, with follow-up rates have consistently exceeded 90%. The NHS and HPFS were approved by the Institutional Review Boards of the Brigham and Women’s Hospital and the Harvard T.H. Chan School of Public Health (Boston, MA), and those of participating registries as required.</w:t>
      </w:r>
      <w:r w:rsidRPr="007C6BD7">
        <w:rPr>
          <w:b/>
          <w:color w:val="000000" w:themeColor="text1"/>
          <w:sz w:val="21"/>
          <w:szCs w:val="21"/>
        </w:rPr>
        <w:t xml:space="preserve"> </w:t>
      </w:r>
      <w:r w:rsidRPr="007C6BD7">
        <w:rPr>
          <w:color w:val="000000" w:themeColor="text1"/>
          <w:sz w:val="21"/>
          <w:szCs w:val="21"/>
        </w:rPr>
        <w:t xml:space="preserve">The completion and return of the questionnaires were considered to imply informed consent. </w:t>
      </w:r>
      <w:r w:rsidR="008D3D2E" w:rsidRPr="008D3D2E">
        <w:rPr>
          <w:color w:val="000000" w:themeColor="text1"/>
          <w:sz w:val="21"/>
          <w:szCs w:val="21"/>
        </w:rPr>
        <w:t>Written informed consent was required to retrieve medical records.</w:t>
      </w:r>
      <w:r w:rsidR="008D3D2E">
        <w:rPr>
          <w:color w:val="000000" w:themeColor="text1"/>
          <w:sz w:val="21"/>
          <w:szCs w:val="21"/>
        </w:rPr>
        <w:t xml:space="preserve"> </w:t>
      </w:r>
      <w:r w:rsidRPr="007C6BD7">
        <w:rPr>
          <w:color w:val="000000" w:themeColor="text1"/>
          <w:sz w:val="21"/>
          <w:szCs w:val="21"/>
        </w:rPr>
        <w:t xml:space="preserve">Participants who were alive and free of cancer at the time when information on exposures were first assessed were eligible for inclusion. </w:t>
      </w:r>
    </w:p>
    <w:p w14:paraId="7D7C3569" w14:textId="77777777" w:rsidR="004D51F2" w:rsidRDefault="004D51F2" w:rsidP="00CF3BC6">
      <w:pPr>
        <w:autoSpaceDE w:val="0"/>
        <w:autoSpaceDN w:val="0"/>
        <w:adjustRightInd w:val="0"/>
        <w:jc w:val="both"/>
        <w:rPr>
          <w:color w:val="000000" w:themeColor="text1"/>
          <w:sz w:val="21"/>
          <w:szCs w:val="21"/>
        </w:rPr>
      </w:pPr>
    </w:p>
    <w:p w14:paraId="211A0897" w14:textId="77777777" w:rsidR="004D51F2" w:rsidRPr="007821FE" w:rsidRDefault="004D51F2" w:rsidP="00CF3BC6">
      <w:pPr>
        <w:autoSpaceDE w:val="0"/>
        <w:autoSpaceDN w:val="0"/>
        <w:adjustRightInd w:val="0"/>
        <w:jc w:val="both"/>
        <w:rPr>
          <w:b/>
          <w:bCs/>
          <w:color w:val="000000" w:themeColor="text1"/>
          <w:sz w:val="21"/>
          <w:szCs w:val="21"/>
        </w:rPr>
      </w:pPr>
      <w:r w:rsidRPr="007821FE">
        <w:rPr>
          <w:b/>
          <w:bCs/>
          <w:color w:val="000000" w:themeColor="text1"/>
          <w:sz w:val="21"/>
          <w:szCs w:val="21"/>
        </w:rPr>
        <w:t>Ascertainment of covariates</w:t>
      </w:r>
    </w:p>
    <w:p w14:paraId="7EC83DAD" w14:textId="616C811F" w:rsidR="004D51F2" w:rsidRPr="003129D7" w:rsidRDefault="004D51F2" w:rsidP="00CF3BC6">
      <w:pPr>
        <w:autoSpaceDE w:val="0"/>
        <w:autoSpaceDN w:val="0"/>
        <w:adjustRightInd w:val="0"/>
        <w:jc w:val="both"/>
        <w:rPr>
          <w:color w:val="000000" w:themeColor="text1"/>
          <w:sz w:val="21"/>
          <w:szCs w:val="21"/>
        </w:rPr>
      </w:pPr>
      <w:r w:rsidRPr="003129D7">
        <w:rPr>
          <w:color w:val="000000" w:themeColor="text1"/>
          <w:sz w:val="21"/>
          <w:szCs w:val="21"/>
        </w:rPr>
        <w:t xml:space="preserve">All covariates were selected a priori as potential confounders, </w:t>
      </w:r>
      <w:r w:rsidRPr="003129D7">
        <w:rPr>
          <w:bCs/>
          <w:color w:val="000000" w:themeColor="text1"/>
          <w:sz w:val="21"/>
          <w:szCs w:val="21"/>
        </w:rPr>
        <w:t>including age, sex, race, pack-years of smoking, physical activity, cumulative average body mass index (BMI), alcohol consumption, regular use of aspirin, family history of CR</w:t>
      </w:r>
      <w:r w:rsidRPr="00DD6A14">
        <w:rPr>
          <w:bCs/>
          <w:color w:val="000000" w:themeColor="text1"/>
          <w:sz w:val="21"/>
          <w:szCs w:val="21"/>
        </w:rPr>
        <w:t xml:space="preserve">C, history of diabetes mellitus, history hypercholesterolemia, history of hypertriglyceridemia (information available in the HPFS only), screening colonoscopy or sigmoidoscopy, </w:t>
      </w:r>
      <w:r w:rsidRPr="00DD6A14">
        <w:rPr>
          <w:color w:val="000000" w:themeColor="text1"/>
          <w:sz w:val="21"/>
          <w:szCs w:val="21"/>
        </w:rPr>
        <w:t xml:space="preserve">menopausal status, </w:t>
      </w:r>
      <w:r w:rsidRPr="00DD6A14">
        <w:rPr>
          <w:bCs/>
          <w:color w:val="000000" w:themeColor="text1"/>
          <w:sz w:val="21"/>
          <w:szCs w:val="21"/>
        </w:rPr>
        <w:t xml:space="preserve">multivitamin use, and diet. </w:t>
      </w:r>
      <w:r w:rsidR="009F67BC" w:rsidRPr="00DD6A14">
        <w:rPr>
          <w:bCs/>
          <w:color w:val="000000" w:themeColor="text1"/>
          <w:sz w:val="21"/>
          <w:szCs w:val="21"/>
        </w:rPr>
        <w:t xml:space="preserve">In sensitivity analyses, we additionally considered </w:t>
      </w:r>
      <w:r w:rsidR="003B5940" w:rsidRPr="00DD6A14">
        <w:rPr>
          <w:bCs/>
          <w:color w:val="000000" w:themeColor="text1"/>
          <w:sz w:val="21"/>
          <w:szCs w:val="21"/>
        </w:rPr>
        <w:t xml:space="preserve">other cardiometabolic risk factors (history of hypertension, waist circumference, and family history of cardiovascular disease). </w:t>
      </w:r>
      <w:r w:rsidRPr="00DD6A14">
        <w:rPr>
          <w:bCs/>
          <w:color w:val="000000" w:themeColor="text1"/>
          <w:sz w:val="21"/>
          <w:szCs w:val="21"/>
        </w:rPr>
        <w:t>T</w:t>
      </w:r>
      <w:r w:rsidRPr="00DD6A14">
        <w:rPr>
          <w:color w:val="000000" w:themeColor="text1"/>
          <w:sz w:val="21"/>
          <w:szCs w:val="21"/>
        </w:rPr>
        <w:t>hroughout follow-up, cohort participants biannually reported smoking behavior (pack-years of smoking), physical activities (metabolic equivalent of tasks (MET) scores were assigned to every specific type of physical activity, and total physical activity in MET-hours/week was calculated), bodyweight (which we used to calculate participants’ BMI, kg/m</w:t>
      </w:r>
      <w:r w:rsidRPr="00DD6A14">
        <w:rPr>
          <w:color w:val="000000" w:themeColor="text1"/>
          <w:sz w:val="21"/>
          <w:szCs w:val="21"/>
          <w:vertAlign w:val="superscript"/>
        </w:rPr>
        <w:t>2</w:t>
      </w:r>
      <w:r w:rsidRPr="00DD6A14">
        <w:rPr>
          <w:color w:val="000000" w:themeColor="text1"/>
          <w:sz w:val="21"/>
          <w:szCs w:val="21"/>
        </w:rPr>
        <w:t xml:space="preserve">), </w:t>
      </w:r>
      <w:r w:rsidR="00AD474F" w:rsidRPr="00DD6A14">
        <w:rPr>
          <w:bCs/>
          <w:color w:val="000000" w:themeColor="text1"/>
          <w:sz w:val="21"/>
          <w:szCs w:val="21"/>
        </w:rPr>
        <w:t xml:space="preserve">waist circumference, </w:t>
      </w:r>
      <w:r w:rsidRPr="00DD6A14">
        <w:rPr>
          <w:color w:val="000000" w:themeColor="text1"/>
          <w:sz w:val="21"/>
          <w:szCs w:val="21"/>
        </w:rPr>
        <w:t xml:space="preserve">menopausal status (including postmenopausal hormone use; women only), history of aspirin and </w:t>
      </w:r>
      <w:r w:rsidRPr="00DD6A14">
        <w:rPr>
          <w:bCs/>
          <w:color w:val="000000" w:themeColor="text1"/>
          <w:sz w:val="21"/>
          <w:szCs w:val="21"/>
        </w:rPr>
        <w:t xml:space="preserve">multivitamin </w:t>
      </w:r>
      <w:r w:rsidRPr="00DD6A14">
        <w:rPr>
          <w:color w:val="000000" w:themeColor="text1"/>
          <w:sz w:val="21"/>
          <w:szCs w:val="21"/>
        </w:rPr>
        <w:t xml:space="preserve">use, and </w:t>
      </w:r>
      <w:r w:rsidRPr="00DD6A14">
        <w:rPr>
          <w:bCs/>
          <w:color w:val="000000" w:themeColor="text1"/>
          <w:sz w:val="21"/>
          <w:szCs w:val="21"/>
        </w:rPr>
        <w:t xml:space="preserve">history of diabetes mellitus, hypercholesterolemia, </w:t>
      </w:r>
      <w:r w:rsidRPr="003129D7">
        <w:rPr>
          <w:bCs/>
          <w:color w:val="000000" w:themeColor="text1"/>
          <w:sz w:val="21"/>
          <w:szCs w:val="21"/>
        </w:rPr>
        <w:t xml:space="preserve">hypertriglyceridemia (in the HPFS only), </w:t>
      </w:r>
      <w:r w:rsidR="00AD474F" w:rsidRPr="003129D7">
        <w:rPr>
          <w:bCs/>
          <w:color w:val="000000" w:themeColor="text1"/>
          <w:sz w:val="21"/>
          <w:szCs w:val="21"/>
        </w:rPr>
        <w:t xml:space="preserve">hypertension, </w:t>
      </w:r>
      <w:r w:rsidRPr="003129D7">
        <w:rPr>
          <w:bCs/>
          <w:color w:val="000000" w:themeColor="text1"/>
          <w:sz w:val="21"/>
          <w:szCs w:val="21"/>
        </w:rPr>
        <w:t>and screening colonoscopy or sigmoidoscopy</w:t>
      </w:r>
      <w:r w:rsidRPr="003129D7">
        <w:rPr>
          <w:color w:val="000000" w:themeColor="text1"/>
          <w:sz w:val="21"/>
          <w:szCs w:val="21"/>
        </w:rPr>
        <w:t>. Dietary data (e.g., intake of total calories, alcohol, red or processed meat, fiber, folate, calcium, and vitamin D, via food frequency questionnaires)</w:t>
      </w:r>
      <w:r w:rsidR="00DE62AD" w:rsidRPr="003129D7">
        <w:rPr>
          <w:color w:val="000000" w:themeColor="text1"/>
          <w:sz w:val="21"/>
          <w:szCs w:val="21"/>
        </w:rPr>
        <w:t>,</w:t>
      </w:r>
      <w:r w:rsidRPr="003129D7">
        <w:rPr>
          <w:color w:val="000000" w:themeColor="text1"/>
          <w:sz w:val="21"/>
          <w:szCs w:val="21"/>
        </w:rPr>
        <w:t xml:space="preserve"> </w:t>
      </w:r>
      <w:r w:rsidRPr="003129D7">
        <w:rPr>
          <w:bCs/>
          <w:color w:val="000000" w:themeColor="text1"/>
          <w:sz w:val="21"/>
          <w:szCs w:val="21"/>
        </w:rPr>
        <w:t>fa</w:t>
      </w:r>
      <w:r w:rsidRPr="003129D7">
        <w:rPr>
          <w:color w:val="000000" w:themeColor="text1"/>
          <w:sz w:val="21"/>
          <w:szCs w:val="21"/>
        </w:rPr>
        <w:t>mily history of CRC</w:t>
      </w:r>
      <w:r w:rsidR="00DE62AD" w:rsidRPr="003129D7">
        <w:rPr>
          <w:color w:val="000000" w:themeColor="text1"/>
          <w:sz w:val="21"/>
          <w:szCs w:val="21"/>
        </w:rPr>
        <w:t xml:space="preserve">, and </w:t>
      </w:r>
      <w:r w:rsidR="00053F50" w:rsidRPr="003129D7">
        <w:rPr>
          <w:color w:val="000000" w:themeColor="text1"/>
          <w:sz w:val="21"/>
          <w:szCs w:val="21"/>
        </w:rPr>
        <w:t>family history of cardiovascular disease</w:t>
      </w:r>
      <w:r w:rsidRPr="003129D7">
        <w:rPr>
          <w:color w:val="000000" w:themeColor="text1"/>
          <w:sz w:val="21"/>
          <w:szCs w:val="21"/>
        </w:rPr>
        <w:t xml:space="preserve"> were updated quadrennially. </w:t>
      </w:r>
      <w:r w:rsidRPr="003129D7">
        <w:rPr>
          <w:bCs/>
          <w:color w:val="000000" w:themeColor="text1"/>
          <w:sz w:val="21"/>
          <w:szCs w:val="21"/>
        </w:rPr>
        <w:t>Alternate Healthy Eating Index (AHEI)</w:t>
      </w:r>
      <w:r w:rsidRPr="003129D7">
        <w:rPr>
          <w:color w:val="000000" w:themeColor="text1"/>
          <w:sz w:val="21"/>
          <w:szCs w:val="21"/>
        </w:rPr>
        <w:t xml:space="preserve"> was calculated to measure overall dietary quality. Except for the above-mentioned time-varying covariates, height, sex, and race were assessed. The validity and reproducibility of information on anthropometrics, lifestyle and dietary data, and disease outcomes have previously been </w:t>
      </w:r>
      <w:r w:rsidRPr="00DD6A14">
        <w:rPr>
          <w:color w:val="000000" w:themeColor="text1"/>
          <w:sz w:val="21"/>
          <w:szCs w:val="21"/>
        </w:rPr>
        <w:t>reported.</w:t>
      </w:r>
      <w:r w:rsidRPr="003129D7">
        <w:rPr>
          <w:color w:val="000000" w:themeColor="text1"/>
          <w:sz w:val="21"/>
          <w:szCs w:val="21"/>
        </w:rPr>
        <w:fldChar w:fldCharType="begin">
          <w:fldData xml:space="preserve">dHJvbmljKSYjeEQ7MDAwMi05MjYyIChMaW5raW5nKTwvaXNibj48YWNjZXNzaW9uLW51bT4yODMz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</w:fldData>
        </w:fldChar>
      </w:r>
      <w:r w:rsidR="00370F36" w:rsidRPr="003129D7">
        <w:rPr>
          <w:color w:val="000000" w:themeColor="text1"/>
          <w:sz w:val="21"/>
          <w:szCs w:val="21"/>
        </w:rPr>
        <w:instrText xml:space="preserve"> ADDIN EN.CITE </w:instrText>
      </w:r>
      <w:r w:rsidR="00370F36" w:rsidRPr="003129D7">
        <w:rPr>
          <w:color w:val="000000" w:themeColor="text1"/>
          <w:sz w:val="21"/>
          <w:szCs w:val="21"/>
        </w:rPr>
        <w:fldChar w:fldCharType="begin">
          <w:fldData xml:space="preserve">PEVuZE5vdGU+PENpdGU+PEF1dGhvcj5NY0N1bGxvdWdoPC9BdXRob3I+PFllYXI+MjAwNjwvWWVh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==
</w:fldData>
        </w:fldChar>
      </w:r>
      <w:r w:rsidR="00370F36" w:rsidRPr="003129D7">
        <w:rPr>
          <w:color w:val="000000" w:themeColor="text1"/>
          <w:sz w:val="21"/>
          <w:szCs w:val="21"/>
        </w:rPr>
        <w:instrText xml:space="preserve"> ADDIN EN.CITE.DATA </w:instrText>
      </w:r>
      <w:r w:rsidR="00370F36" w:rsidRPr="003129D7">
        <w:rPr>
          <w:color w:val="000000" w:themeColor="text1"/>
          <w:sz w:val="21"/>
          <w:szCs w:val="21"/>
        </w:rPr>
      </w:r>
      <w:r w:rsidR="00370F36" w:rsidRPr="003129D7">
        <w:rPr>
          <w:color w:val="000000" w:themeColor="text1"/>
          <w:sz w:val="21"/>
          <w:szCs w:val="21"/>
        </w:rPr>
        <w:fldChar w:fldCharType="end"/>
      </w:r>
      <w:r w:rsidR="00370F36" w:rsidRPr="003129D7">
        <w:rPr>
          <w:color w:val="000000" w:themeColor="text1"/>
          <w:sz w:val="21"/>
          <w:szCs w:val="21"/>
        </w:rPr>
        <w:fldChar w:fldCharType="begin">
          <w:fldData xml:space="preserve">dHJvbmljKSYjeEQ7MDAwMi05MjYyIChMaW5raW5nKTwvaXNibj48YWNjZXNzaW9uLW51bT4yODMz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</w:fldData>
        </w:fldChar>
      </w:r>
      <w:r w:rsidR="00370F36" w:rsidRPr="003129D7">
        <w:rPr>
          <w:color w:val="000000" w:themeColor="text1"/>
          <w:sz w:val="21"/>
          <w:szCs w:val="21"/>
        </w:rPr>
        <w:instrText xml:space="preserve"> ADDIN EN.CITE.DATA </w:instrText>
      </w:r>
      <w:r w:rsidR="00370F36" w:rsidRPr="003129D7">
        <w:rPr>
          <w:color w:val="000000" w:themeColor="text1"/>
          <w:sz w:val="21"/>
          <w:szCs w:val="21"/>
        </w:rPr>
      </w:r>
      <w:r w:rsidR="00370F36" w:rsidRPr="003129D7">
        <w:rPr>
          <w:color w:val="000000" w:themeColor="text1"/>
          <w:sz w:val="21"/>
          <w:szCs w:val="21"/>
        </w:rPr>
        <w:fldChar w:fldCharType="end"/>
      </w:r>
      <w:r w:rsidRPr="003129D7">
        <w:rPr>
          <w:color w:val="000000" w:themeColor="text1"/>
          <w:sz w:val="21"/>
          <w:szCs w:val="21"/>
        </w:rPr>
      </w:r>
      <w:r w:rsidRPr="003129D7">
        <w:rPr>
          <w:color w:val="000000" w:themeColor="text1"/>
          <w:sz w:val="21"/>
          <w:szCs w:val="21"/>
        </w:rPr>
        <w:fldChar w:fldCharType="separate"/>
      </w:r>
      <w:r w:rsidR="00370F36" w:rsidRPr="003129D7">
        <w:rPr>
          <w:noProof/>
          <w:color w:val="000000" w:themeColor="text1"/>
          <w:sz w:val="21"/>
          <w:szCs w:val="21"/>
        </w:rPr>
        <w:t>(4-18)</w:t>
      </w:r>
      <w:r w:rsidRPr="003129D7">
        <w:rPr>
          <w:color w:val="000000" w:themeColor="text1"/>
          <w:sz w:val="21"/>
          <w:szCs w:val="21"/>
        </w:rPr>
        <w:fldChar w:fldCharType="end"/>
      </w:r>
    </w:p>
    <w:p w14:paraId="74EEBB95" w14:textId="059F3087" w:rsidR="000B3FF4" w:rsidRPr="003129D7" w:rsidRDefault="000B3FF4" w:rsidP="00CF3BC6">
      <w:pPr>
        <w:autoSpaceDE w:val="0"/>
        <w:autoSpaceDN w:val="0"/>
        <w:adjustRightInd w:val="0"/>
        <w:jc w:val="both"/>
        <w:rPr>
          <w:color w:val="000000" w:themeColor="text1"/>
          <w:sz w:val="21"/>
          <w:szCs w:val="21"/>
        </w:rPr>
      </w:pPr>
    </w:p>
    <w:p w14:paraId="76045833" w14:textId="7A4BB0E6" w:rsidR="00924228" w:rsidRPr="00DD6A14" w:rsidRDefault="000B3FF4" w:rsidP="00CF3BC6">
      <w:pPr>
        <w:jc w:val="both"/>
        <w:rPr>
          <w:b/>
          <w:color w:val="000000" w:themeColor="text1"/>
          <w:sz w:val="21"/>
          <w:szCs w:val="21"/>
        </w:rPr>
      </w:pPr>
      <w:r w:rsidRPr="003129D7">
        <w:rPr>
          <w:b/>
          <w:color w:val="000000" w:themeColor="text1"/>
          <w:sz w:val="21"/>
          <w:szCs w:val="21"/>
        </w:rPr>
        <w:t xml:space="preserve">Ascertainment of </w:t>
      </w:r>
      <w:r w:rsidR="003043C8" w:rsidRPr="003129D7">
        <w:rPr>
          <w:b/>
          <w:color w:val="000000" w:themeColor="text1"/>
          <w:sz w:val="21"/>
          <w:szCs w:val="21"/>
        </w:rPr>
        <w:t>o</w:t>
      </w:r>
      <w:r w:rsidRPr="003129D7">
        <w:rPr>
          <w:b/>
          <w:color w:val="000000" w:themeColor="text1"/>
          <w:sz w:val="21"/>
          <w:szCs w:val="21"/>
        </w:rPr>
        <w:t xml:space="preserve">utcomes and </w:t>
      </w:r>
      <w:r w:rsidR="003043C8" w:rsidRPr="003129D7">
        <w:rPr>
          <w:b/>
          <w:color w:val="000000" w:themeColor="text1"/>
          <w:sz w:val="21"/>
          <w:szCs w:val="21"/>
        </w:rPr>
        <w:t>p</w:t>
      </w:r>
      <w:r w:rsidRPr="003129D7">
        <w:rPr>
          <w:b/>
          <w:color w:val="000000" w:themeColor="text1"/>
          <w:sz w:val="21"/>
          <w:szCs w:val="21"/>
        </w:rPr>
        <w:t xml:space="preserve">articipant </w:t>
      </w:r>
      <w:r w:rsidR="003043C8" w:rsidRPr="00DD6A14">
        <w:rPr>
          <w:b/>
          <w:color w:val="000000" w:themeColor="text1"/>
          <w:sz w:val="21"/>
          <w:szCs w:val="21"/>
        </w:rPr>
        <w:t>d</w:t>
      </w:r>
      <w:r w:rsidRPr="00DD6A14">
        <w:rPr>
          <w:b/>
          <w:color w:val="000000" w:themeColor="text1"/>
          <w:sz w:val="21"/>
          <w:szCs w:val="21"/>
        </w:rPr>
        <w:t>eaths</w:t>
      </w:r>
    </w:p>
    <w:p w14:paraId="47156603" w14:textId="27A3EA64" w:rsidR="000B3FF4" w:rsidRPr="003129D7" w:rsidRDefault="000B3FF4" w:rsidP="00CF3BC6">
      <w:pPr>
        <w:jc w:val="both"/>
        <w:rPr>
          <w:b/>
          <w:color w:val="000000" w:themeColor="text1"/>
          <w:sz w:val="21"/>
          <w:szCs w:val="21"/>
        </w:rPr>
      </w:pPr>
      <w:r w:rsidRPr="00DD6A14">
        <w:rPr>
          <w:color w:val="000000" w:themeColor="text1"/>
          <w:sz w:val="21"/>
          <w:szCs w:val="21"/>
          <w:lang w:val="en-GB"/>
        </w:rPr>
        <w:t xml:space="preserve">Participants biennially reported physician-diagnosed incident CRC events via questionnaires. For those who reported CRC diagnosis, cohort investigators retrieved medical records and pathology reports after obtaining their </w:t>
      </w:r>
      <w:r w:rsidRPr="00DD6A14">
        <w:rPr>
          <w:color w:val="000000" w:themeColor="text1"/>
          <w:sz w:val="21"/>
          <w:szCs w:val="21"/>
        </w:rPr>
        <w:t xml:space="preserve">written informed consent </w:t>
      </w:r>
      <w:r w:rsidRPr="00DD6A14">
        <w:rPr>
          <w:color w:val="000000" w:themeColor="text1"/>
          <w:sz w:val="21"/>
          <w:szCs w:val="21"/>
          <w:lang w:val="en-GB"/>
        </w:rPr>
        <w:t xml:space="preserve">to </w:t>
      </w:r>
      <w:r w:rsidRPr="00DD6A14">
        <w:rPr>
          <w:color w:val="000000" w:themeColor="text1"/>
          <w:sz w:val="21"/>
          <w:szCs w:val="21"/>
        </w:rPr>
        <w:t>ascertain</w:t>
      </w:r>
      <w:r w:rsidRPr="00DD6A14">
        <w:rPr>
          <w:color w:val="000000" w:themeColor="text1"/>
          <w:sz w:val="21"/>
          <w:szCs w:val="21"/>
          <w:lang w:val="en-GB"/>
        </w:rPr>
        <w:t xml:space="preserve"> CRC diagnoses. </w:t>
      </w:r>
      <w:r w:rsidRPr="00DD6A14">
        <w:rPr>
          <w:color w:val="000000" w:themeColor="text1"/>
          <w:sz w:val="21"/>
          <w:szCs w:val="21"/>
        </w:rPr>
        <w:t>Cohort investigators</w:t>
      </w:r>
      <w:r w:rsidRPr="00DD6A14">
        <w:rPr>
          <w:color w:val="000000" w:themeColor="text1"/>
          <w:sz w:val="21"/>
          <w:szCs w:val="21"/>
          <w:lang w:val="en-GB"/>
        </w:rPr>
        <w:t xml:space="preserve"> </w:t>
      </w:r>
      <w:r w:rsidRPr="00DD6A14">
        <w:rPr>
          <w:color w:val="000000" w:themeColor="text1"/>
          <w:sz w:val="21"/>
          <w:szCs w:val="21"/>
        </w:rPr>
        <w:t>referred to state cancer registries if medical records were unavailable. Death events were ascertained through the National Death Index and next-of-kin or postal authorities, with an identifying rate exceeding 96%.</w:t>
      </w:r>
      <w:r w:rsidRPr="003129D7">
        <w:rPr>
          <w:color w:val="000000" w:themeColor="text1"/>
          <w:sz w:val="21"/>
          <w:szCs w:val="21"/>
        </w:rPr>
        <w:fldChar w:fldCharType="begin">
          <w:fldData xml:space="preserve">PEVuZE5vdGU+PENpdGU+PEF1dGhvcj5TdGFtcGZlcjwvQXV0aG9yPjxZZWFyPjE5ODQ8L1llYXI+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</w:fldData>
        </w:fldChar>
      </w:r>
      <w:r w:rsidR="00370F36" w:rsidRPr="003129D7">
        <w:rPr>
          <w:color w:val="000000" w:themeColor="text1"/>
          <w:sz w:val="21"/>
          <w:szCs w:val="21"/>
        </w:rPr>
        <w:instrText xml:space="preserve"> ADDIN EN.CITE </w:instrText>
      </w:r>
      <w:r w:rsidR="00370F36" w:rsidRPr="003129D7">
        <w:rPr>
          <w:color w:val="000000" w:themeColor="text1"/>
          <w:sz w:val="21"/>
          <w:szCs w:val="21"/>
        </w:rPr>
        <w:fldChar w:fldCharType="begin">
          <w:fldData xml:space="preserve">PEVuZE5vdGU+PENpdGU+PEF1dGhvcj5TdGFtcGZlcjwvQXV0aG9yPjxZZWFyPjE5ODQ8L1llYXI+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</w:fldData>
        </w:fldChar>
      </w:r>
      <w:r w:rsidR="00370F36" w:rsidRPr="003129D7">
        <w:rPr>
          <w:color w:val="000000" w:themeColor="text1"/>
          <w:sz w:val="21"/>
          <w:szCs w:val="21"/>
        </w:rPr>
        <w:instrText xml:space="preserve"> ADDIN EN.CITE.DATA </w:instrText>
      </w:r>
      <w:r w:rsidR="00370F36" w:rsidRPr="003129D7">
        <w:rPr>
          <w:color w:val="000000" w:themeColor="text1"/>
          <w:sz w:val="21"/>
          <w:szCs w:val="21"/>
        </w:rPr>
      </w:r>
      <w:r w:rsidR="00370F36" w:rsidRPr="003129D7">
        <w:rPr>
          <w:color w:val="000000" w:themeColor="text1"/>
          <w:sz w:val="21"/>
          <w:szCs w:val="21"/>
        </w:rPr>
        <w:fldChar w:fldCharType="end"/>
      </w:r>
      <w:r w:rsidRPr="003129D7">
        <w:rPr>
          <w:color w:val="000000" w:themeColor="text1"/>
          <w:sz w:val="21"/>
          <w:szCs w:val="21"/>
        </w:rPr>
      </w:r>
      <w:r w:rsidRPr="003129D7">
        <w:rPr>
          <w:color w:val="000000" w:themeColor="text1"/>
          <w:sz w:val="21"/>
          <w:szCs w:val="21"/>
        </w:rPr>
        <w:fldChar w:fldCharType="separate"/>
      </w:r>
      <w:r w:rsidR="00370F36" w:rsidRPr="003129D7">
        <w:rPr>
          <w:noProof/>
          <w:color w:val="000000" w:themeColor="text1"/>
          <w:sz w:val="21"/>
          <w:szCs w:val="21"/>
        </w:rPr>
        <w:t>(19, 20)</w:t>
      </w:r>
      <w:r w:rsidRPr="003129D7">
        <w:rPr>
          <w:color w:val="000000" w:themeColor="text1"/>
          <w:sz w:val="21"/>
          <w:szCs w:val="21"/>
        </w:rPr>
        <w:fldChar w:fldCharType="end"/>
      </w:r>
      <w:r w:rsidRPr="003129D7">
        <w:rPr>
          <w:color w:val="000000" w:themeColor="text1"/>
          <w:sz w:val="21"/>
          <w:szCs w:val="21"/>
        </w:rPr>
        <w:t xml:space="preserve"> Cohort investigators reviewed death certificates and medical records after obtaining permission from next of kin of dead participants.</w:t>
      </w:r>
    </w:p>
    <w:p w14:paraId="62F31839" w14:textId="77777777" w:rsidR="004D51F2" w:rsidRPr="00FB56A5" w:rsidRDefault="004D51F2" w:rsidP="00CF3BC6">
      <w:pPr>
        <w:jc w:val="both"/>
        <w:rPr>
          <w:b/>
          <w:bCs/>
          <w:color w:val="000000" w:themeColor="text1"/>
          <w:sz w:val="21"/>
          <w:szCs w:val="21"/>
        </w:rPr>
      </w:pPr>
    </w:p>
    <w:p w14:paraId="22F51EA5" w14:textId="77777777" w:rsidR="004D51F2" w:rsidRPr="00FB56A5" w:rsidRDefault="004D51F2" w:rsidP="00CF3BC6">
      <w:pPr>
        <w:jc w:val="both"/>
        <w:rPr>
          <w:b/>
          <w:bCs/>
          <w:color w:val="000000" w:themeColor="text1"/>
          <w:sz w:val="21"/>
          <w:szCs w:val="21"/>
        </w:rPr>
      </w:pPr>
      <w:r w:rsidRPr="00FB56A5">
        <w:rPr>
          <w:b/>
          <w:bCs/>
          <w:color w:val="000000" w:themeColor="text1"/>
          <w:sz w:val="21"/>
          <w:szCs w:val="21"/>
        </w:rPr>
        <w:t>Construction of multivariable models</w:t>
      </w:r>
    </w:p>
    <w:p w14:paraId="30991221" w14:textId="5694F22E" w:rsidR="007C1A1C" w:rsidRPr="00FB56A5" w:rsidRDefault="00712ABE" w:rsidP="00CF3BC6">
      <w:pPr>
        <w:jc w:val="both"/>
        <w:rPr>
          <w:color w:val="000000" w:themeColor="text1"/>
          <w:sz w:val="21"/>
          <w:szCs w:val="21"/>
        </w:rPr>
      </w:pPr>
      <w:r w:rsidRPr="00712ABE">
        <w:rPr>
          <w:color w:val="000000" w:themeColor="text1"/>
          <w:sz w:val="21"/>
          <w:szCs w:val="21"/>
        </w:rPr>
        <w:t xml:space="preserve">Multivariable analyses were stratified by </w:t>
      </w:r>
      <w:r w:rsidR="004D51F2" w:rsidRPr="00FB56A5">
        <w:rPr>
          <w:color w:val="000000" w:themeColor="text1"/>
          <w:sz w:val="21"/>
          <w:szCs w:val="21"/>
        </w:rPr>
        <w:t>age (</w:t>
      </w:r>
      <w:r w:rsidR="00FD5884">
        <w:rPr>
          <w:color w:val="000000" w:themeColor="text1"/>
          <w:sz w:val="21"/>
          <w:szCs w:val="21"/>
        </w:rPr>
        <w:t>in</w:t>
      </w:r>
      <w:r w:rsidR="004D51F2" w:rsidRPr="00FB56A5">
        <w:rPr>
          <w:color w:val="000000" w:themeColor="text1"/>
          <w:sz w:val="21"/>
          <w:szCs w:val="21"/>
        </w:rPr>
        <w:t xml:space="preserve"> months) and follow-up cycle (each 2-year interval)</w:t>
      </w:r>
      <w:r w:rsidR="00702720">
        <w:rPr>
          <w:color w:val="000000" w:themeColor="text1"/>
          <w:sz w:val="21"/>
          <w:szCs w:val="21"/>
        </w:rPr>
        <w:t>,</w:t>
      </w:r>
      <w:r w:rsidR="00FD5884">
        <w:rPr>
          <w:color w:val="000000" w:themeColor="text1"/>
          <w:sz w:val="21"/>
          <w:szCs w:val="21"/>
        </w:rPr>
        <w:t xml:space="preserve"> and </w:t>
      </w:r>
      <w:r w:rsidR="004D51F2" w:rsidRPr="00FB56A5">
        <w:rPr>
          <w:color w:val="000000" w:themeColor="text1"/>
          <w:sz w:val="21"/>
          <w:szCs w:val="21"/>
        </w:rPr>
        <w:t xml:space="preserve">additionally </w:t>
      </w:r>
      <w:r w:rsidR="00FD5884">
        <w:rPr>
          <w:color w:val="000000" w:themeColor="text1"/>
          <w:sz w:val="21"/>
          <w:szCs w:val="21"/>
        </w:rPr>
        <w:t>adjusted</w:t>
      </w:r>
      <w:r w:rsidR="004D51F2" w:rsidRPr="00FB56A5">
        <w:rPr>
          <w:color w:val="000000" w:themeColor="text1"/>
          <w:sz w:val="21"/>
          <w:szCs w:val="21"/>
        </w:rPr>
        <w:t xml:space="preserve"> for </w:t>
      </w:r>
      <w:r w:rsidR="004D51F2" w:rsidRPr="00FB56A5">
        <w:rPr>
          <w:bCs/>
          <w:color w:val="000000" w:themeColor="text1"/>
          <w:sz w:val="21"/>
          <w:szCs w:val="21"/>
        </w:rPr>
        <w:t>sex (women, men), race (White, Black, others), pack-years of smoking (≤15, 16-25, 26-40, &gt;40 pack-years), physical activity (MET-hours/week, continuous), BMI (kg/m</w:t>
      </w:r>
      <w:r w:rsidR="004D51F2" w:rsidRPr="00FB56A5">
        <w:rPr>
          <w:bCs/>
          <w:color w:val="000000" w:themeColor="text1"/>
          <w:sz w:val="21"/>
          <w:szCs w:val="21"/>
          <w:vertAlign w:val="superscript"/>
        </w:rPr>
        <w:t>2</w:t>
      </w:r>
      <w:r w:rsidR="004D51F2" w:rsidRPr="00FB56A5">
        <w:rPr>
          <w:bCs/>
          <w:color w:val="000000" w:themeColor="text1"/>
          <w:sz w:val="21"/>
          <w:szCs w:val="21"/>
        </w:rPr>
        <w:t xml:space="preserve">, continuous), alcohol consumption (grams/day, continuous), AHEI (quartiles), regular use of aspirin (tablets/week, continuous), family history of colorectal cancer (yes, no), history of diabetes mellitus (yes, no), </w:t>
      </w:r>
      <w:r w:rsidR="004D51F2">
        <w:rPr>
          <w:bCs/>
          <w:color w:val="000000" w:themeColor="text1"/>
          <w:sz w:val="21"/>
          <w:szCs w:val="21"/>
        </w:rPr>
        <w:t xml:space="preserve">history of </w:t>
      </w:r>
      <w:r w:rsidR="004D51F2" w:rsidRPr="00FB56A5">
        <w:rPr>
          <w:bCs/>
          <w:color w:val="000000" w:themeColor="text1"/>
          <w:sz w:val="21"/>
          <w:szCs w:val="21"/>
        </w:rPr>
        <w:t>hypercholesterolemia</w:t>
      </w:r>
      <w:r w:rsidR="004D51F2">
        <w:rPr>
          <w:bCs/>
          <w:color w:val="000000" w:themeColor="text1"/>
          <w:sz w:val="21"/>
          <w:szCs w:val="21"/>
        </w:rPr>
        <w:t xml:space="preserve"> </w:t>
      </w:r>
      <w:r w:rsidR="004D51F2" w:rsidRPr="00FB56A5">
        <w:rPr>
          <w:bCs/>
          <w:color w:val="000000" w:themeColor="text1"/>
          <w:sz w:val="21"/>
          <w:szCs w:val="21"/>
        </w:rPr>
        <w:t xml:space="preserve">(yes, no), </w:t>
      </w:r>
      <w:r w:rsidR="004D51F2">
        <w:rPr>
          <w:bCs/>
          <w:color w:val="000000" w:themeColor="text1"/>
          <w:sz w:val="21"/>
          <w:szCs w:val="21"/>
        </w:rPr>
        <w:t xml:space="preserve">history of </w:t>
      </w:r>
      <w:r w:rsidR="004D51F2" w:rsidRPr="00D869F4">
        <w:rPr>
          <w:bCs/>
          <w:color w:val="000000" w:themeColor="text1"/>
          <w:sz w:val="21"/>
          <w:szCs w:val="21"/>
        </w:rPr>
        <w:t>hypertriglyceridemia</w:t>
      </w:r>
      <w:r w:rsidR="004D51F2">
        <w:rPr>
          <w:bCs/>
          <w:color w:val="000000" w:themeColor="text1"/>
          <w:sz w:val="21"/>
          <w:szCs w:val="21"/>
        </w:rPr>
        <w:t xml:space="preserve"> </w:t>
      </w:r>
      <w:r w:rsidR="004D51F2" w:rsidRPr="00FB56A5">
        <w:rPr>
          <w:bCs/>
          <w:color w:val="000000" w:themeColor="text1"/>
          <w:sz w:val="21"/>
          <w:szCs w:val="21"/>
        </w:rPr>
        <w:t>(yes, no</w:t>
      </w:r>
      <w:r w:rsidR="004D51F2">
        <w:rPr>
          <w:bCs/>
          <w:color w:val="000000" w:themeColor="text1"/>
          <w:sz w:val="21"/>
          <w:szCs w:val="21"/>
        </w:rPr>
        <w:t>; in the HPFS only</w:t>
      </w:r>
      <w:r w:rsidR="004D51F2" w:rsidRPr="00FB56A5">
        <w:rPr>
          <w:bCs/>
          <w:color w:val="000000" w:themeColor="text1"/>
          <w:sz w:val="21"/>
          <w:szCs w:val="21"/>
        </w:rPr>
        <w:t xml:space="preserve">), screening colonoscopy or sigmoidoscopy </w:t>
      </w:r>
      <w:r w:rsidR="00BA4010" w:rsidRPr="00BA4010">
        <w:rPr>
          <w:bCs/>
          <w:color w:val="000000" w:themeColor="text1"/>
          <w:sz w:val="21"/>
          <w:szCs w:val="21"/>
        </w:rPr>
        <w:t>within the past 10 years and later</w:t>
      </w:r>
      <w:r w:rsidR="004D51F2" w:rsidRPr="00FB56A5">
        <w:rPr>
          <w:bCs/>
          <w:color w:val="000000" w:themeColor="text1"/>
          <w:sz w:val="21"/>
          <w:szCs w:val="21"/>
        </w:rPr>
        <w:t xml:space="preserve">, </w:t>
      </w:r>
      <w:r w:rsidR="004D51F2" w:rsidRPr="00FB56A5">
        <w:rPr>
          <w:color w:val="000000" w:themeColor="text1"/>
          <w:sz w:val="21"/>
          <w:szCs w:val="21"/>
        </w:rPr>
        <w:t>menopausal status (premenopausal or no history of postmenopausal hormone use, past menopausal hormone use, current postmenopausal hormone use</w:t>
      </w:r>
      <w:r w:rsidR="004D51F2">
        <w:rPr>
          <w:color w:val="000000" w:themeColor="text1"/>
          <w:sz w:val="21"/>
          <w:szCs w:val="21"/>
        </w:rPr>
        <w:t xml:space="preserve">; </w:t>
      </w:r>
      <w:r w:rsidR="004D51F2" w:rsidRPr="00FB56A5">
        <w:rPr>
          <w:color w:val="000000" w:themeColor="text1"/>
          <w:sz w:val="21"/>
          <w:szCs w:val="21"/>
        </w:rPr>
        <w:t xml:space="preserve">women only), </w:t>
      </w:r>
      <w:r w:rsidR="004D51F2" w:rsidRPr="00FB56A5">
        <w:rPr>
          <w:bCs/>
          <w:color w:val="000000" w:themeColor="text1"/>
          <w:sz w:val="21"/>
          <w:szCs w:val="21"/>
        </w:rPr>
        <w:t xml:space="preserve">multivitamin use (yes, no), total calorie intake (kcal/day, continuous), red or processed meat intake (servings/day, quartiles), fiber intake (g/day, quartiles), folate intake (ug/day, quartiles), calcium intake (mg/day, quartiles), and vitamin D intake (IU/day, </w:t>
      </w:r>
      <w:r w:rsidR="004D51F2" w:rsidRPr="00FB56A5">
        <w:rPr>
          <w:color w:val="000000" w:themeColor="text1"/>
          <w:sz w:val="21"/>
          <w:szCs w:val="21"/>
        </w:rPr>
        <w:t xml:space="preserve">quartiles). </w:t>
      </w:r>
      <w:r w:rsidR="00D1757E">
        <w:rPr>
          <w:color w:val="000000" w:themeColor="text1"/>
          <w:sz w:val="21"/>
          <w:szCs w:val="21"/>
        </w:rPr>
        <w:t xml:space="preserve">In </w:t>
      </w:r>
      <w:r w:rsidR="00D1757E" w:rsidRPr="00DD6A14">
        <w:rPr>
          <w:color w:val="000000" w:themeColor="text1"/>
          <w:sz w:val="21"/>
          <w:szCs w:val="21"/>
        </w:rPr>
        <w:t>sensitivity analyses</w:t>
      </w:r>
      <w:r w:rsidR="00D1757E">
        <w:rPr>
          <w:color w:val="000000" w:themeColor="text1"/>
          <w:sz w:val="21"/>
          <w:szCs w:val="21"/>
        </w:rPr>
        <w:t>,</w:t>
      </w:r>
      <w:r w:rsidR="00D1757E" w:rsidRPr="00DD6A14">
        <w:rPr>
          <w:color w:val="000000" w:themeColor="text1"/>
          <w:sz w:val="21"/>
          <w:szCs w:val="21"/>
        </w:rPr>
        <w:t xml:space="preserve"> </w:t>
      </w:r>
      <w:r w:rsidR="00D1757E">
        <w:rPr>
          <w:color w:val="000000" w:themeColor="text1"/>
          <w:sz w:val="21"/>
          <w:szCs w:val="21"/>
        </w:rPr>
        <w:t xml:space="preserve">we </w:t>
      </w:r>
      <w:r w:rsidR="00D1757E" w:rsidRPr="00DD6A14">
        <w:rPr>
          <w:color w:val="000000" w:themeColor="text1"/>
          <w:sz w:val="21"/>
          <w:szCs w:val="21"/>
        </w:rPr>
        <w:t>additionally adjust</w:t>
      </w:r>
      <w:r w:rsidR="00D1757E">
        <w:rPr>
          <w:color w:val="000000" w:themeColor="text1"/>
          <w:sz w:val="21"/>
          <w:szCs w:val="21"/>
        </w:rPr>
        <w:t>ed</w:t>
      </w:r>
      <w:r w:rsidR="00D1757E" w:rsidRPr="00DD6A14">
        <w:rPr>
          <w:color w:val="000000" w:themeColor="text1"/>
          <w:sz w:val="21"/>
          <w:szCs w:val="21"/>
        </w:rPr>
        <w:t xml:space="preserve"> for other cardiometabolic risk factors, </w:t>
      </w:r>
      <w:r w:rsidR="00D1757E">
        <w:rPr>
          <w:color w:val="000000" w:themeColor="text1"/>
          <w:sz w:val="21"/>
          <w:szCs w:val="21"/>
        </w:rPr>
        <w:t xml:space="preserve">including </w:t>
      </w:r>
      <w:r w:rsidR="00D1757E" w:rsidRPr="00DD6A14">
        <w:rPr>
          <w:color w:val="000000" w:themeColor="text1"/>
          <w:sz w:val="21"/>
          <w:szCs w:val="21"/>
        </w:rPr>
        <w:t>history of hypertension</w:t>
      </w:r>
      <w:r w:rsidR="00D1757E">
        <w:rPr>
          <w:color w:val="000000" w:themeColor="text1"/>
          <w:sz w:val="21"/>
          <w:szCs w:val="21"/>
        </w:rPr>
        <w:t xml:space="preserve"> (yes, no)</w:t>
      </w:r>
      <w:r w:rsidR="00D1757E" w:rsidRPr="00DD6A14">
        <w:rPr>
          <w:color w:val="000000" w:themeColor="text1"/>
          <w:sz w:val="21"/>
          <w:szCs w:val="21"/>
        </w:rPr>
        <w:t>, waist circumference</w:t>
      </w:r>
      <w:r w:rsidR="00D1757E">
        <w:rPr>
          <w:color w:val="000000" w:themeColor="text1"/>
          <w:sz w:val="21"/>
          <w:szCs w:val="21"/>
        </w:rPr>
        <w:t xml:space="preserve"> (</w:t>
      </w:r>
      <w:r w:rsidR="00D1757E" w:rsidRPr="00600DD8">
        <w:rPr>
          <w:rFonts w:eastAsia="MS Gothic"/>
          <w:color w:val="000000" w:themeColor="text1"/>
          <w:sz w:val="21"/>
          <w:szCs w:val="21"/>
        </w:rPr>
        <w:t>continuous, cm</w:t>
      </w:r>
      <w:r w:rsidR="00D1757E">
        <w:rPr>
          <w:color w:val="000000" w:themeColor="text1"/>
          <w:sz w:val="21"/>
          <w:szCs w:val="21"/>
        </w:rPr>
        <w:t>)</w:t>
      </w:r>
      <w:r w:rsidR="00D1757E" w:rsidRPr="00DD6A14">
        <w:rPr>
          <w:color w:val="000000" w:themeColor="text1"/>
          <w:sz w:val="21"/>
          <w:szCs w:val="21"/>
        </w:rPr>
        <w:t>, and family history of cardiovascular disease</w:t>
      </w:r>
      <w:r w:rsidR="00D1757E">
        <w:rPr>
          <w:color w:val="000000" w:themeColor="text1"/>
          <w:sz w:val="21"/>
          <w:szCs w:val="21"/>
        </w:rPr>
        <w:t xml:space="preserve"> (yes, no)</w:t>
      </w:r>
      <w:r w:rsidR="00D1757E" w:rsidRPr="00DD6A14">
        <w:rPr>
          <w:color w:val="000000" w:themeColor="text1"/>
          <w:sz w:val="21"/>
          <w:szCs w:val="21"/>
        </w:rPr>
        <w:t>.</w:t>
      </w:r>
      <w:r w:rsidR="00D1757E">
        <w:rPr>
          <w:color w:val="000000" w:themeColor="text1"/>
          <w:sz w:val="21"/>
          <w:szCs w:val="21"/>
        </w:rPr>
        <w:t xml:space="preserve"> </w:t>
      </w:r>
      <w:r w:rsidR="00A86C9F">
        <w:rPr>
          <w:color w:val="000000" w:themeColor="text1"/>
          <w:sz w:val="21"/>
          <w:szCs w:val="21"/>
        </w:rPr>
        <w:t>Specifically i</w:t>
      </w:r>
      <w:r w:rsidR="004D51F2" w:rsidRPr="00FB56A5">
        <w:rPr>
          <w:color w:val="000000" w:themeColor="text1"/>
          <w:sz w:val="21"/>
          <w:szCs w:val="21"/>
        </w:rPr>
        <w:t>n secondary analyses</w:t>
      </w:r>
      <w:r w:rsidR="009F6479">
        <w:rPr>
          <w:color w:val="000000" w:themeColor="text1"/>
          <w:sz w:val="21"/>
          <w:szCs w:val="21"/>
        </w:rPr>
        <w:t xml:space="preserve"> according to the remote and recent periods</w:t>
      </w:r>
      <w:r w:rsidR="004D51F2" w:rsidRPr="00FB56A5">
        <w:rPr>
          <w:color w:val="000000" w:themeColor="text1"/>
          <w:sz w:val="21"/>
          <w:szCs w:val="21"/>
        </w:rPr>
        <w:t xml:space="preserve">, considering </w:t>
      </w:r>
      <w:r w:rsidR="004D51F2">
        <w:rPr>
          <w:color w:val="000000" w:themeColor="text1"/>
          <w:sz w:val="21"/>
          <w:szCs w:val="21"/>
        </w:rPr>
        <w:t>remote</w:t>
      </w:r>
      <w:r w:rsidR="004D51F2" w:rsidRPr="00FB56A5">
        <w:rPr>
          <w:color w:val="000000" w:themeColor="text1"/>
          <w:sz w:val="21"/>
          <w:szCs w:val="21"/>
        </w:rPr>
        <w:t xml:space="preserve"> and re</w:t>
      </w:r>
      <w:r w:rsidR="004D51F2">
        <w:rPr>
          <w:color w:val="000000" w:themeColor="text1"/>
          <w:sz w:val="21"/>
          <w:szCs w:val="21"/>
        </w:rPr>
        <w:t>cent</w:t>
      </w:r>
      <w:r w:rsidR="004D51F2" w:rsidRPr="00FB56A5">
        <w:rPr>
          <w:color w:val="000000" w:themeColor="text1"/>
          <w:sz w:val="21"/>
          <w:szCs w:val="21"/>
        </w:rPr>
        <w:t xml:space="preserve"> period statin use could confound each other, as use is correlated over time, we mutually controlled for </w:t>
      </w:r>
      <w:r w:rsidR="009F6479">
        <w:rPr>
          <w:color w:val="000000" w:themeColor="text1"/>
          <w:sz w:val="21"/>
          <w:szCs w:val="21"/>
        </w:rPr>
        <w:t xml:space="preserve">statin use in </w:t>
      </w:r>
      <w:r w:rsidR="004D51F2" w:rsidRPr="00FB56A5">
        <w:rPr>
          <w:color w:val="000000" w:themeColor="text1"/>
          <w:sz w:val="21"/>
          <w:szCs w:val="21"/>
        </w:rPr>
        <w:t>above-mentioned time-periods in separate multivariate-adjusted models.</w:t>
      </w:r>
    </w:p>
    <w:p w14:paraId="5682E7BC" w14:textId="77777777" w:rsidR="004D51F2" w:rsidRPr="00FB56A5" w:rsidRDefault="004D51F2" w:rsidP="00CF3BC6">
      <w:pPr>
        <w:jc w:val="both"/>
        <w:rPr>
          <w:color w:val="000000" w:themeColor="text1"/>
          <w:sz w:val="21"/>
          <w:szCs w:val="21"/>
        </w:rPr>
      </w:pPr>
    </w:p>
    <w:p w14:paraId="7700F002" w14:textId="77777777" w:rsidR="004D51F2" w:rsidRPr="00FB56A5" w:rsidRDefault="004D51F2" w:rsidP="00CF3BC6">
      <w:pPr>
        <w:autoSpaceDE w:val="0"/>
        <w:autoSpaceDN w:val="0"/>
        <w:adjustRightInd w:val="0"/>
        <w:jc w:val="both"/>
        <w:rPr>
          <w:color w:val="000000" w:themeColor="text1"/>
          <w:sz w:val="21"/>
          <w:szCs w:val="21"/>
        </w:rPr>
      </w:pPr>
      <w:r w:rsidRPr="00FB56A5">
        <w:rPr>
          <w:b/>
          <w:color w:val="000000" w:themeColor="text1"/>
          <w:sz w:val="21"/>
          <w:szCs w:val="21"/>
        </w:rPr>
        <w:t xml:space="preserve">Ascertainment of timeline in </w:t>
      </w:r>
      <w:r>
        <w:rPr>
          <w:b/>
          <w:color w:val="000000" w:themeColor="text1"/>
          <w:sz w:val="21"/>
          <w:szCs w:val="21"/>
        </w:rPr>
        <w:t xml:space="preserve">secondary </w:t>
      </w:r>
      <w:r w:rsidRPr="00FB56A5">
        <w:rPr>
          <w:b/>
          <w:color w:val="000000" w:themeColor="text1"/>
          <w:sz w:val="21"/>
          <w:szCs w:val="21"/>
        </w:rPr>
        <w:t xml:space="preserve">analyses according to </w:t>
      </w:r>
      <w:r w:rsidRPr="007801D1">
        <w:rPr>
          <w:b/>
          <w:color w:val="000000" w:themeColor="text1"/>
          <w:sz w:val="21"/>
          <w:szCs w:val="21"/>
        </w:rPr>
        <w:t>the remote and recent periods</w:t>
      </w:r>
    </w:p>
    <w:p w14:paraId="74DE26E6" w14:textId="77777777" w:rsidR="008F2514" w:rsidRDefault="004D51F2" w:rsidP="00CF3BC6">
      <w:pPr>
        <w:jc w:val="both"/>
        <w:rPr>
          <w:color w:val="000000" w:themeColor="text1"/>
          <w:sz w:val="21"/>
          <w:szCs w:val="21"/>
        </w:rPr>
      </w:pPr>
      <w:r w:rsidRPr="00EB5D9B">
        <w:rPr>
          <w:color w:val="000000" w:themeColor="text1"/>
          <w:sz w:val="21"/>
          <w:szCs w:val="21"/>
        </w:rPr>
        <w:t xml:space="preserve">To </w:t>
      </w:r>
      <w:r>
        <w:rPr>
          <w:color w:val="000000" w:themeColor="text1"/>
          <w:sz w:val="21"/>
          <w:szCs w:val="21"/>
        </w:rPr>
        <w:t xml:space="preserve">further </w:t>
      </w:r>
      <w:r w:rsidRPr="00EB5D9B">
        <w:rPr>
          <w:color w:val="000000" w:themeColor="text1"/>
          <w:sz w:val="21"/>
          <w:szCs w:val="21"/>
        </w:rPr>
        <w:t>assess effects of statin use according to timing,</w:t>
      </w:r>
      <w:r w:rsidRPr="00EB5D9B" w:rsidDel="008C39F7">
        <w:rPr>
          <w:color w:val="000000" w:themeColor="text1"/>
          <w:sz w:val="21"/>
          <w:szCs w:val="21"/>
        </w:rPr>
        <w:t xml:space="preserve"> </w:t>
      </w:r>
      <w:r>
        <w:rPr>
          <w:color w:val="000000" w:themeColor="text1"/>
          <w:sz w:val="21"/>
          <w:szCs w:val="21"/>
        </w:rPr>
        <w:t xml:space="preserve">in </w:t>
      </w:r>
      <w:r w:rsidRPr="00EB5D9B">
        <w:rPr>
          <w:color w:val="000000" w:themeColor="text1"/>
          <w:sz w:val="21"/>
          <w:szCs w:val="21"/>
        </w:rPr>
        <w:t xml:space="preserve">secondary </w:t>
      </w:r>
      <w:r>
        <w:rPr>
          <w:color w:val="000000" w:themeColor="text1"/>
          <w:sz w:val="21"/>
          <w:szCs w:val="21"/>
        </w:rPr>
        <w:t xml:space="preserve">analyses, </w:t>
      </w:r>
      <w:r w:rsidRPr="00EB5D9B">
        <w:rPr>
          <w:color w:val="000000" w:themeColor="text1"/>
          <w:sz w:val="21"/>
          <w:szCs w:val="21"/>
        </w:rPr>
        <w:t>we considered duration of use in the remote and recent periods as exposures to disentangle their mixed effect in the subsequent independent follow-up period</w:t>
      </w:r>
      <w:r>
        <w:rPr>
          <w:color w:val="000000" w:themeColor="text1"/>
          <w:sz w:val="21"/>
          <w:szCs w:val="21"/>
        </w:rPr>
        <w:t xml:space="preserve">. </w:t>
      </w:r>
      <w:r w:rsidRPr="00FB56A5">
        <w:rPr>
          <w:color w:val="000000" w:themeColor="text1"/>
          <w:sz w:val="21"/>
          <w:szCs w:val="21"/>
        </w:rPr>
        <w:lastRenderedPageBreak/>
        <w:t>The “remote periods” were defined as that &gt;10 years before follow-up periods, and the “subsequent 10-year periods” were defined as in the immediate 10 years before follow-up periods. To be specific, the “remote period” began from the year statin</w:t>
      </w:r>
      <w:r w:rsidRPr="00FB56A5" w:rsidDel="00ED619B">
        <w:rPr>
          <w:color w:val="000000" w:themeColor="text1"/>
          <w:sz w:val="21"/>
          <w:szCs w:val="21"/>
        </w:rPr>
        <w:t xml:space="preserve"> </w:t>
      </w:r>
      <w:r w:rsidRPr="00FB56A5">
        <w:rPr>
          <w:color w:val="000000" w:themeColor="text1"/>
          <w:sz w:val="21"/>
          <w:szCs w:val="21"/>
        </w:rPr>
        <w:t xml:space="preserve">use were first assessed (i.e. 1994 in the NHS and 1990 in HPFS), and it was then extended by every subsequent 2-year interval at a time in each model, until 2004 in </w:t>
      </w:r>
      <w:r w:rsidR="00D7614D">
        <w:rPr>
          <w:color w:val="000000" w:themeColor="text1"/>
          <w:sz w:val="21"/>
          <w:szCs w:val="21"/>
        </w:rPr>
        <w:t>the NHS and 2002 in HPFS</w:t>
      </w:r>
      <w:r w:rsidRPr="00FB56A5">
        <w:rPr>
          <w:color w:val="000000" w:themeColor="text1"/>
          <w:sz w:val="21"/>
          <w:szCs w:val="21"/>
        </w:rPr>
        <w:t xml:space="preserve">. The “subsequent 10-year period” began from the end of “remote period”, and was then moved forward by every subsequent 2-year interval at a time in each model, until 2014 in </w:t>
      </w:r>
      <w:r w:rsidR="00D7614D">
        <w:rPr>
          <w:color w:val="000000" w:themeColor="text1"/>
          <w:sz w:val="21"/>
          <w:szCs w:val="21"/>
        </w:rPr>
        <w:t>the NHS and 2012 in HPFS</w:t>
      </w:r>
      <w:r w:rsidRPr="00FB56A5">
        <w:rPr>
          <w:color w:val="000000" w:themeColor="text1"/>
          <w:sz w:val="21"/>
          <w:szCs w:val="21"/>
        </w:rPr>
        <w:t xml:space="preserve">. The follow-up in each model began from the end of the first “subsequent 10-year period” to 2016 in </w:t>
      </w:r>
      <w:r w:rsidR="00D7614D">
        <w:rPr>
          <w:color w:val="000000" w:themeColor="text1"/>
          <w:sz w:val="21"/>
          <w:szCs w:val="21"/>
        </w:rPr>
        <w:t>the NHS and 2014 in HPFS</w:t>
      </w:r>
      <w:r w:rsidRPr="00FB56A5">
        <w:rPr>
          <w:color w:val="000000" w:themeColor="text1"/>
          <w:sz w:val="21"/>
          <w:szCs w:val="21"/>
        </w:rPr>
        <w:t xml:space="preserve">. Timelines of </w:t>
      </w:r>
      <w:r>
        <w:rPr>
          <w:color w:val="000000" w:themeColor="text1"/>
          <w:sz w:val="21"/>
          <w:szCs w:val="21"/>
        </w:rPr>
        <w:t>these</w:t>
      </w:r>
      <w:r w:rsidRPr="00FB56A5">
        <w:rPr>
          <w:color w:val="000000" w:themeColor="text1"/>
          <w:sz w:val="21"/>
          <w:szCs w:val="21"/>
        </w:rPr>
        <w:t xml:space="preserve"> analyses were illustrated in </w:t>
      </w:r>
      <w:r w:rsidR="006B148A">
        <w:rPr>
          <w:color w:val="000000" w:themeColor="text1"/>
          <w:sz w:val="21"/>
          <w:szCs w:val="21"/>
        </w:rPr>
        <w:t xml:space="preserve">Supplementary </w:t>
      </w:r>
      <w:r w:rsidRPr="00FB56A5">
        <w:rPr>
          <w:color w:val="000000" w:themeColor="text1"/>
          <w:sz w:val="21"/>
          <w:szCs w:val="21"/>
        </w:rPr>
        <w:t>Figure 1.</w:t>
      </w:r>
    </w:p>
    <w:p w14:paraId="21C620AE" w14:textId="77777777" w:rsidR="008F2514" w:rsidRDefault="008F2514" w:rsidP="004D51F2">
      <w:pPr>
        <w:rPr>
          <w:color w:val="000000" w:themeColor="text1"/>
          <w:sz w:val="21"/>
          <w:szCs w:val="21"/>
        </w:rPr>
      </w:pPr>
    </w:p>
    <w:p w14:paraId="46A0A916" w14:textId="77777777" w:rsidR="002B61F2" w:rsidRDefault="002B61F2" w:rsidP="0019250D">
      <w:pPr>
        <w:rPr>
          <w:color w:val="000000" w:themeColor="text1"/>
          <w:sz w:val="21"/>
          <w:szCs w:val="21"/>
        </w:rPr>
      </w:pPr>
    </w:p>
    <w:p w14:paraId="377179FB" w14:textId="214E45DD" w:rsidR="000C07CC" w:rsidRPr="0060042E" w:rsidRDefault="007A125A" w:rsidP="0019250D">
      <w:pPr>
        <w:rPr>
          <w:color w:val="000000"/>
          <w:sz w:val="21"/>
          <w:szCs w:val="21"/>
        </w:rPr>
      </w:pPr>
      <w:r w:rsidRPr="0060042E">
        <w:rPr>
          <w:b/>
          <w:bCs/>
          <w:sz w:val="21"/>
          <w:szCs w:val="21"/>
        </w:rPr>
        <w:t>References</w:t>
      </w:r>
    </w:p>
    <w:p w14:paraId="692C6553" w14:textId="5BAB134F" w:rsidR="00F313F4" w:rsidRPr="0060042E" w:rsidRDefault="002134AB" w:rsidP="00F313F4">
      <w:pPr>
        <w:pStyle w:val="EndNoteBibliography"/>
        <w:rPr>
          <w:sz w:val="21"/>
          <w:szCs w:val="21"/>
        </w:rPr>
      </w:pPr>
      <w:r w:rsidRPr="0060042E">
        <w:rPr>
          <w:color w:val="000000" w:themeColor="text1"/>
          <w:sz w:val="21"/>
          <w:szCs w:val="21"/>
        </w:rPr>
        <w:fldChar w:fldCharType="begin"/>
      </w:r>
      <w:r w:rsidRPr="0060042E">
        <w:rPr>
          <w:color w:val="000000" w:themeColor="text1"/>
          <w:sz w:val="21"/>
          <w:szCs w:val="21"/>
        </w:rPr>
        <w:instrText xml:space="preserve"> ADDIN EN.REFLIST </w:instrText>
      </w:r>
      <w:r w:rsidRPr="0060042E">
        <w:rPr>
          <w:color w:val="000000" w:themeColor="text1"/>
          <w:sz w:val="21"/>
          <w:szCs w:val="21"/>
        </w:rPr>
        <w:fldChar w:fldCharType="end"/>
      </w:r>
      <w:r w:rsidR="00F313F4" w:rsidRPr="0060042E">
        <w:rPr>
          <w:sz w:val="21"/>
          <w:szCs w:val="21"/>
        </w:rPr>
        <w:t>1.</w:t>
      </w:r>
      <w:r w:rsidR="00F313F4" w:rsidRPr="0060042E">
        <w:rPr>
          <w:sz w:val="21"/>
          <w:szCs w:val="21"/>
        </w:rPr>
        <w:tab/>
      </w:r>
      <w:r w:rsidR="0073436C">
        <w:rPr>
          <w:sz w:val="21"/>
          <w:szCs w:val="21"/>
        </w:rPr>
        <w:t xml:space="preserve">Harvard School of Public Health. Health Professionals Follow-Up Study. </w:t>
      </w:r>
      <w:r w:rsidR="00F313F4" w:rsidRPr="0060042E">
        <w:rPr>
          <w:sz w:val="21"/>
          <w:szCs w:val="21"/>
        </w:rPr>
        <w:t>https://sites.sph.harvard.edu/hpfs/.</w:t>
      </w:r>
    </w:p>
    <w:p w14:paraId="6F13F559" w14:textId="77777777" w:rsidR="00F313F4" w:rsidRPr="0060042E" w:rsidRDefault="00F313F4" w:rsidP="00F313F4">
      <w:pPr>
        <w:pStyle w:val="EndNoteBibliography"/>
        <w:rPr>
          <w:sz w:val="21"/>
          <w:szCs w:val="21"/>
        </w:rPr>
      </w:pPr>
      <w:r w:rsidRPr="0060042E">
        <w:rPr>
          <w:sz w:val="21"/>
          <w:szCs w:val="21"/>
        </w:rPr>
        <w:t>2.</w:t>
      </w:r>
      <w:r w:rsidRPr="0060042E">
        <w:rPr>
          <w:sz w:val="21"/>
          <w:szCs w:val="21"/>
        </w:rPr>
        <w:tab/>
        <w:t>Colditz GA, Hankinson SE. The Nurses' Health Study: lifestyle and health among women. Nat Rev Cancer 2005;5:388-96.</w:t>
      </w:r>
    </w:p>
    <w:p w14:paraId="21DE789B" w14:textId="77777777" w:rsidR="00F313F4" w:rsidRPr="0060042E" w:rsidRDefault="00F313F4" w:rsidP="00F313F4">
      <w:pPr>
        <w:pStyle w:val="EndNoteBibliography"/>
        <w:rPr>
          <w:sz w:val="21"/>
          <w:szCs w:val="21"/>
        </w:rPr>
      </w:pPr>
      <w:r w:rsidRPr="0060042E">
        <w:rPr>
          <w:sz w:val="21"/>
          <w:szCs w:val="21"/>
        </w:rPr>
        <w:t>3.</w:t>
      </w:r>
      <w:r w:rsidRPr="0060042E">
        <w:rPr>
          <w:sz w:val="21"/>
          <w:szCs w:val="21"/>
        </w:rPr>
        <w:tab/>
        <w:t>Belanger CF, Hennekens CH, Rosner B, et al. The nurses' health study. Am J Nurs 1978;78:1039-40.</w:t>
      </w:r>
    </w:p>
    <w:p w14:paraId="2EFCEFE7" w14:textId="77777777" w:rsidR="00F313F4" w:rsidRPr="0060042E" w:rsidRDefault="00F313F4" w:rsidP="00F313F4">
      <w:pPr>
        <w:pStyle w:val="EndNoteBibliography"/>
        <w:rPr>
          <w:sz w:val="21"/>
          <w:szCs w:val="21"/>
        </w:rPr>
      </w:pPr>
      <w:r w:rsidRPr="0060042E">
        <w:rPr>
          <w:sz w:val="21"/>
          <w:szCs w:val="21"/>
        </w:rPr>
        <w:t>4.</w:t>
      </w:r>
      <w:r w:rsidRPr="0060042E">
        <w:rPr>
          <w:sz w:val="21"/>
          <w:szCs w:val="21"/>
        </w:rPr>
        <w:tab/>
        <w:t>McCullough ML, Willett WC. Evaluating adherence to recommended diets in adults: the Alternate Healthy Eating Index. Public Health Nutr 2006;9:152-7.</w:t>
      </w:r>
    </w:p>
    <w:p w14:paraId="6434B5BF" w14:textId="77777777" w:rsidR="00F313F4" w:rsidRPr="0060042E" w:rsidRDefault="00F313F4" w:rsidP="00F313F4">
      <w:pPr>
        <w:pStyle w:val="EndNoteBibliography"/>
        <w:rPr>
          <w:sz w:val="21"/>
          <w:szCs w:val="21"/>
        </w:rPr>
      </w:pPr>
      <w:r w:rsidRPr="0060042E">
        <w:rPr>
          <w:sz w:val="21"/>
          <w:szCs w:val="21"/>
        </w:rPr>
        <w:t>5.</w:t>
      </w:r>
      <w:r w:rsidRPr="0060042E">
        <w:rPr>
          <w:sz w:val="21"/>
          <w:szCs w:val="21"/>
        </w:rPr>
        <w:tab/>
        <w:t>Colditz GA, Martin P, Stampfer MJ, et al. Validation of questionnaire information on risk factors and disease outcomes in a prospective cohort study of women. Am J Epidemiol 1986;123:894-900.</w:t>
      </w:r>
    </w:p>
    <w:p w14:paraId="132CEA17" w14:textId="77777777" w:rsidR="00F313F4" w:rsidRPr="0060042E" w:rsidRDefault="00F313F4" w:rsidP="00F313F4">
      <w:pPr>
        <w:pStyle w:val="EndNoteBibliography"/>
        <w:rPr>
          <w:sz w:val="21"/>
          <w:szCs w:val="21"/>
        </w:rPr>
      </w:pPr>
      <w:r w:rsidRPr="0060042E">
        <w:rPr>
          <w:sz w:val="21"/>
          <w:szCs w:val="21"/>
        </w:rPr>
        <w:t>6.</w:t>
      </w:r>
      <w:r w:rsidRPr="0060042E">
        <w:rPr>
          <w:sz w:val="21"/>
          <w:szCs w:val="21"/>
        </w:rPr>
        <w:tab/>
        <w:t>Feskanich D, Rimm EB, Giovannucci EL, et al. Reproducibility and validity of food intake measurements from a semiquantitative food frequency questionnaire. J Am Diet Assoc 1993;93:790-6.</w:t>
      </w:r>
    </w:p>
    <w:p w14:paraId="22A20726" w14:textId="77777777" w:rsidR="00F313F4" w:rsidRPr="0060042E" w:rsidRDefault="00F313F4" w:rsidP="00F313F4">
      <w:pPr>
        <w:pStyle w:val="EndNoteBibliography"/>
        <w:rPr>
          <w:sz w:val="21"/>
          <w:szCs w:val="21"/>
        </w:rPr>
      </w:pPr>
      <w:r w:rsidRPr="0060042E">
        <w:rPr>
          <w:sz w:val="21"/>
          <w:szCs w:val="21"/>
        </w:rPr>
        <w:t>7.</w:t>
      </w:r>
      <w:r w:rsidRPr="0060042E">
        <w:rPr>
          <w:sz w:val="21"/>
          <w:szCs w:val="21"/>
        </w:rPr>
        <w:tab/>
        <w:t>Hu FB, Rimm E, Smith-Warner SA, et al. Reproducibility and validity of dietary patterns assessed with a food-frequency questionnaire. Am J Clin Nutr 1999;69:243-9.</w:t>
      </w:r>
    </w:p>
    <w:p w14:paraId="4BAE6A2D" w14:textId="77777777" w:rsidR="00F313F4" w:rsidRPr="0060042E" w:rsidRDefault="00F313F4" w:rsidP="00F313F4">
      <w:pPr>
        <w:pStyle w:val="EndNoteBibliography"/>
        <w:rPr>
          <w:sz w:val="21"/>
          <w:szCs w:val="21"/>
        </w:rPr>
      </w:pPr>
      <w:r w:rsidRPr="0060042E">
        <w:rPr>
          <w:sz w:val="21"/>
          <w:szCs w:val="21"/>
        </w:rPr>
        <w:t>8.</w:t>
      </w:r>
      <w:r w:rsidRPr="0060042E">
        <w:rPr>
          <w:sz w:val="21"/>
          <w:szCs w:val="21"/>
        </w:rPr>
        <w:tab/>
        <w:t>Wolf AM, Hunter DJ, Colditz GA, et al. Reproducibility and validity of a self-administered physical activity questionnaire. Int J Epidemiol 1994;23:991-9.</w:t>
      </w:r>
    </w:p>
    <w:p w14:paraId="718CE756" w14:textId="77777777" w:rsidR="00F313F4" w:rsidRPr="0060042E" w:rsidRDefault="00F313F4" w:rsidP="00F313F4">
      <w:pPr>
        <w:pStyle w:val="EndNoteBibliography"/>
        <w:rPr>
          <w:sz w:val="21"/>
          <w:szCs w:val="21"/>
        </w:rPr>
      </w:pPr>
      <w:r w:rsidRPr="0060042E">
        <w:rPr>
          <w:sz w:val="21"/>
          <w:szCs w:val="21"/>
        </w:rPr>
        <w:t>9.</w:t>
      </w:r>
      <w:r w:rsidRPr="0060042E">
        <w:rPr>
          <w:sz w:val="21"/>
          <w:szCs w:val="21"/>
        </w:rPr>
        <w:tab/>
        <w:t>Willett WC, Sampson L, Stampfer MJ, et al. Reproducibility and validity of a semiquantitative food frequency questionnaire. American journal of epidemiology 1985;122:51-65.</w:t>
      </w:r>
    </w:p>
    <w:p w14:paraId="164CFEFD" w14:textId="77777777" w:rsidR="00F313F4" w:rsidRPr="0060042E" w:rsidRDefault="00F313F4" w:rsidP="00F313F4">
      <w:pPr>
        <w:pStyle w:val="EndNoteBibliography"/>
        <w:rPr>
          <w:sz w:val="21"/>
          <w:szCs w:val="21"/>
        </w:rPr>
      </w:pPr>
      <w:r w:rsidRPr="0060042E">
        <w:rPr>
          <w:sz w:val="21"/>
          <w:szCs w:val="21"/>
        </w:rPr>
        <w:t>10.</w:t>
      </w:r>
      <w:r w:rsidRPr="0060042E">
        <w:rPr>
          <w:sz w:val="21"/>
          <w:szCs w:val="21"/>
        </w:rPr>
        <w:tab/>
        <w:t>Feskanich D, Rimm EB, Giovannucci EL, et al. Reproducibility and validity of food intake measurements from a semiquantitative food frequency questionnaire. Journal of the American Dietetic Association 1993;93:790-6.</w:t>
      </w:r>
    </w:p>
    <w:p w14:paraId="6E51C3E2" w14:textId="77777777" w:rsidR="00F313F4" w:rsidRPr="0060042E" w:rsidRDefault="00F313F4" w:rsidP="00F313F4">
      <w:pPr>
        <w:pStyle w:val="EndNoteBibliography"/>
        <w:rPr>
          <w:sz w:val="21"/>
          <w:szCs w:val="21"/>
        </w:rPr>
      </w:pPr>
      <w:r w:rsidRPr="0060042E">
        <w:rPr>
          <w:sz w:val="21"/>
          <w:szCs w:val="21"/>
        </w:rPr>
        <w:t>11.</w:t>
      </w:r>
      <w:r w:rsidRPr="0060042E">
        <w:rPr>
          <w:sz w:val="21"/>
          <w:szCs w:val="21"/>
        </w:rPr>
        <w:tab/>
        <w:t>Rimm EB, Giovannucci EL, Stampfer MJ, et al. Reproducibility and validity of an expanded self-administered semiquantitative food frequency questionnaire among male health professionals. American journal of epidemiology 1992;135:1114-26; discussion 1127-36.</w:t>
      </w:r>
    </w:p>
    <w:p w14:paraId="64CF8A9A" w14:textId="77777777" w:rsidR="00F313F4" w:rsidRPr="0060042E" w:rsidRDefault="00F313F4" w:rsidP="00F313F4">
      <w:pPr>
        <w:pStyle w:val="EndNoteBibliography"/>
        <w:rPr>
          <w:sz w:val="21"/>
          <w:szCs w:val="21"/>
        </w:rPr>
      </w:pPr>
      <w:r w:rsidRPr="0060042E">
        <w:rPr>
          <w:sz w:val="21"/>
          <w:szCs w:val="21"/>
        </w:rPr>
        <w:t>12.</w:t>
      </w:r>
      <w:r w:rsidRPr="0060042E">
        <w:rPr>
          <w:sz w:val="21"/>
          <w:szCs w:val="21"/>
        </w:rPr>
        <w:tab/>
        <w:t>Willett WC, Sampson L, Browne ML, et al. The use of a self-administered questionnaire to assess diet four years in the past. American Journal of Epidemiology 1988;127:188-99.</w:t>
      </w:r>
    </w:p>
    <w:p w14:paraId="45A6BE3D" w14:textId="77777777" w:rsidR="00F313F4" w:rsidRPr="0060042E" w:rsidRDefault="00F313F4" w:rsidP="00F313F4">
      <w:pPr>
        <w:pStyle w:val="EndNoteBibliography"/>
        <w:rPr>
          <w:sz w:val="21"/>
          <w:szCs w:val="21"/>
        </w:rPr>
      </w:pPr>
      <w:r w:rsidRPr="0060042E">
        <w:rPr>
          <w:sz w:val="21"/>
          <w:szCs w:val="21"/>
        </w:rPr>
        <w:t>13.</w:t>
      </w:r>
      <w:r w:rsidRPr="0060042E">
        <w:rPr>
          <w:sz w:val="21"/>
          <w:szCs w:val="21"/>
        </w:rPr>
        <w:tab/>
        <w:t>Willett WC. Reproducibility and Validity of Food Frequency Questionnaires. In: Nutritional Epidemiology. Third ed. New York: Oxford University Press; 2013.</w:t>
      </w:r>
    </w:p>
    <w:p w14:paraId="61D29991" w14:textId="77777777" w:rsidR="00F313F4" w:rsidRPr="0060042E" w:rsidRDefault="00F313F4" w:rsidP="00F313F4">
      <w:pPr>
        <w:pStyle w:val="EndNoteBibliography"/>
        <w:rPr>
          <w:sz w:val="21"/>
          <w:szCs w:val="21"/>
        </w:rPr>
      </w:pPr>
      <w:r w:rsidRPr="0060042E">
        <w:rPr>
          <w:sz w:val="21"/>
          <w:szCs w:val="21"/>
        </w:rPr>
        <w:t>14.</w:t>
      </w:r>
      <w:r w:rsidRPr="0060042E">
        <w:rPr>
          <w:sz w:val="21"/>
          <w:szCs w:val="21"/>
        </w:rPr>
        <w:tab/>
        <w:t>Newby PK, Hu FB, Rimm EB, et al. Reproducibility and validity of the Diet Quality Index Revised as assessed by use of a food-frequency questionnaire. Am J Clin Nutr 2003;78:941-9.</w:t>
      </w:r>
    </w:p>
    <w:p w14:paraId="09565A5C" w14:textId="77777777" w:rsidR="00F313F4" w:rsidRPr="0060042E" w:rsidRDefault="00F313F4" w:rsidP="00F313F4">
      <w:pPr>
        <w:pStyle w:val="EndNoteBibliography"/>
        <w:rPr>
          <w:sz w:val="21"/>
          <w:szCs w:val="21"/>
        </w:rPr>
      </w:pPr>
      <w:r w:rsidRPr="0060042E">
        <w:rPr>
          <w:sz w:val="21"/>
          <w:szCs w:val="21"/>
        </w:rPr>
        <w:t>15.</w:t>
      </w:r>
      <w:r w:rsidRPr="0060042E">
        <w:rPr>
          <w:sz w:val="21"/>
          <w:szCs w:val="21"/>
        </w:rPr>
        <w:tab/>
        <w:t>Yuan C, Spiegelman D, Rimm EB, et al. Validity of a Dietary Questionnaire Assessed by Comparison With Multiple Weighed Dietary Records or 24-Hour Recalls. Am J Epidemiol 2017;185:570-584.</w:t>
      </w:r>
    </w:p>
    <w:p w14:paraId="74E012A3" w14:textId="77777777" w:rsidR="00F313F4" w:rsidRPr="0060042E" w:rsidRDefault="00F313F4" w:rsidP="00F313F4">
      <w:pPr>
        <w:pStyle w:val="EndNoteBibliography"/>
        <w:rPr>
          <w:sz w:val="21"/>
          <w:szCs w:val="21"/>
        </w:rPr>
      </w:pPr>
      <w:r w:rsidRPr="0060042E">
        <w:rPr>
          <w:sz w:val="21"/>
          <w:szCs w:val="21"/>
        </w:rPr>
        <w:t>16.</w:t>
      </w:r>
      <w:r w:rsidRPr="0060042E">
        <w:rPr>
          <w:sz w:val="21"/>
          <w:szCs w:val="21"/>
        </w:rPr>
        <w:tab/>
        <w:t>Rimm EB, Giovannucci EL, Stampfer MJ, et al. Reproducibility and validity of an expanded self-administered semiquantitative food frequency questionnaire among male health professionals. Am J Epidemiol 1992;135:1114-26; discussion 1127-36.</w:t>
      </w:r>
    </w:p>
    <w:p w14:paraId="3A2D7B91" w14:textId="77777777" w:rsidR="00F313F4" w:rsidRPr="0060042E" w:rsidRDefault="00F313F4" w:rsidP="00F313F4">
      <w:pPr>
        <w:pStyle w:val="EndNoteBibliography"/>
        <w:rPr>
          <w:sz w:val="21"/>
          <w:szCs w:val="21"/>
        </w:rPr>
      </w:pPr>
      <w:r w:rsidRPr="0060042E">
        <w:rPr>
          <w:sz w:val="21"/>
          <w:szCs w:val="21"/>
        </w:rPr>
        <w:t>17.</w:t>
      </w:r>
      <w:r w:rsidRPr="0060042E">
        <w:rPr>
          <w:sz w:val="21"/>
          <w:szCs w:val="21"/>
        </w:rPr>
        <w:tab/>
        <w:t>Willett W. Nutritional epidemiology. Third Edition ed: Oxford University Press.</w:t>
      </w:r>
    </w:p>
    <w:p w14:paraId="6CA5EE8C" w14:textId="77777777" w:rsidR="00F313F4" w:rsidRPr="0060042E" w:rsidRDefault="00F313F4" w:rsidP="00F313F4">
      <w:pPr>
        <w:pStyle w:val="EndNoteBibliography"/>
        <w:rPr>
          <w:sz w:val="21"/>
          <w:szCs w:val="21"/>
        </w:rPr>
      </w:pPr>
      <w:r w:rsidRPr="0060042E">
        <w:rPr>
          <w:sz w:val="21"/>
          <w:szCs w:val="21"/>
        </w:rPr>
        <w:t>18.</w:t>
      </w:r>
      <w:r w:rsidRPr="0060042E">
        <w:rPr>
          <w:sz w:val="21"/>
          <w:szCs w:val="21"/>
        </w:rPr>
        <w:tab/>
        <w:t>Yuan C, Spiegelman D, Rimm EB, et al. Relative Validity of Nutrient Intakes Assessed by Questionnaire, 24-Hour Recalls, and Diet Records as Compared With Urinary Recovery and Plasma Concentration Biomarkers: Findings for Women. Am J Epidemiol 2018;187:1051-1063.</w:t>
      </w:r>
    </w:p>
    <w:p w14:paraId="5FC485DF" w14:textId="77777777" w:rsidR="00F313F4" w:rsidRPr="0060042E" w:rsidRDefault="00F313F4" w:rsidP="00F313F4">
      <w:pPr>
        <w:pStyle w:val="EndNoteBibliography"/>
        <w:rPr>
          <w:sz w:val="21"/>
          <w:szCs w:val="21"/>
        </w:rPr>
      </w:pPr>
      <w:r w:rsidRPr="0060042E">
        <w:rPr>
          <w:sz w:val="21"/>
          <w:szCs w:val="21"/>
        </w:rPr>
        <w:t>19.</w:t>
      </w:r>
      <w:r w:rsidRPr="0060042E">
        <w:rPr>
          <w:sz w:val="21"/>
          <w:szCs w:val="21"/>
        </w:rPr>
        <w:tab/>
        <w:t>Stampfer MJ, Willett WC, Speizer FE, et al. Test of the National Death Index. Am J Epidemiol 1984;119:837-9.</w:t>
      </w:r>
    </w:p>
    <w:p w14:paraId="709B7755" w14:textId="77777777" w:rsidR="00F313F4" w:rsidRPr="0060042E" w:rsidRDefault="00F313F4" w:rsidP="00F313F4">
      <w:pPr>
        <w:pStyle w:val="EndNoteBibliography"/>
        <w:rPr>
          <w:sz w:val="21"/>
          <w:szCs w:val="21"/>
        </w:rPr>
      </w:pPr>
      <w:r w:rsidRPr="0060042E">
        <w:rPr>
          <w:sz w:val="21"/>
          <w:szCs w:val="21"/>
        </w:rPr>
        <w:t>20.</w:t>
      </w:r>
      <w:r w:rsidRPr="0060042E">
        <w:rPr>
          <w:sz w:val="21"/>
          <w:szCs w:val="21"/>
        </w:rPr>
        <w:tab/>
        <w:t>Rich-Edwards JW, Corsano KA, Stampfer MJ. Test of the National Death Index and Equifax Nationwide Death Search. Am J Epidemiol 1994;140:1016-9.</w:t>
      </w:r>
    </w:p>
    <w:p w14:paraId="0F691848" w14:textId="480D5770" w:rsidR="007570F8" w:rsidRPr="0060042E" w:rsidRDefault="007570F8" w:rsidP="0019250D">
      <w:pPr>
        <w:pStyle w:val="EndNoteBibliography"/>
        <w:rPr>
          <w:sz w:val="21"/>
          <w:szCs w:val="21"/>
        </w:rPr>
      </w:pPr>
    </w:p>
    <w:sectPr w:rsidR="007570F8" w:rsidRPr="0060042E" w:rsidSect="000C07CC">
      <w:headerReference w:type="default" r:id="rId8"/>
      <w:pgSz w:w="11906" w:h="16838" w:code="9"/>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83F2FC" w14:textId="77777777" w:rsidR="00E25989" w:rsidRDefault="00E25989" w:rsidP="00DC73D8">
      <w:r>
        <w:separator/>
      </w:r>
    </w:p>
  </w:endnote>
  <w:endnote w:type="continuationSeparator" w:id="0">
    <w:p w14:paraId="442DA1EA" w14:textId="77777777" w:rsidR="00E25989" w:rsidRDefault="00E25989" w:rsidP="00DC73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GuardianTextEgypGR-Regular">
    <w:altName w:val="Yu Gothic"/>
    <w:panose1 w:val="00000000000000000000"/>
    <w:charset w:val="80"/>
    <w:family w:val="auto"/>
    <w:notTrueType/>
    <w:pitch w:val="default"/>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1BC51B" w14:textId="77777777" w:rsidR="00E25989" w:rsidRDefault="00E25989" w:rsidP="00DC73D8">
      <w:r>
        <w:separator/>
      </w:r>
    </w:p>
  </w:footnote>
  <w:footnote w:type="continuationSeparator" w:id="0">
    <w:p w14:paraId="0BC5FDB4" w14:textId="77777777" w:rsidR="00E25989" w:rsidRDefault="00E25989" w:rsidP="00DC73D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F3F2F9" w14:textId="77777777" w:rsidR="00E36451" w:rsidRDefault="00E36451">
    <w:pPr>
      <w:spacing w:line="312"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554986"/>
    <w:multiLevelType w:val="multilevel"/>
    <w:tmpl w:val="C8E0D2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5F92A65"/>
    <w:multiLevelType w:val="multilevel"/>
    <w:tmpl w:val="529A4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C680A2F"/>
    <w:multiLevelType w:val="multilevel"/>
    <w:tmpl w:val="C82CD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F150EA4"/>
    <w:multiLevelType w:val="hybridMultilevel"/>
    <w:tmpl w:val="8660AD4E"/>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CBB494B"/>
    <w:multiLevelType w:val="multilevel"/>
    <w:tmpl w:val="24F2AB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1885AD2"/>
    <w:multiLevelType w:val="multilevel"/>
    <w:tmpl w:val="D0D4E9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40539C7"/>
    <w:multiLevelType w:val="multilevel"/>
    <w:tmpl w:val="8E109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A78134E"/>
    <w:multiLevelType w:val="multilevel"/>
    <w:tmpl w:val="AC8CE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52792CB8"/>
    <w:multiLevelType w:val="multilevel"/>
    <w:tmpl w:val="70DC3A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54F15A9F"/>
    <w:multiLevelType w:val="multilevel"/>
    <w:tmpl w:val="BFD86A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A176CED"/>
    <w:multiLevelType w:val="multilevel"/>
    <w:tmpl w:val="15E410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E9A7FD0"/>
    <w:multiLevelType w:val="multilevel"/>
    <w:tmpl w:val="3FDAF6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9F863A0"/>
    <w:multiLevelType w:val="multilevel"/>
    <w:tmpl w:val="987EC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A377304"/>
    <w:multiLevelType w:val="multilevel"/>
    <w:tmpl w:val="473049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13"/>
  </w:num>
  <w:num w:numId="3">
    <w:abstractNumId w:val="3"/>
  </w:num>
  <w:num w:numId="4">
    <w:abstractNumId w:val="10"/>
  </w:num>
  <w:num w:numId="5">
    <w:abstractNumId w:val="5"/>
  </w:num>
  <w:num w:numId="6">
    <w:abstractNumId w:val="12"/>
  </w:num>
  <w:num w:numId="7">
    <w:abstractNumId w:val="4"/>
  </w:num>
  <w:num w:numId="8">
    <w:abstractNumId w:val="6"/>
  </w:num>
  <w:num w:numId="9">
    <w:abstractNumId w:val="9"/>
  </w:num>
  <w:num w:numId="10">
    <w:abstractNumId w:val="0"/>
  </w:num>
  <w:num w:numId="11">
    <w:abstractNumId w:val="2"/>
  </w:num>
  <w:num w:numId="12">
    <w:abstractNumId w:val="11"/>
  </w:num>
  <w:num w:numId="13">
    <w:abstractNumId w:val="7"/>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zS3tDQxMzY3sDSzNDJW0lEKTi0uzszPAykwrAUA2+AIVCwAAAA="/>
    <w:docVar w:name="EN.InstantFormat" w:val="&lt;ENInstantFormat&gt;&lt;Enabled&gt;1&lt;/Enabled&gt;&lt;ScanUnformatted&gt;1&lt;/ScanUnformatted&gt;&lt;ScanChanges&gt;1&lt;/ScanChanges&gt;&lt;Suspended&gt;0&lt;/Suspended&gt;&lt;/ENInstantFormat&gt;"/>
    <w:docVar w:name="EN.Layout" w:val="&lt;ENLayout&gt;&lt;Style&gt;Amer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5f9p2eut2zejevv0zxe5xpw55a0eaeeep2&quot;&gt;Endnote Yin Zhang&lt;record-ids&gt;&lt;item&gt;17&lt;/item&gt;&lt;item&gt;19&lt;/item&gt;&lt;item&gt;21&lt;/item&gt;&lt;item&gt;22&lt;/item&gt;&lt;item&gt;69&lt;/item&gt;&lt;item&gt;607&lt;/item&gt;&lt;item&gt;915&lt;/item&gt;&lt;item&gt;916&lt;/item&gt;&lt;/record-ids&gt;&lt;/item&gt;&lt;/Libraries&gt;"/>
  </w:docVars>
  <w:rsids>
    <w:rsidRoot w:val="00D5057F"/>
    <w:rsid w:val="0000008A"/>
    <w:rsid w:val="000005D0"/>
    <w:rsid w:val="000005F4"/>
    <w:rsid w:val="00000731"/>
    <w:rsid w:val="000007CA"/>
    <w:rsid w:val="000008E1"/>
    <w:rsid w:val="000009EB"/>
    <w:rsid w:val="00000A2F"/>
    <w:rsid w:val="00000B82"/>
    <w:rsid w:val="00000F65"/>
    <w:rsid w:val="00000FA5"/>
    <w:rsid w:val="000010C1"/>
    <w:rsid w:val="000015F2"/>
    <w:rsid w:val="00001654"/>
    <w:rsid w:val="00001C52"/>
    <w:rsid w:val="00001E43"/>
    <w:rsid w:val="00002C33"/>
    <w:rsid w:val="0000327A"/>
    <w:rsid w:val="0000338D"/>
    <w:rsid w:val="000038C0"/>
    <w:rsid w:val="00004415"/>
    <w:rsid w:val="00004D88"/>
    <w:rsid w:val="00004EB6"/>
    <w:rsid w:val="00005437"/>
    <w:rsid w:val="00005C00"/>
    <w:rsid w:val="00005C61"/>
    <w:rsid w:val="00005EDB"/>
    <w:rsid w:val="00005F55"/>
    <w:rsid w:val="00006656"/>
    <w:rsid w:val="00006827"/>
    <w:rsid w:val="00006A66"/>
    <w:rsid w:val="00006A78"/>
    <w:rsid w:val="00006DC5"/>
    <w:rsid w:val="00006EE5"/>
    <w:rsid w:val="000071FD"/>
    <w:rsid w:val="00007355"/>
    <w:rsid w:val="00007457"/>
    <w:rsid w:val="000074AF"/>
    <w:rsid w:val="0000766B"/>
    <w:rsid w:val="000076B3"/>
    <w:rsid w:val="000078C1"/>
    <w:rsid w:val="0000791F"/>
    <w:rsid w:val="00007A48"/>
    <w:rsid w:val="00007B09"/>
    <w:rsid w:val="00007DD8"/>
    <w:rsid w:val="00007E5B"/>
    <w:rsid w:val="00010059"/>
    <w:rsid w:val="00010070"/>
    <w:rsid w:val="000103F8"/>
    <w:rsid w:val="000104A3"/>
    <w:rsid w:val="00010615"/>
    <w:rsid w:val="000106E1"/>
    <w:rsid w:val="0001086F"/>
    <w:rsid w:val="00010AFE"/>
    <w:rsid w:val="00010BBD"/>
    <w:rsid w:val="00010C32"/>
    <w:rsid w:val="00010E9E"/>
    <w:rsid w:val="00010FBB"/>
    <w:rsid w:val="000111EB"/>
    <w:rsid w:val="00011412"/>
    <w:rsid w:val="00011630"/>
    <w:rsid w:val="00011792"/>
    <w:rsid w:val="00011810"/>
    <w:rsid w:val="00011912"/>
    <w:rsid w:val="00011A3E"/>
    <w:rsid w:val="00011E1D"/>
    <w:rsid w:val="00011FB0"/>
    <w:rsid w:val="00012091"/>
    <w:rsid w:val="000128EC"/>
    <w:rsid w:val="00012A05"/>
    <w:rsid w:val="0001392A"/>
    <w:rsid w:val="00013B8D"/>
    <w:rsid w:val="00013C3F"/>
    <w:rsid w:val="00013D6F"/>
    <w:rsid w:val="00013DF6"/>
    <w:rsid w:val="00013FA1"/>
    <w:rsid w:val="000141C4"/>
    <w:rsid w:val="0001443C"/>
    <w:rsid w:val="000144EE"/>
    <w:rsid w:val="00014AE5"/>
    <w:rsid w:val="00014B8C"/>
    <w:rsid w:val="00014EAC"/>
    <w:rsid w:val="00014EC9"/>
    <w:rsid w:val="00014FAA"/>
    <w:rsid w:val="000150A5"/>
    <w:rsid w:val="0001534D"/>
    <w:rsid w:val="000155E8"/>
    <w:rsid w:val="00015954"/>
    <w:rsid w:val="00015A06"/>
    <w:rsid w:val="00015A41"/>
    <w:rsid w:val="00015BF4"/>
    <w:rsid w:val="00015C67"/>
    <w:rsid w:val="00015DCA"/>
    <w:rsid w:val="00015EAF"/>
    <w:rsid w:val="00016792"/>
    <w:rsid w:val="00016882"/>
    <w:rsid w:val="000169A3"/>
    <w:rsid w:val="000169CB"/>
    <w:rsid w:val="00016A4B"/>
    <w:rsid w:val="00016ABA"/>
    <w:rsid w:val="00016B0C"/>
    <w:rsid w:val="00016B1F"/>
    <w:rsid w:val="00016E21"/>
    <w:rsid w:val="00016E4F"/>
    <w:rsid w:val="00016E71"/>
    <w:rsid w:val="00016E95"/>
    <w:rsid w:val="00016F2C"/>
    <w:rsid w:val="000171F2"/>
    <w:rsid w:val="000177CC"/>
    <w:rsid w:val="00017807"/>
    <w:rsid w:val="00017844"/>
    <w:rsid w:val="0001791D"/>
    <w:rsid w:val="00017A68"/>
    <w:rsid w:val="00017B01"/>
    <w:rsid w:val="00017BA5"/>
    <w:rsid w:val="00020059"/>
    <w:rsid w:val="000201CA"/>
    <w:rsid w:val="00020525"/>
    <w:rsid w:val="00020736"/>
    <w:rsid w:val="00020785"/>
    <w:rsid w:val="00020895"/>
    <w:rsid w:val="00020CAE"/>
    <w:rsid w:val="00020D67"/>
    <w:rsid w:val="00020E30"/>
    <w:rsid w:val="00020E33"/>
    <w:rsid w:val="00021067"/>
    <w:rsid w:val="00021194"/>
    <w:rsid w:val="000211E5"/>
    <w:rsid w:val="000212C6"/>
    <w:rsid w:val="000218AE"/>
    <w:rsid w:val="00021938"/>
    <w:rsid w:val="00021AEE"/>
    <w:rsid w:val="00021D2E"/>
    <w:rsid w:val="00021F52"/>
    <w:rsid w:val="000220B8"/>
    <w:rsid w:val="000220D2"/>
    <w:rsid w:val="00022128"/>
    <w:rsid w:val="000223DA"/>
    <w:rsid w:val="000224FE"/>
    <w:rsid w:val="000227D4"/>
    <w:rsid w:val="00022A27"/>
    <w:rsid w:val="00022AB1"/>
    <w:rsid w:val="00022AFA"/>
    <w:rsid w:val="00022B53"/>
    <w:rsid w:val="00022D27"/>
    <w:rsid w:val="00022EC9"/>
    <w:rsid w:val="00023026"/>
    <w:rsid w:val="0002307A"/>
    <w:rsid w:val="00023266"/>
    <w:rsid w:val="0002345D"/>
    <w:rsid w:val="000234A7"/>
    <w:rsid w:val="000235E3"/>
    <w:rsid w:val="000235F0"/>
    <w:rsid w:val="000238DF"/>
    <w:rsid w:val="00023A74"/>
    <w:rsid w:val="00023BB7"/>
    <w:rsid w:val="00023D4D"/>
    <w:rsid w:val="00023DBC"/>
    <w:rsid w:val="00023FF8"/>
    <w:rsid w:val="00024340"/>
    <w:rsid w:val="00024612"/>
    <w:rsid w:val="000246F7"/>
    <w:rsid w:val="0002479A"/>
    <w:rsid w:val="00024B72"/>
    <w:rsid w:val="00024C62"/>
    <w:rsid w:val="0002513D"/>
    <w:rsid w:val="000251FE"/>
    <w:rsid w:val="000252F6"/>
    <w:rsid w:val="00025366"/>
    <w:rsid w:val="0002571D"/>
    <w:rsid w:val="000257F6"/>
    <w:rsid w:val="0002597B"/>
    <w:rsid w:val="00025A4F"/>
    <w:rsid w:val="00025A68"/>
    <w:rsid w:val="00025BE4"/>
    <w:rsid w:val="00025C43"/>
    <w:rsid w:val="00025C59"/>
    <w:rsid w:val="00026286"/>
    <w:rsid w:val="000262F4"/>
    <w:rsid w:val="00026658"/>
    <w:rsid w:val="00026834"/>
    <w:rsid w:val="0002687D"/>
    <w:rsid w:val="000268A7"/>
    <w:rsid w:val="00026B20"/>
    <w:rsid w:val="00026FC8"/>
    <w:rsid w:val="0002701A"/>
    <w:rsid w:val="000270A8"/>
    <w:rsid w:val="0002715E"/>
    <w:rsid w:val="000272B9"/>
    <w:rsid w:val="000278D1"/>
    <w:rsid w:val="00027B22"/>
    <w:rsid w:val="00027C4C"/>
    <w:rsid w:val="00027D4C"/>
    <w:rsid w:val="00027E12"/>
    <w:rsid w:val="00027EC0"/>
    <w:rsid w:val="00030070"/>
    <w:rsid w:val="0003022C"/>
    <w:rsid w:val="0003030F"/>
    <w:rsid w:val="00030418"/>
    <w:rsid w:val="0003053C"/>
    <w:rsid w:val="00030612"/>
    <w:rsid w:val="00030689"/>
    <w:rsid w:val="00030A22"/>
    <w:rsid w:val="00030A36"/>
    <w:rsid w:val="00030C28"/>
    <w:rsid w:val="00030D53"/>
    <w:rsid w:val="00030D74"/>
    <w:rsid w:val="00031014"/>
    <w:rsid w:val="0003113C"/>
    <w:rsid w:val="00031621"/>
    <w:rsid w:val="00031890"/>
    <w:rsid w:val="00031A5B"/>
    <w:rsid w:val="00031A84"/>
    <w:rsid w:val="00031BF3"/>
    <w:rsid w:val="00031F82"/>
    <w:rsid w:val="00032085"/>
    <w:rsid w:val="000321EF"/>
    <w:rsid w:val="000325B2"/>
    <w:rsid w:val="00032684"/>
    <w:rsid w:val="0003277B"/>
    <w:rsid w:val="00032949"/>
    <w:rsid w:val="00032ABB"/>
    <w:rsid w:val="0003311B"/>
    <w:rsid w:val="000332DF"/>
    <w:rsid w:val="0003334D"/>
    <w:rsid w:val="00033463"/>
    <w:rsid w:val="000334E5"/>
    <w:rsid w:val="0003371A"/>
    <w:rsid w:val="00033A0F"/>
    <w:rsid w:val="00033A32"/>
    <w:rsid w:val="00033AF6"/>
    <w:rsid w:val="000341AB"/>
    <w:rsid w:val="0003423B"/>
    <w:rsid w:val="0003430A"/>
    <w:rsid w:val="00034522"/>
    <w:rsid w:val="000345D6"/>
    <w:rsid w:val="00034944"/>
    <w:rsid w:val="00034A49"/>
    <w:rsid w:val="00034A5C"/>
    <w:rsid w:val="00034D3A"/>
    <w:rsid w:val="0003504F"/>
    <w:rsid w:val="0003555D"/>
    <w:rsid w:val="0003572C"/>
    <w:rsid w:val="00035A6F"/>
    <w:rsid w:val="00035E53"/>
    <w:rsid w:val="00035E76"/>
    <w:rsid w:val="00035E80"/>
    <w:rsid w:val="000360CE"/>
    <w:rsid w:val="00036250"/>
    <w:rsid w:val="00036456"/>
    <w:rsid w:val="00036464"/>
    <w:rsid w:val="00036FBC"/>
    <w:rsid w:val="000373E8"/>
    <w:rsid w:val="000374C7"/>
    <w:rsid w:val="00037614"/>
    <w:rsid w:val="00037846"/>
    <w:rsid w:val="0003793D"/>
    <w:rsid w:val="00037CA3"/>
    <w:rsid w:val="00037D7A"/>
    <w:rsid w:val="000400B8"/>
    <w:rsid w:val="00040272"/>
    <w:rsid w:val="000403BA"/>
    <w:rsid w:val="000403C0"/>
    <w:rsid w:val="000406AE"/>
    <w:rsid w:val="00040D1E"/>
    <w:rsid w:val="00040E2C"/>
    <w:rsid w:val="000412A9"/>
    <w:rsid w:val="000412FE"/>
    <w:rsid w:val="0004149A"/>
    <w:rsid w:val="0004169B"/>
    <w:rsid w:val="00041772"/>
    <w:rsid w:val="00041C54"/>
    <w:rsid w:val="00041C96"/>
    <w:rsid w:val="00041DB6"/>
    <w:rsid w:val="00041E35"/>
    <w:rsid w:val="000425DD"/>
    <w:rsid w:val="0004276F"/>
    <w:rsid w:val="00042C66"/>
    <w:rsid w:val="00042C8B"/>
    <w:rsid w:val="00042F27"/>
    <w:rsid w:val="00043316"/>
    <w:rsid w:val="000437A7"/>
    <w:rsid w:val="000438EC"/>
    <w:rsid w:val="000438FE"/>
    <w:rsid w:val="000439B8"/>
    <w:rsid w:val="00043A00"/>
    <w:rsid w:val="00043CC5"/>
    <w:rsid w:val="00043CEA"/>
    <w:rsid w:val="00043EAA"/>
    <w:rsid w:val="00043ED9"/>
    <w:rsid w:val="0004400B"/>
    <w:rsid w:val="0004412D"/>
    <w:rsid w:val="00044916"/>
    <w:rsid w:val="00044BE3"/>
    <w:rsid w:val="00044D69"/>
    <w:rsid w:val="00044D8B"/>
    <w:rsid w:val="00044FF6"/>
    <w:rsid w:val="00045083"/>
    <w:rsid w:val="0004511C"/>
    <w:rsid w:val="000451B8"/>
    <w:rsid w:val="000452BA"/>
    <w:rsid w:val="00045380"/>
    <w:rsid w:val="0004566C"/>
    <w:rsid w:val="00045867"/>
    <w:rsid w:val="00045895"/>
    <w:rsid w:val="00045CBE"/>
    <w:rsid w:val="00045D7B"/>
    <w:rsid w:val="000462BB"/>
    <w:rsid w:val="00046974"/>
    <w:rsid w:val="000469DC"/>
    <w:rsid w:val="00046A39"/>
    <w:rsid w:val="00046B17"/>
    <w:rsid w:val="00046B53"/>
    <w:rsid w:val="00046DB3"/>
    <w:rsid w:val="00046E9D"/>
    <w:rsid w:val="00046F54"/>
    <w:rsid w:val="00047003"/>
    <w:rsid w:val="00047458"/>
    <w:rsid w:val="00047562"/>
    <w:rsid w:val="0004791F"/>
    <w:rsid w:val="00047AA2"/>
    <w:rsid w:val="00047CD2"/>
    <w:rsid w:val="00047D06"/>
    <w:rsid w:val="00047E46"/>
    <w:rsid w:val="00047EE9"/>
    <w:rsid w:val="00050203"/>
    <w:rsid w:val="000504F2"/>
    <w:rsid w:val="000506E5"/>
    <w:rsid w:val="00050BC5"/>
    <w:rsid w:val="00050C95"/>
    <w:rsid w:val="00050EFB"/>
    <w:rsid w:val="00051054"/>
    <w:rsid w:val="000511A8"/>
    <w:rsid w:val="000511ED"/>
    <w:rsid w:val="00051334"/>
    <w:rsid w:val="000514B6"/>
    <w:rsid w:val="00051682"/>
    <w:rsid w:val="00051721"/>
    <w:rsid w:val="00051726"/>
    <w:rsid w:val="000518AE"/>
    <w:rsid w:val="00051975"/>
    <w:rsid w:val="000520F6"/>
    <w:rsid w:val="00052218"/>
    <w:rsid w:val="00052382"/>
    <w:rsid w:val="000523C2"/>
    <w:rsid w:val="000524F6"/>
    <w:rsid w:val="000527EA"/>
    <w:rsid w:val="000528EF"/>
    <w:rsid w:val="00052993"/>
    <w:rsid w:val="00052BC0"/>
    <w:rsid w:val="00052C35"/>
    <w:rsid w:val="00052EA9"/>
    <w:rsid w:val="00052F17"/>
    <w:rsid w:val="0005343D"/>
    <w:rsid w:val="00053844"/>
    <w:rsid w:val="000538D3"/>
    <w:rsid w:val="00053998"/>
    <w:rsid w:val="00053A61"/>
    <w:rsid w:val="00053F50"/>
    <w:rsid w:val="00054077"/>
    <w:rsid w:val="000548E2"/>
    <w:rsid w:val="0005498D"/>
    <w:rsid w:val="00054BD1"/>
    <w:rsid w:val="00054ED1"/>
    <w:rsid w:val="00054F5C"/>
    <w:rsid w:val="00055051"/>
    <w:rsid w:val="00055A3E"/>
    <w:rsid w:val="00055BA3"/>
    <w:rsid w:val="00055F7F"/>
    <w:rsid w:val="000562B7"/>
    <w:rsid w:val="000562E8"/>
    <w:rsid w:val="0005650E"/>
    <w:rsid w:val="0005686C"/>
    <w:rsid w:val="00056B29"/>
    <w:rsid w:val="00056BD7"/>
    <w:rsid w:val="00056D38"/>
    <w:rsid w:val="00056DDA"/>
    <w:rsid w:val="00056E16"/>
    <w:rsid w:val="00056E4C"/>
    <w:rsid w:val="00056F39"/>
    <w:rsid w:val="00057120"/>
    <w:rsid w:val="000576E6"/>
    <w:rsid w:val="000577ED"/>
    <w:rsid w:val="00057C87"/>
    <w:rsid w:val="00057C99"/>
    <w:rsid w:val="00057C9F"/>
    <w:rsid w:val="0006003F"/>
    <w:rsid w:val="00060180"/>
    <w:rsid w:val="000601F4"/>
    <w:rsid w:val="000604A0"/>
    <w:rsid w:val="0006053A"/>
    <w:rsid w:val="0006060E"/>
    <w:rsid w:val="00060985"/>
    <w:rsid w:val="00060A73"/>
    <w:rsid w:val="00060CB6"/>
    <w:rsid w:val="00060E1F"/>
    <w:rsid w:val="00060F0C"/>
    <w:rsid w:val="000612D1"/>
    <w:rsid w:val="0006132E"/>
    <w:rsid w:val="00061496"/>
    <w:rsid w:val="00061586"/>
    <w:rsid w:val="00061A63"/>
    <w:rsid w:val="00061D9B"/>
    <w:rsid w:val="00061E77"/>
    <w:rsid w:val="00062114"/>
    <w:rsid w:val="000621D4"/>
    <w:rsid w:val="000622D5"/>
    <w:rsid w:val="00062B29"/>
    <w:rsid w:val="00062BF9"/>
    <w:rsid w:val="00062CC4"/>
    <w:rsid w:val="00062CD0"/>
    <w:rsid w:val="00062CE6"/>
    <w:rsid w:val="000631C7"/>
    <w:rsid w:val="000634A4"/>
    <w:rsid w:val="0006377C"/>
    <w:rsid w:val="000637C7"/>
    <w:rsid w:val="000637E4"/>
    <w:rsid w:val="00063CE8"/>
    <w:rsid w:val="0006420C"/>
    <w:rsid w:val="000643DB"/>
    <w:rsid w:val="00064731"/>
    <w:rsid w:val="00064885"/>
    <w:rsid w:val="000648EC"/>
    <w:rsid w:val="00064C3F"/>
    <w:rsid w:val="00064D04"/>
    <w:rsid w:val="00064E3D"/>
    <w:rsid w:val="00064F41"/>
    <w:rsid w:val="000650D9"/>
    <w:rsid w:val="00065793"/>
    <w:rsid w:val="000658E5"/>
    <w:rsid w:val="000659A7"/>
    <w:rsid w:val="00065B78"/>
    <w:rsid w:val="00065DC2"/>
    <w:rsid w:val="00065FB3"/>
    <w:rsid w:val="00066483"/>
    <w:rsid w:val="00066A30"/>
    <w:rsid w:val="00066AE9"/>
    <w:rsid w:val="00066B27"/>
    <w:rsid w:val="00066C96"/>
    <w:rsid w:val="00066CCE"/>
    <w:rsid w:val="00066F11"/>
    <w:rsid w:val="00066F64"/>
    <w:rsid w:val="00067223"/>
    <w:rsid w:val="000673E6"/>
    <w:rsid w:val="00067521"/>
    <w:rsid w:val="00067AB8"/>
    <w:rsid w:val="00067D58"/>
    <w:rsid w:val="00067EEE"/>
    <w:rsid w:val="00067F5D"/>
    <w:rsid w:val="00067FC3"/>
    <w:rsid w:val="000700BC"/>
    <w:rsid w:val="00070470"/>
    <w:rsid w:val="000707FE"/>
    <w:rsid w:val="00070982"/>
    <w:rsid w:val="00070E29"/>
    <w:rsid w:val="00071212"/>
    <w:rsid w:val="0007131E"/>
    <w:rsid w:val="0007199E"/>
    <w:rsid w:val="00071C5A"/>
    <w:rsid w:val="00071CB9"/>
    <w:rsid w:val="00071D5B"/>
    <w:rsid w:val="000722A0"/>
    <w:rsid w:val="00072669"/>
    <w:rsid w:val="00072671"/>
    <w:rsid w:val="00072778"/>
    <w:rsid w:val="00072939"/>
    <w:rsid w:val="00072BBE"/>
    <w:rsid w:val="00072E6E"/>
    <w:rsid w:val="000732F2"/>
    <w:rsid w:val="00073379"/>
    <w:rsid w:val="00073810"/>
    <w:rsid w:val="00073AD3"/>
    <w:rsid w:val="00073BEE"/>
    <w:rsid w:val="00073CB6"/>
    <w:rsid w:val="00073D70"/>
    <w:rsid w:val="00073E9D"/>
    <w:rsid w:val="000740AA"/>
    <w:rsid w:val="000743C6"/>
    <w:rsid w:val="00074861"/>
    <w:rsid w:val="00074BEA"/>
    <w:rsid w:val="00074C10"/>
    <w:rsid w:val="00074F63"/>
    <w:rsid w:val="0007501D"/>
    <w:rsid w:val="000751E7"/>
    <w:rsid w:val="000752C7"/>
    <w:rsid w:val="0007540A"/>
    <w:rsid w:val="0007543D"/>
    <w:rsid w:val="000754B1"/>
    <w:rsid w:val="00075AD7"/>
    <w:rsid w:val="00075D6C"/>
    <w:rsid w:val="00075D7B"/>
    <w:rsid w:val="000762DC"/>
    <w:rsid w:val="00076346"/>
    <w:rsid w:val="000766D5"/>
    <w:rsid w:val="000768B8"/>
    <w:rsid w:val="00076B7D"/>
    <w:rsid w:val="00076BFC"/>
    <w:rsid w:val="00076DD8"/>
    <w:rsid w:val="000771E6"/>
    <w:rsid w:val="00077698"/>
    <w:rsid w:val="000776E0"/>
    <w:rsid w:val="000776E3"/>
    <w:rsid w:val="00077756"/>
    <w:rsid w:val="00077884"/>
    <w:rsid w:val="00077908"/>
    <w:rsid w:val="00077C68"/>
    <w:rsid w:val="00077D2C"/>
    <w:rsid w:val="0008020B"/>
    <w:rsid w:val="0008023D"/>
    <w:rsid w:val="000803E2"/>
    <w:rsid w:val="00080508"/>
    <w:rsid w:val="0008056B"/>
    <w:rsid w:val="00080813"/>
    <w:rsid w:val="0008089D"/>
    <w:rsid w:val="00080A66"/>
    <w:rsid w:val="00080AD4"/>
    <w:rsid w:val="00080B66"/>
    <w:rsid w:val="00080CE4"/>
    <w:rsid w:val="00080DB3"/>
    <w:rsid w:val="00081299"/>
    <w:rsid w:val="0008132D"/>
    <w:rsid w:val="00081352"/>
    <w:rsid w:val="000815A2"/>
    <w:rsid w:val="00081954"/>
    <w:rsid w:val="000819B0"/>
    <w:rsid w:val="00081A07"/>
    <w:rsid w:val="00081BA8"/>
    <w:rsid w:val="00081BF2"/>
    <w:rsid w:val="00081E8E"/>
    <w:rsid w:val="00081EE8"/>
    <w:rsid w:val="0008200C"/>
    <w:rsid w:val="00082109"/>
    <w:rsid w:val="00082230"/>
    <w:rsid w:val="0008243F"/>
    <w:rsid w:val="0008249A"/>
    <w:rsid w:val="00082822"/>
    <w:rsid w:val="00082A7B"/>
    <w:rsid w:val="00082BBA"/>
    <w:rsid w:val="00082C21"/>
    <w:rsid w:val="00082D2E"/>
    <w:rsid w:val="0008360E"/>
    <w:rsid w:val="00083714"/>
    <w:rsid w:val="0008389A"/>
    <w:rsid w:val="00083AD7"/>
    <w:rsid w:val="0008418D"/>
    <w:rsid w:val="0008486C"/>
    <w:rsid w:val="000849C4"/>
    <w:rsid w:val="000849FF"/>
    <w:rsid w:val="00084A1A"/>
    <w:rsid w:val="00084B59"/>
    <w:rsid w:val="00084B71"/>
    <w:rsid w:val="00084D0A"/>
    <w:rsid w:val="00084D2F"/>
    <w:rsid w:val="00084D5B"/>
    <w:rsid w:val="0008502B"/>
    <w:rsid w:val="00085205"/>
    <w:rsid w:val="000853B4"/>
    <w:rsid w:val="00085445"/>
    <w:rsid w:val="00085B21"/>
    <w:rsid w:val="00085BDC"/>
    <w:rsid w:val="00085CC2"/>
    <w:rsid w:val="00085D45"/>
    <w:rsid w:val="00085D5B"/>
    <w:rsid w:val="00085FC9"/>
    <w:rsid w:val="000860EC"/>
    <w:rsid w:val="00086406"/>
    <w:rsid w:val="0008668C"/>
    <w:rsid w:val="00086777"/>
    <w:rsid w:val="00086A5B"/>
    <w:rsid w:val="00086A83"/>
    <w:rsid w:val="00086BF2"/>
    <w:rsid w:val="00086D89"/>
    <w:rsid w:val="00086E8C"/>
    <w:rsid w:val="00087062"/>
    <w:rsid w:val="000871C9"/>
    <w:rsid w:val="0008792A"/>
    <w:rsid w:val="00087944"/>
    <w:rsid w:val="00087A1F"/>
    <w:rsid w:val="00087A7A"/>
    <w:rsid w:val="00087B5C"/>
    <w:rsid w:val="00087D35"/>
    <w:rsid w:val="00087F44"/>
    <w:rsid w:val="000901BC"/>
    <w:rsid w:val="00090313"/>
    <w:rsid w:val="000904C1"/>
    <w:rsid w:val="000905C8"/>
    <w:rsid w:val="00090A25"/>
    <w:rsid w:val="000910A0"/>
    <w:rsid w:val="000913B0"/>
    <w:rsid w:val="0009142F"/>
    <w:rsid w:val="000914CF"/>
    <w:rsid w:val="00091522"/>
    <w:rsid w:val="00091550"/>
    <w:rsid w:val="00091895"/>
    <w:rsid w:val="00091970"/>
    <w:rsid w:val="00091B19"/>
    <w:rsid w:val="00091B81"/>
    <w:rsid w:val="00091C4A"/>
    <w:rsid w:val="00091C73"/>
    <w:rsid w:val="0009203F"/>
    <w:rsid w:val="0009233C"/>
    <w:rsid w:val="0009247A"/>
    <w:rsid w:val="0009281E"/>
    <w:rsid w:val="00092970"/>
    <w:rsid w:val="00092E82"/>
    <w:rsid w:val="00092EE2"/>
    <w:rsid w:val="00092F13"/>
    <w:rsid w:val="000931A7"/>
    <w:rsid w:val="000935AF"/>
    <w:rsid w:val="00093612"/>
    <w:rsid w:val="00093687"/>
    <w:rsid w:val="000937DF"/>
    <w:rsid w:val="000938E0"/>
    <w:rsid w:val="00093DBC"/>
    <w:rsid w:val="00093F0A"/>
    <w:rsid w:val="00093F87"/>
    <w:rsid w:val="00094453"/>
    <w:rsid w:val="000945C1"/>
    <w:rsid w:val="00094807"/>
    <w:rsid w:val="0009490E"/>
    <w:rsid w:val="0009493E"/>
    <w:rsid w:val="00094A9E"/>
    <w:rsid w:val="00094AF5"/>
    <w:rsid w:val="00094FFA"/>
    <w:rsid w:val="0009511D"/>
    <w:rsid w:val="0009511F"/>
    <w:rsid w:val="000951E2"/>
    <w:rsid w:val="00095250"/>
    <w:rsid w:val="00095469"/>
    <w:rsid w:val="00095486"/>
    <w:rsid w:val="000954AA"/>
    <w:rsid w:val="000954CC"/>
    <w:rsid w:val="00095800"/>
    <w:rsid w:val="00095893"/>
    <w:rsid w:val="000958A9"/>
    <w:rsid w:val="000959D4"/>
    <w:rsid w:val="00095A1E"/>
    <w:rsid w:val="00095B2B"/>
    <w:rsid w:val="00095F1C"/>
    <w:rsid w:val="00095FAC"/>
    <w:rsid w:val="0009620C"/>
    <w:rsid w:val="0009629A"/>
    <w:rsid w:val="000962F4"/>
    <w:rsid w:val="00096357"/>
    <w:rsid w:val="0009637F"/>
    <w:rsid w:val="00096396"/>
    <w:rsid w:val="00096964"/>
    <w:rsid w:val="00096B81"/>
    <w:rsid w:val="00096D93"/>
    <w:rsid w:val="00096FB6"/>
    <w:rsid w:val="0009715D"/>
    <w:rsid w:val="0009748C"/>
    <w:rsid w:val="000975BE"/>
    <w:rsid w:val="00097908"/>
    <w:rsid w:val="000979E8"/>
    <w:rsid w:val="00097B9F"/>
    <w:rsid w:val="00097E0F"/>
    <w:rsid w:val="000A074D"/>
    <w:rsid w:val="000A07DB"/>
    <w:rsid w:val="000A0878"/>
    <w:rsid w:val="000A090A"/>
    <w:rsid w:val="000A0C91"/>
    <w:rsid w:val="000A0CC4"/>
    <w:rsid w:val="000A0CCA"/>
    <w:rsid w:val="000A0D50"/>
    <w:rsid w:val="000A0EBD"/>
    <w:rsid w:val="000A1129"/>
    <w:rsid w:val="000A11F3"/>
    <w:rsid w:val="000A125E"/>
    <w:rsid w:val="000A1316"/>
    <w:rsid w:val="000A1792"/>
    <w:rsid w:val="000A1839"/>
    <w:rsid w:val="000A1928"/>
    <w:rsid w:val="000A198E"/>
    <w:rsid w:val="000A1AC8"/>
    <w:rsid w:val="000A1AF4"/>
    <w:rsid w:val="000A1EAA"/>
    <w:rsid w:val="000A1EF4"/>
    <w:rsid w:val="000A21A5"/>
    <w:rsid w:val="000A2264"/>
    <w:rsid w:val="000A22CA"/>
    <w:rsid w:val="000A2300"/>
    <w:rsid w:val="000A2370"/>
    <w:rsid w:val="000A2886"/>
    <w:rsid w:val="000A2B70"/>
    <w:rsid w:val="000A2CBC"/>
    <w:rsid w:val="000A2DAD"/>
    <w:rsid w:val="000A2EDB"/>
    <w:rsid w:val="000A3209"/>
    <w:rsid w:val="000A3218"/>
    <w:rsid w:val="000A32A3"/>
    <w:rsid w:val="000A3351"/>
    <w:rsid w:val="000A356C"/>
    <w:rsid w:val="000A35BF"/>
    <w:rsid w:val="000A364D"/>
    <w:rsid w:val="000A3766"/>
    <w:rsid w:val="000A378A"/>
    <w:rsid w:val="000A3F00"/>
    <w:rsid w:val="000A4355"/>
    <w:rsid w:val="000A45F8"/>
    <w:rsid w:val="000A4731"/>
    <w:rsid w:val="000A47A8"/>
    <w:rsid w:val="000A4B9A"/>
    <w:rsid w:val="000A4BF1"/>
    <w:rsid w:val="000A4E0C"/>
    <w:rsid w:val="000A54CB"/>
    <w:rsid w:val="000A59A7"/>
    <w:rsid w:val="000A5CF5"/>
    <w:rsid w:val="000A5FDE"/>
    <w:rsid w:val="000A6019"/>
    <w:rsid w:val="000A6400"/>
    <w:rsid w:val="000A6493"/>
    <w:rsid w:val="000A6645"/>
    <w:rsid w:val="000A6745"/>
    <w:rsid w:val="000A6B1C"/>
    <w:rsid w:val="000A6B42"/>
    <w:rsid w:val="000A6BCB"/>
    <w:rsid w:val="000A6EA2"/>
    <w:rsid w:val="000A6F9E"/>
    <w:rsid w:val="000A70C9"/>
    <w:rsid w:val="000A7197"/>
    <w:rsid w:val="000A739E"/>
    <w:rsid w:val="000A75D1"/>
    <w:rsid w:val="000A771C"/>
    <w:rsid w:val="000A7722"/>
    <w:rsid w:val="000A7751"/>
    <w:rsid w:val="000A7B75"/>
    <w:rsid w:val="000A7DF7"/>
    <w:rsid w:val="000A7EE1"/>
    <w:rsid w:val="000B058C"/>
    <w:rsid w:val="000B08E8"/>
    <w:rsid w:val="000B09C1"/>
    <w:rsid w:val="000B0EB9"/>
    <w:rsid w:val="000B0FEE"/>
    <w:rsid w:val="000B1193"/>
    <w:rsid w:val="000B11B7"/>
    <w:rsid w:val="000B1516"/>
    <w:rsid w:val="000B1532"/>
    <w:rsid w:val="000B15BA"/>
    <w:rsid w:val="000B1671"/>
    <w:rsid w:val="000B19A8"/>
    <w:rsid w:val="000B1BB3"/>
    <w:rsid w:val="000B1D3A"/>
    <w:rsid w:val="000B1F71"/>
    <w:rsid w:val="000B22A6"/>
    <w:rsid w:val="000B243A"/>
    <w:rsid w:val="000B24B0"/>
    <w:rsid w:val="000B2523"/>
    <w:rsid w:val="000B297E"/>
    <w:rsid w:val="000B298D"/>
    <w:rsid w:val="000B2F3C"/>
    <w:rsid w:val="000B30DE"/>
    <w:rsid w:val="000B31EC"/>
    <w:rsid w:val="000B35A7"/>
    <w:rsid w:val="000B3664"/>
    <w:rsid w:val="000B3667"/>
    <w:rsid w:val="000B38AC"/>
    <w:rsid w:val="000B39F8"/>
    <w:rsid w:val="000B3A6F"/>
    <w:rsid w:val="000B3FF4"/>
    <w:rsid w:val="000B40A9"/>
    <w:rsid w:val="000B4241"/>
    <w:rsid w:val="000B43E6"/>
    <w:rsid w:val="000B44C0"/>
    <w:rsid w:val="000B4519"/>
    <w:rsid w:val="000B4604"/>
    <w:rsid w:val="000B4737"/>
    <w:rsid w:val="000B48F7"/>
    <w:rsid w:val="000B4BC6"/>
    <w:rsid w:val="000B4D6C"/>
    <w:rsid w:val="000B4F15"/>
    <w:rsid w:val="000B52E7"/>
    <w:rsid w:val="000B5647"/>
    <w:rsid w:val="000B5663"/>
    <w:rsid w:val="000B56BB"/>
    <w:rsid w:val="000B57D4"/>
    <w:rsid w:val="000B5929"/>
    <w:rsid w:val="000B5A0F"/>
    <w:rsid w:val="000B5A67"/>
    <w:rsid w:val="000B5C9E"/>
    <w:rsid w:val="000B653A"/>
    <w:rsid w:val="000B6B5E"/>
    <w:rsid w:val="000B6B75"/>
    <w:rsid w:val="000B6CCC"/>
    <w:rsid w:val="000B6D18"/>
    <w:rsid w:val="000B6E50"/>
    <w:rsid w:val="000B7199"/>
    <w:rsid w:val="000B7468"/>
    <w:rsid w:val="000B769A"/>
    <w:rsid w:val="000B7A48"/>
    <w:rsid w:val="000B7F99"/>
    <w:rsid w:val="000C01C8"/>
    <w:rsid w:val="000C03EE"/>
    <w:rsid w:val="000C0698"/>
    <w:rsid w:val="000C079A"/>
    <w:rsid w:val="000C07CC"/>
    <w:rsid w:val="000C0BD9"/>
    <w:rsid w:val="000C0C57"/>
    <w:rsid w:val="000C0F0C"/>
    <w:rsid w:val="000C1815"/>
    <w:rsid w:val="000C1F4B"/>
    <w:rsid w:val="000C21C9"/>
    <w:rsid w:val="000C23AB"/>
    <w:rsid w:val="000C2459"/>
    <w:rsid w:val="000C26E4"/>
    <w:rsid w:val="000C29B0"/>
    <w:rsid w:val="000C2CE5"/>
    <w:rsid w:val="000C30EB"/>
    <w:rsid w:val="000C3286"/>
    <w:rsid w:val="000C32BE"/>
    <w:rsid w:val="000C3429"/>
    <w:rsid w:val="000C35C0"/>
    <w:rsid w:val="000C3B54"/>
    <w:rsid w:val="000C3D18"/>
    <w:rsid w:val="000C3DC5"/>
    <w:rsid w:val="000C3FC1"/>
    <w:rsid w:val="000C405E"/>
    <w:rsid w:val="000C4126"/>
    <w:rsid w:val="000C41B1"/>
    <w:rsid w:val="000C43FC"/>
    <w:rsid w:val="000C4571"/>
    <w:rsid w:val="000C45F0"/>
    <w:rsid w:val="000C4681"/>
    <w:rsid w:val="000C47A1"/>
    <w:rsid w:val="000C47C1"/>
    <w:rsid w:val="000C4B65"/>
    <w:rsid w:val="000C4B6D"/>
    <w:rsid w:val="000C4BEB"/>
    <w:rsid w:val="000C4DC5"/>
    <w:rsid w:val="000C5559"/>
    <w:rsid w:val="000C6014"/>
    <w:rsid w:val="000C614D"/>
    <w:rsid w:val="000C6464"/>
    <w:rsid w:val="000C6526"/>
    <w:rsid w:val="000C6828"/>
    <w:rsid w:val="000C6B3C"/>
    <w:rsid w:val="000C6FF1"/>
    <w:rsid w:val="000C73DD"/>
    <w:rsid w:val="000C75AE"/>
    <w:rsid w:val="000C774B"/>
    <w:rsid w:val="000C77F2"/>
    <w:rsid w:val="000C7B89"/>
    <w:rsid w:val="000C7C47"/>
    <w:rsid w:val="000C7EA2"/>
    <w:rsid w:val="000D0319"/>
    <w:rsid w:val="000D04E4"/>
    <w:rsid w:val="000D06C3"/>
    <w:rsid w:val="000D07E7"/>
    <w:rsid w:val="000D07F0"/>
    <w:rsid w:val="000D0A4F"/>
    <w:rsid w:val="000D0B06"/>
    <w:rsid w:val="000D0EED"/>
    <w:rsid w:val="000D148D"/>
    <w:rsid w:val="000D16A8"/>
    <w:rsid w:val="000D183A"/>
    <w:rsid w:val="000D1B31"/>
    <w:rsid w:val="000D1BFD"/>
    <w:rsid w:val="000D1C8A"/>
    <w:rsid w:val="000D1E0E"/>
    <w:rsid w:val="000D1ED8"/>
    <w:rsid w:val="000D20E5"/>
    <w:rsid w:val="000D2122"/>
    <w:rsid w:val="000D2351"/>
    <w:rsid w:val="000D2423"/>
    <w:rsid w:val="000D24F4"/>
    <w:rsid w:val="000D26A0"/>
    <w:rsid w:val="000D299B"/>
    <w:rsid w:val="000D2A9A"/>
    <w:rsid w:val="000D2C36"/>
    <w:rsid w:val="000D2E47"/>
    <w:rsid w:val="000D2F4F"/>
    <w:rsid w:val="000D2FC4"/>
    <w:rsid w:val="000D3091"/>
    <w:rsid w:val="000D3129"/>
    <w:rsid w:val="000D31B2"/>
    <w:rsid w:val="000D3283"/>
    <w:rsid w:val="000D34FC"/>
    <w:rsid w:val="000D3539"/>
    <w:rsid w:val="000D39A0"/>
    <w:rsid w:val="000D3A5D"/>
    <w:rsid w:val="000D4180"/>
    <w:rsid w:val="000D4422"/>
    <w:rsid w:val="000D4470"/>
    <w:rsid w:val="000D49E4"/>
    <w:rsid w:val="000D4AFD"/>
    <w:rsid w:val="000D4DCC"/>
    <w:rsid w:val="000D4F11"/>
    <w:rsid w:val="000D4FB2"/>
    <w:rsid w:val="000D50C1"/>
    <w:rsid w:val="000D538B"/>
    <w:rsid w:val="000D55CD"/>
    <w:rsid w:val="000D598D"/>
    <w:rsid w:val="000D59B6"/>
    <w:rsid w:val="000D5BEF"/>
    <w:rsid w:val="000D5CBD"/>
    <w:rsid w:val="000D5CE4"/>
    <w:rsid w:val="000D5F65"/>
    <w:rsid w:val="000D61C5"/>
    <w:rsid w:val="000D61C9"/>
    <w:rsid w:val="000D629B"/>
    <w:rsid w:val="000D63A8"/>
    <w:rsid w:val="000D669B"/>
    <w:rsid w:val="000D66C1"/>
    <w:rsid w:val="000D6758"/>
    <w:rsid w:val="000D67CD"/>
    <w:rsid w:val="000D6A08"/>
    <w:rsid w:val="000D6C9A"/>
    <w:rsid w:val="000D6D19"/>
    <w:rsid w:val="000D6D82"/>
    <w:rsid w:val="000D6E44"/>
    <w:rsid w:val="000D6EC3"/>
    <w:rsid w:val="000D6F87"/>
    <w:rsid w:val="000D7077"/>
    <w:rsid w:val="000D751E"/>
    <w:rsid w:val="000D7633"/>
    <w:rsid w:val="000D76DF"/>
    <w:rsid w:val="000D76EB"/>
    <w:rsid w:val="000D7765"/>
    <w:rsid w:val="000D798D"/>
    <w:rsid w:val="000D7C03"/>
    <w:rsid w:val="000D7C81"/>
    <w:rsid w:val="000D7D55"/>
    <w:rsid w:val="000D7E4E"/>
    <w:rsid w:val="000E083B"/>
    <w:rsid w:val="000E0939"/>
    <w:rsid w:val="000E0A13"/>
    <w:rsid w:val="000E0CC8"/>
    <w:rsid w:val="000E0F33"/>
    <w:rsid w:val="000E1099"/>
    <w:rsid w:val="000E10EA"/>
    <w:rsid w:val="000E123D"/>
    <w:rsid w:val="000E13E7"/>
    <w:rsid w:val="000E14A4"/>
    <w:rsid w:val="000E14E5"/>
    <w:rsid w:val="000E15E6"/>
    <w:rsid w:val="000E15FA"/>
    <w:rsid w:val="000E1605"/>
    <w:rsid w:val="000E1617"/>
    <w:rsid w:val="000E192D"/>
    <w:rsid w:val="000E19B1"/>
    <w:rsid w:val="000E19F7"/>
    <w:rsid w:val="000E1F9E"/>
    <w:rsid w:val="000E2155"/>
    <w:rsid w:val="000E2284"/>
    <w:rsid w:val="000E2601"/>
    <w:rsid w:val="000E26A5"/>
    <w:rsid w:val="000E27D5"/>
    <w:rsid w:val="000E297F"/>
    <w:rsid w:val="000E2A35"/>
    <w:rsid w:val="000E2AE1"/>
    <w:rsid w:val="000E2AEA"/>
    <w:rsid w:val="000E2BD3"/>
    <w:rsid w:val="000E2D28"/>
    <w:rsid w:val="000E3049"/>
    <w:rsid w:val="000E31CF"/>
    <w:rsid w:val="000E31FC"/>
    <w:rsid w:val="000E3659"/>
    <w:rsid w:val="000E36A7"/>
    <w:rsid w:val="000E3736"/>
    <w:rsid w:val="000E446E"/>
    <w:rsid w:val="000E4498"/>
    <w:rsid w:val="000E465F"/>
    <w:rsid w:val="000E4839"/>
    <w:rsid w:val="000E4F00"/>
    <w:rsid w:val="000E522F"/>
    <w:rsid w:val="000E5885"/>
    <w:rsid w:val="000E5A55"/>
    <w:rsid w:val="000E5D3A"/>
    <w:rsid w:val="000E5EF4"/>
    <w:rsid w:val="000E5FD8"/>
    <w:rsid w:val="000E5FFC"/>
    <w:rsid w:val="000E64C6"/>
    <w:rsid w:val="000E64D7"/>
    <w:rsid w:val="000E665C"/>
    <w:rsid w:val="000E693E"/>
    <w:rsid w:val="000E6A57"/>
    <w:rsid w:val="000E6EB0"/>
    <w:rsid w:val="000E705B"/>
    <w:rsid w:val="000E7085"/>
    <w:rsid w:val="000E716E"/>
    <w:rsid w:val="000E7316"/>
    <w:rsid w:val="000E7586"/>
    <w:rsid w:val="000E767B"/>
    <w:rsid w:val="000E77DF"/>
    <w:rsid w:val="000E78D1"/>
    <w:rsid w:val="000E79AF"/>
    <w:rsid w:val="000E7C3F"/>
    <w:rsid w:val="000E7CCF"/>
    <w:rsid w:val="000F07AA"/>
    <w:rsid w:val="000F0A5B"/>
    <w:rsid w:val="000F0BF6"/>
    <w:rsid w:val="000F0F23"/>
    <w:rsid w:val="000F162A"/>
    <w:rsid w:val="000F16A7"/>
    <w:rsid w:val="000F16AF"/>
    <w:rsid w:val="000F1A77"/>
    <w:rsid w:val="000F1D12"/>
    <w:rsid w:val="000F1EBC"/>
    <w:rsid w:val="000F1F4F"/>
    <w:rsid w:val="000F2529"/>
    <w:rsid w:val="000F26D5"/>
    <w:rsid w:val="000F2C5E"/>
    <w:rsid w:val="000F2DF0"/>
    <w:rsid w:val="000F2F89"/>
    <w:rsid w:val="000F2F98"/>
    <w:rsid w:val="000F320B"/>
    <w:rsid w:val="000F328B"/>
    <w:rsid w:val="000F33F5"/>
    <w:rsid w:val="000F3676"/>
    <w:rsid w:val="000F3890"/>
    <w:rsid w:val="000F3C4D"/>
    <w:rsid w:val="000F3D58"/>
    <w:rsid w:val="000F419A"/>
    <w:rsid w:val="000F41A5"/>
    <w:rsid w:val="000F4378"/>
    <w:rsid w:val="000F4482"/>
    <w:rsid w:val="000F4945"/>
    <w:rsid w:val="000F4BF5"/>
    <w:rsid w:val="000F4E5D"/>
    <w:rsid w:val="000F4E7D"/>
    <w:rsid w:val="000F4E9A"/>
    <w:rsid w:val="000F4EDC"/>
    <w:rsid w:val="000F4F41"/>
    <w:rsid w:val="000F5104"/>
    <w:rsid w:val="000F5155"/>
    <w:rsid w:val="000F51E7"/>
    <w:rsid w:val="000F53EF"/>
    <w:rsid w:val="000F54D6"/>
    <w:rsid w:val="000F554A"/>
    <w:rsid w:val="000F5645"/>
    <w:rsid w:val="000F57F0"/>
    <w:rsid w:val="000F5A15"/>
    <w:rsid w:val="000F5C12"/>
    <w:rsid w:val="000F5E84"/>
    <w:rsid w:val="000F5F0C"/>
    <w:rsid w:val="000F6071"/>
    <w:rsid w:val="000F6168"/>
    <w:rsid w:val="000F6434"/>
    <w:rsid w:val="000F66F1"/>
    <w:rsid w:val="000F6714"/>
    <w:rsid w:val="000F6766"/>
    <w:rsid w:val="000F676E"/>
    <w:rsid w:val="000F6D3F"/>
    <w:rsid w:val="000F6E48"/>
    <w:rsid w:val="000F70BC"/>
    <w:rsid w:val="000F733B"/>
    <w:rsid w:val="000F740A"/>
    <w:rsid w:val="000F746F"/>
    <w:rsid w:val="000F74F3"/>
    <w:rsid w:val="000F7897"/>
    <w:rsid w:val="000F7C2B"/>
    <w:rsid w:val="00100096"/>
    <w:rsid w:val="001000E5"/>
    <w:rsid w:val="00100344"/>
    <w:rsid w:val="00100422"/>
    <w:rsid w:val="00100760"/>
    <w:rsid w:val="001007EB"/>
    <w:rsid w:val="0010081A"/>
    <w:rsid w:val="00100941"/>
    <w:rsid w:val="001013A5"/>
    <w:rsid w:val="001014A4"/>
    <w:rsid w:val="00101538"/>
    <w:rsid w:val="00101EED"/>
    <w:rsid w:val="0010205F"/>
    <w:rsid w:val="00102159"/>
    <w:rsid w:val="00102469"/>
    <w:rsid w:val="0010254D"/>
    <w:rsid w:val="001027A6"/>
    <w:rsid w:val="001027AC"/>
    <w:rsid w:val="001027B8"/>
    <w:rsid w:val="00102C55"/>
    <w:rsid w:val="00102E5B"/>
    <w:rsid w:val="00102F12"/>
    <w:rsid w:val="0010312B"/>
    <w:rsid w:val="001035FE"/>
    <w:rsid w:val="00103611"/>
    <w:rsid w:val="00103693"/>
    <w:rsid w:val="00103856"/>
    <w:rsid w:val="001038AF"/>
    <w:rsid w:val="00103C21"/>
    <w:rsid w:val="00103CAD"/>
    <w:rsid w:val="00103D1C"/>
    <w:rsid w:val="00103F01"/>
    <w:rsid w:val="00104103"/>
    <w:rsid w:val="0010418F"/>
    <w:rsid w:val="001044AF"/>
    <w:rsid w:val="001045C7"/>
    <w:rsid w:val="001045F6"/>
    <w:rsid w:val="0010467C"/>
    <w:rsid w:val="00104918"/>
    <w:rsid w:val="00104BA9"/>
    <w:rsid w:val="00104CA2"/>
    <w:rsid w:val="00104D2F"/>
    <w:rsid w:val="001050DB"/>
    <w:rsid w:val="00105722"/>
    <w:rsid w:val="00105ACD"/>
    <w:rsid w:val="00105B82"/>
    <w:rsid w:val="00105E48"/>
    <w:rsid w:val="00106073"/>
    <w:rsid w:val="001060C9"/>
    <w:rsid w:val="001061B0"/>
    <w:rsid w:val="00106251"/>
    <w:rsid w:val="001065F4"/>
    <w:rsid w:val="001066E0"/>
    <w:rsid w:val="00106985"/>
    <w:rsid w:val="00106EE8"/>
    <w:rsid w:val="00106F79"/>
    <w:rsid w:val="00107118"/>
    <w:rsid w:val="00107278"/>
    <w:rsid w:val="0010744F"/>
    <w:rsid w:val="00107489"/>
    <w:rsid w:val="0010749A"/>
    <w:rsid w:val="00107B61"/>
    <w:rsid w:val="00107C97"/>
    <w:rsid w:val="00110013"/>
    <w:rsid w:val="00110510"/>
    <w:rsid w:val="00110CD4"/>
    <w:rsid w:val="00110FAD"/>
    <w:rsid w:val="001111A5"/>
    <w:rsid w:val="00111422"/>
    <w:rsid w:val="001118EE"/>
    <w:rsid w:val="00111AC2"/>
    <w:rsid w:val="00111B01"/>
    <w:rsid w:val="00111C4A"/>
    <w:rsid w:val="00111CC6"/>
    <w:rsid w:val="00111DF4"/>
    <w:rsid w:val="0011203E"/>
    <w:rsid w:val="001120EF"/>
    <w:rsid w:val="00112400"/>
    <w:rsid w:val="00112A26"/>
    <w:rsid w:val="00112AE3"/>
    <w:rsid w:val="00112CE7"/>
    <w:rsid w:val="00112F3F"/>
    <w:rsid w:val="001132CE"/>
    <w:rsid w:val="0011350F"/>
    <w:rsid w:val="00113912"/>
    <w:rsid w:val="001139A8"/>
    <w:rsid w:val="00113B32"/>
    <w:rsid w:val="00113D98"/>
    <w:rsid w:val="00114033"/>
    <w:rsid w:val="0011444C"/>
    <w:rsid w:val="001146A4"/>
    <w:rsid w:val="00114870"/>
    <w:rsid w:val="00114A15"/>
    <w:rsid w:val="00114A44"/>
    <w:rsid w:val="00114AE8"/>
    <w:rsid w:val="00114B2B"/>
    <w:rsid w:val="00114F3C"/>
    <w:rsid w:val="001153D9"/>
    <w:rsid w:val="0011569A"/>
    <w:rsid w:val="00115777"/>
    <w:rsid w:val="001158A7"/>
    <w:rsid w:val="00115A04"/>
    <w:rsid w:val="00115C57"/>
    <w:rsid w:val="00115C90"/>
    <w:rsid w:val="00115C9A"/>
    <w:rsid w:val="00115DA3"/>
    <w:rsid w:val="00116484"/>
    <w:rsid w:val="00116553"/>
    <w:rsid w:val="0011658F"/>
    <w:rsid w:val="00116609"/>
    <w:rsid w:val="00116774"/>
    <w:rsid w:val="00116BE4"/>
    <w:rsid w:val="00116C1D"/>
    <w:rsid w:val="00116EA5"/>
    <w:rsid w:val="001171B1"/>
    <w:rsid w:val="0011740B"/>
    <w:rsid w:val="001175FC"/>
    <w:rsid w:val="00117977"/>
    <w:rsid w:val="00117C01"/>
    <w:rsid w:val="00117D7D"/>
    <w:rsid w:val="0012026F"/>
    <w:rsid w:val="0012039C"/>
    <w:rsid w:val="001203DA"/>
    <w:rsid w:val="00120672"/>
    <w:rsid w:val="00120764"/>
    <w:rsid w:val="0012080E"/>
    <w:rsid w:val="00120905"/>
    <w:rsid w:val="0012099B"/>
    <w:rsid w:val="00120A41"/>
    <w:rsid w:val="00120AFE"/>
    <w:rsid w:val="00120BBA"/>
    <w:rsid w:val="00120DF6"/>
    <w:rsid w:val="00120E0B"/>
    <w:rsid w:val="00121983"/>
    <w:rsid w:val="001219DE"/>
    <w:rsid w:val="00121B83"/>
    <w:rsid w:val="00121E40"/>
    <w:rsid w:val="00122271"/>
    <w:rsid w:val="001227C3"/>
    <w:rsid w:val="00122A5E"/>
    <w:rsid w:val="00122C98"/>
    <w:rsid w:val="00122CC1"/>
    <w:rsid w:val="00122CD2"/>
    <w:rsid w:val="00122CE0"/>
    <w:rsid w:val="00122ED1"/>
    <w:rsid w:val="001233C5"/>
    <w:rsid w:val="001237F5"/>
    <w:rsid w:val="00123CD3"/>
    <w:rsid w:val="00123DC9"/>
    <w:rsid w:val="00123FBD"/>
    <w:rsid w:val="00124294"/>
    <w:rsid w:val="00124341"/>
    <w:rsid w:val="0012442D"/>
    <w:rsid w:val="00124948"/>
    <w:rsid w:val="00124B65"/>
    <w:rsid w:val="00124BF7"/>
    <w:rsid w:val="00124F45"/>
    <w:rsid w:val="001256CB"/>
    <w:rsid w:val="0012572A"/>
    <w:rsid w:val="00125867"/>
    <w:rsid w:val="00125BF5"/>
    <w:rsid w:val="00125D2C"/>
    <w:rsid w:val="00125E9E"/>
    <w:rsid w:val="0012646E"/>
    <w:rsid w:val="0012656E"/>
    <w:rsid w:val="001265F6"/>
    <w:rsid w:val="00126799"/>
    <w:rsid w:val="0012680D"/>
    <w:rsid w:val="00126EF1"/>
    <w:rsid w:val="00126F2B"/>
    <w:rsid w:val="00127031"/>
    <w:rsid w:val="00127367"/>
    <w:rsid w:val="001274D9"/>
    <w:rsid w:val="001278A0"/>
    <w:rsid w:val="0012796D"/>
    <w:rsid w:val="00127D65"/>
    <w:rsid w:val="001302BE"/>
    <w:rsid w:val="00130699"/>
    <w:rsid w:val="00130829"/>
    <w:rsid w:val="00130936"/>
    <w:rsid w:val="00130988"/>
    <w:rsid w:val="00130BC5"/>
    <w:rsid w:val="001310DD"/>
    <w:rsid w:val="0013144E"/>
    <w:rsid w:val="0013153B"/>
    <w:rsid w:val="0013171C"/>
    <w:rsid w:val="00131923"/>
    <w:rsid w:val="00131A91"/>
    <w:rsid w:val="00131AF8"/>
    <w:rsid w:val="00132653"/>
    <w:rsid w:val="00132870"/>
    <w:rsid w:val="00132884"/>
    <w:rsid w:val="00132892"/>
    <w:rsid w:val="001328DD"/>
    <w:rsid w:val="001328F2"/>
    <w:rsid w:val="00132A6D"/>
    <w:rsid w:val="00132E0F"/>
    <w:rsid w:val="00132FEC"/>
    <w:rsid w:val="001333C8"/>
    <w:rsid w:val="001333D7"/>
    <w:rsid w:val="00133436"/>
    <w:rsid w:val="00133981"/>
    <w:rsid w:val="00133A9F"/>
    <w:rsid w:val="00133B05"/>
    <w:rsid w:val="00133D97"/>
    <w:rsid w:val="0013438A"/>
    <w:rsid w:val="001344E0"/>
    <w:rsid w:val="00134564"/>
    <w:rsid w:val="001347C3"/>
    <w:rsid w:val="0013497E"/>
    <w:rsid w:val="00134B00"/>
    <w:rsid w:val="00134B45"/>
    <w:rsid w:val="00134D1D"/>
    <w:rsid w:val="00134F41"/>
    <w:rsid w:val="001352C7"/>
    <w:rsid w:val="0013534D"/>
    <w:rsid w:val="0013542C"/>
    <w:rsid w:val="0013544C"/>
    <w:rsid w:val="001354CB"/>
    <w:rsid w:val="00135806"/>
    <w:rsid w:val="00135835"/>
    <w:rsid w:val="00135858"/>
    <w:rsid w:val="00135A06"/>
    <w:rsid w:val="00135C6E"/>
    <w:rsid w:val="00135D28"/>
    <w:rsid w:val="00135DBF"/>
    <w:rsid w:val="00135EF3"/>
    <w:rsid w:val="0013633A"/>
    <w:rsid w:val="00136377"/>
    <w:rsid w:val="0013647F"/>
    <w:rsid w:val="001369CC"/>
    <w:rsid w:val="00136A40"/>
    <w:rsid w:val="00136B12"/>
    <w:rsid w:val="00136C0E"/>
    <w:rsid w:val="00136C60"/>
    <w:rsid w:val="001370A7"/>
    <w:rsid w:val="00137255"/>
    <w:rsid w:val="0013730A"/>
    <w:rsid w:val="0013765E"/>
    <w:rsid w:val="001379AF"/>
    <w:rsid w:val="00137A2E"/>
    <w:rsid w:val="00137CA3"/>
    <w:rsid w:val="00137D5A"/>
    <w:rsid w:val="0014033F"/>
    <w:rsid w:val="0014051B"/>
    <w:rsid w:val="001407E2"/>
    <w:rsid w:val="00140A96"/>
    <w:rsid w:val="00140AA6"/>
    <w:rsid w:val="00140B82"/>
    <w:rsid w:val="00140C03"/>
    <w:rsid w:val="00140F80"/>
    <w:rsid w:val="0014142D"/>
    <w:rsid w:val="00141505"/>
    <w:rsid w:val="001419F6"/>
    <w:rsid w:val="00141A1E"/>
    <w:rsid w:val="00141B97"/>
    <w:rsid w:val="00141C94"/>
    <w:rsid w:val="00141D38"/>
    <w:rsid w:val="00141D96"/>
    <w:rsid w:val="0014205F"/>
    <w:rsid w:val="001420CA"/>
    <w:rsid w:val="001420EF"/>
    <w:rsid w:val="00142294"/>
    <w:rsid w:val="001424F1"/>
    <w:rsid w:val="0014267F"/>
    <w:rsid w:val="00142BED"/>
    <w:rsid w:val="00142FEC"/>
    <w:rsid w:val="001431AC"/>
    <w:rsid w:val="00143770"/>
    <w:rsid w:val="0014390F"/>
    <w:rsid w:val="00143949"/>
    <w:rsid w:val="00143AFE"/>
    <w:rsid w:val="00143C9F"/>
    <w:rsid w:val="00144134"/>
    <w:rsid w:val="00144164"/>
    <w:rsid w:val="0014433C"/>
    <w:rsid w:val="00144391"/>
    <w:rsid w:val="001446D7"/>
    <w:rsid w:val="00144B37"/>
    <w:rsid w:val="0014511F"/>
    <w:rsid w:val="0014522B"/>
    <w:rsid w:val="001454AC"/>
    <w:rsid w:val="0014566B"/>
    <w:rsid w:val="001456C4"/>
    <w:rsid w:val="0014584A"/>
    <w:rsid w:val="00145A11"/>
    <w:rsid w:val="00145A8C"/>
    <w:rsid w:val="00145B32"/>
    <w:rsid w:val="00145C4A"/>
    <w:rsid w:val="00145EC7"/>
    <w:rsid w:val="00145F77"/>
    <w:rsid w:val="00146434"/>
    <w:rsid w:val="001464C6"/>
    <w:rsid w:val="00146679"/>
    <w:rsid w:val="001468E8"/>
    <w:rsid w:val="00146955"/>
    <w:rsid w:val="00146B52"/>
    <w:rsid w:val="0014710A"/>
    <w:rsid w:val="00147298"/>
    <w:rsid w:val="0014788E"/>
    <w:rsid w:val="00147C6D"/>
    <w:rsid w:val="00147EE2"/>
    <w:rsid w:val="00147FB1"/>
    <w:rsid w:val="00150004"/>
    <w:rsid w:val="0015037E"/>
    <w:rsid w:val="00150447"/>
    <w:rsid w:val="00150449"/>
    <w:rsid w:val="0015064F"/>
    <w:rsid w:val="00150824"/>
    <w:rsid w:val="0015097E"/>
    <w:rsid w:val="00150D6C"/>
    <w:rsid w:val="00150DB2"/>
    <w:rsid w:val="00150E8E"/>
    <w:rsid w:val="00150F59"/>
    <w:rsid w:val="0015190A"/>
    <w:rsid w:val="001519DB"/>
    <w:rsid w:val="00151BA2"/>
    <w:rsid w:val="0015204F"/>
    <w:rsid w:val="00152198"/>
    <w:rsid w:val="00152D71"/>
    <w:rsid w:val="00152EE7"/>
    <w:rsid w:val="00153090"/>
    <w:rsid w:val="0015319E"/>
    <w:rsid w:val="001533A0"/>
    <w:rsid w:val="0015376A"/>
    <w:rsid w:val="001537DD"/>
    <w:rsid w:val="00153863"/>
    <w:rsid w:val="00153865"/>
    <w:rsid w:val="001538BB"/>
    <w:rsid w:val="00153BBE"/>
    <w:rsid w:val="00153CF0"/>
    <w:rsid w:val="00153D8E"/>
    <w:rsid w:val="00153D9B"/>
    <w:rsid w:val="00153DE8"/>
    <w:rsid w:val="00153E0D"/>
    <w:rsid w:val="00153E4F"/>
    <w:rsid w:val="00153ED3"/>
    <w:rsid w:val="00153F9C"/>
    <w:rsid w:val="0015408E"/>
    <w:rsid w:val="00154305"/>
    <w:rsid w:val="00154361"/>
    <w:rsid w:val="0015443A"/>
    <w:rsid w:val="00154A42"/>
    <w:rsid w:val="00154BA6"/>
    <w:rsid w:val="00154FC5"/>
    <w:rsid w:val="001550F3"/>
    <w:rsid w:val="00155272"/>
    <w:rsid w:val="001552F4"/>
    <w:rsid w:val="00155422"/>
    <w:rsid w:val="001554A5"/>
    <w:rsid w:val="00155565"/>
    <w:rsid w:val="00155709"/>
    <w:rsid w:val="00155B0B"/>
    <w:rsid w:val="00155BCC"/>
    <w:rsid w:val="0015600D"/>
    <w:rsid w:val="001562E9"/>
    <w:rsid w:val="0015634D"/>
    <w:rsid w:val="0015635C"/>
    <w:rsid w:val="0015639D"/>
    <w:rsid w:val="00156608"/>
    <w:rsid w:val="0015663E"/>
    <w:rsid w:val="00156673"/>
    <w:rsid w:val="00156767"/>
    <w:rsid w:val="001567ED"/>
    <w:rsid w:val="00156A8C"/>
    <w:rsid w:val="00156C03"/>
    <w:rsid w:val="00156D14"/>
    <w:rsid w:val="00156D1D"/>
    <w:rsid w:val="00156DE4"/>
    <w:rsid w:val="00156E11"/>
    <w:rsid w:val="00156F6C"/>
    <w:rsid w:val="00157429"/>
    <w:rsid w:val="0015783D"/>
    <w:rsid w:val="00157868"/>
    <w:rsid w:val="001578FC"/>
    <w:rsid w:val="0015791D"/>
    <w:rsid w:val="001579F4"/>
    <w:rsid w:val="00157A9F"/>
    <w:rsid w:val="00157BB9"/>
    <w:rsid w:val="00157BBD"/>
    <w:rsid w:val="00157C70"/>
    <w:rsid w:val="00160023"/>
    <w:rsid w:val="001600FD"/>
    <w:rsid w:val="001606EA"/>
    <w:rsid w:val="00160812"/>
    <w:rsid w:val="00160C20"/>
    <w:rsid w:val="00160C45"/>
    <w:rsid w:val="00161497"/>
    <w:rsid w:val="00161572"/>
    <w:rsid w:val="00161D29"/>
    <w:rsid w:val="001620C6"/>
    <w:rsid w:val="001624E3"/>
    <w:rsid w:val="0016267F"/>
    <w:rsid w:val="001627A9"/>
    <w:rsid w:val="001627B9"/>
    <w:rsid w:val="00162A31"/>
    <w:rsid w:val="00162BE2"/>
    <w:rsid w:val="00162C63"/>
    <w:rsid w:val="00162DF1"/>
    <w:rsid w:val="00162FE5"/>
    <w:rsid w:val="0016315D"/>
    <w:rsid w:val="0016318D"/>
    <w:rsid w:val="00163210"/>
    <w:rsid w:val="00163424"/>
    <w:rsid w:val="00163E97"/>
    <w:rsid w:val="00164347"/>
    <w:rsid w:val="001644BC"/>
    <w:rsid w:val="001644CD"/>
    <w:rsid w:val="0016464E"/>
    <w:rsid w:val="00164C45"/>
    <w:rsid w:val="00164E48"/>
    <w:rsid w:val="00164EB8"/>
    <w:rsid w:val="00165085"/>
    <w:rsid w:val="001650F8"/>
    <w:rsid w:val="00165135"/>
    <w:rsid w:val="001651A8"/>
    <w:rsid w:val="00165748"/>
    <w:rsid w:val="00165A4C"/>
    <w:rsid w:val="00165C5D"/>
    <w:rsid w:val="00165D59"/>
    <w:rsid w:val="00165E67"/>
    <w:rsid w:val="001663C0"/>
    <w:rsid w:val="00166B31"/>
    <w:rsid w:val="00166B72"/>
    <w:rsid w:val="00166D3F"/>
    <w:rsid w:val="0016777B"/>
    <w:rsid w:val="00167AE6"/>
    <w:rsid w:val="00167B24"/>
    <w:rsid w:val="00167D32"/>
    <w:rsid w:val="001700DC"/>
    <w:rsid w:val="001701A0"/>
    <w:rsid w:val="0017033B"/>
    <w:rsid w:val="00170515"/>
    <w:rsid w:val="001705B6"/>
    <w:rsid w:val="00170A91"/>
    <w:rsid w:val="00170ED9"/>
    <w:rsid w:val="001714A0"/>
    <w:rsid w:val="00171568"/>
    <w:rsid w:val="00171695"/>
    <w:rsid w:val="001716F2"/>
    <w:rsid w:val="0017176B"/>
    <w:rsid w:val="00171D1E"/>
    <w:rsid w:val="001720A7"/>
    <w:rsid w:val="001721EF"/>
    <w:rsid w:val="001723ED"/>
    <w:rsid w:val="00172754"/>
    <w:rsid w:val="001727DF"/>
    <w:rsid w:val="00172910"/>
    <w:rsid w:val="00172C7C"/>
    <w:rsid w:val="00172E21"/>
    <w:rsid w:val="00172FDF"/>
    <w:rsid w:val="001730FB"/>
    <w:rsid w:val="00173109"/>
    <w:rsid w:val="00173242"/>
    <w:rsid w:val="0017351A"/>
    <w:rsid w:val="00173553"/>
    <w:rsid w:val="00173930"/>
    <w:rsid w:val="00173972"/>
    <w:rsid w:val="00173A55"/>
    <w:rsid w:val="00173A83"/>
    <w:rsid w:val="00173AF9"/>
    <w:rsid w:val="00173B14"/>
    <w:rsid w:val="00173C8F"/>
    <w:rsid w:val="00173CF8"/>
    <w:rsid w:val="00173D2A"/>
    <w:rsid w:val="00173D5D"/>
    <w:rsid w:val="00173FC3"/>
    <w:rsid w:val="001741AC"/>
    <w:rsid w:val="00174273"/>
    <w:rsid w:val="001745C6"/>
    <w:rsid w:val="001748CD"/>
    <w:rsid w:val="00174A45"/>
    <w:rsid w:val="00174BDC"/>
    <w:rsid w:val="00174C65"/>
    <w:rsid w:val="00174E35"/>
    <w:rsid w:val="00174E73"/>
    <w:rsid w:val="00174F42"/>
    <w:rsid w:val="00175381"/>
    <w:rsid w:val="00175A44"/>
    <w:rsid w:val="00175AB1"/>
    <w:rsid w:val="00175B7D"/>
    <w:rsid w:val="00175BBD"/>
    <w:rsid w:val="00175E93"/>
    <w:rsid w:val="0017608B"/>
    <w:rsid w:val="00176163"/>
    <w:rsid w:val="00176547"/>
    <w:rsid w:val="0017677A"/>
    <w:rsid w:val="00176822"/>
    <w:rsid w:val="00176AAB"/>
    <w:rsid w:val="00176C70"/>
    <w:rsid w:val="00177066"/>
    <w:rsid w:val="00177069"/>
    <w:rsid w:val="00177080"/>
    <w:rsid w:val="001773E0"/>
    <w:rsid w:val="001778AC"/>
    <w:rsid w:val="001779E7"/>
    <w:rsid w:val="00177A81"/>
    <w:rsid w:val="00177B2E"/>
    <w:rsid w:val="00177BC6"/>
    <w:rsid w:val="00177EFB"/>
    <w:rsid w:val="00180136"/>
    <w:rsid w:val="00180447"/>
    <w:rsid w:val="001804B2"/>
    <w:rsid w:val="001805CB"/>
    <w:rsid w:val="0018063B"/>
    <w:rsid w:val="00180A6D"/>
    <w:rsid w:val="00180AD6"/>
    <w:rsid w:val="00180AE1"/>
    <w:rsid w:val="00180D19"/>
    <w:rsid w:val="00180E15"/>
    <w:rsid w:val="00180F6A"/>
    <w:rsid w:val="001811BE"/>
    <w:rsid w:val="001814CC"/>
    <w:rsid w:val="001815A6"/>
    <w:rsid w:val="001818CB"/>
    <w:rsid w:val="00181B1B"/>
    <w:rsid w:val="00181B5D"/>
    <w:rsid w:val="00181E9D"/>
    <w:rsid w:val="001821E4"/>
    <w:rsid w:val="0018227A"/>
    <w:rsid w:val="00182311"/>
    <w:rsid w:val="0018257A"/>
    <w:rsid w:val="00182614"/>
    <w:rsid w:val="0018316B"/>
    <w:rsid w:val="001833CA"/>
    <w:rsid w:val="00183490"/>
    <w:rsid w:val="00183657"/>
    <w:rsid w:val="00183674"/>
    <w:rsid w:val="0018375C"/>
    <w:rsid w:val="00183D06"/>
    <w:rsid w:val="00183EFC"/>
    <w:rsid w:val="00183F03"/>
    <w:rsid w:val="001841AA"/>
    <w:rsid w:val="0018430B"/>
    <w:rsid w:val="0018432B"/>
    <w:rsid w:val="001843C9"/>
    <w:rsid w:val="00184524"/>
    <w:rsid w:val="001846D6"/>
    <w:rsid w:val="00184892"/>
    <w:rsid w:val="00184995"/>
    <w:rsid w:val="00184AB6"/>
    <w:rsid w:val="00184C3C"/>
    <w:rsid w:val="00184E2A"/>
    <w:rsid w:val="00184E53"/>
    <w:rsid w:val="00185024"/>
    <w:rsid w:val="0018508A"/>
    <w:rsid w:val="0018515D"/>
    <w:rsid w:val="00185444"/>
    <w:rsid w:val="001856F8"/>
    <w:rsid w:val="0018585C"/>
    <w:rsid w:val="00185876"/>
    <w:rsid w:val="001858EF"/>
    <w:rsid w:val="00185B1D"/>
    <w:rsid w:val="00185B5C"/>
    <w:rsid w:val="00185C57"/>
    <w:rsid w:val="00185F17"/>
    <w:rsid w:val="0018639F"/>
    <w:rsid w:val="0018661E"/>
    <w:rsid w:val="001869AC"/>
    <w:rsid w:val="00186CFD"/>
    <w:rsid w:val="00186E88"/>
    <w:rsid w:val="00186F0B"/>
    <w:rsid w:val="00187590"/>
    <w:rsid w:val="001875BF"/>
    <w:rsid w:val="0018782C"/>
    <w:rsid w:val="0018788D"/>
    <w:rsid w:val="0018791A"/>
    <w:rsid w:val="00187C18"/>
    <w:rsid w:val="00187C1F"/>
    <w:rsid w:val="00187E90"/>
    <w:rsid w:val="00187F1A"/>
    <w:rsid w:val="001901FC"/>
    <w:rsid w:val="001903B9"/>
    <w:rsid w:val="00190ACA"/>
    <w:rsid w:val="00190DC3"/>
    <w:rsid w:val="00191022"/>
    <w:rsid w:val="0019129C"/>
    <w:rsid w:val="001913A5"/>
    <w:rsid w:val="00191412"/>
    <w:rsid w:val="001915DF"/>
    <w:rsid w:val="00191795"/>
    <w:rsid w:val="00191D13"/>
    <w:rsid w:val="00192106"/>
    <w:rsid w:val="001923C7"/>
    <w:rsid w:val="0019250D"/>
    <w:rsid w:val="001928C6"/>
    <w:rsid w:val="00192A04"/>
    <w:rsid w:val="00192B59"/>
    <w:rsid w:val="00192ED1"/>
    <w:rsid w:val="00192FB6"/>
    <w:rsid w:val="001930F5"/>
    <w:rsid w:val="00193147"/>
    <w:rsid w:val="001933C5"/>
    <w:rsid w:val="00193432"/>
    <w:rsid w:val="0019351D"/>
    <w:rsid w:val="00193560"/>
    <w:rsid w:val="0019370E"/>
    <w:rsid w:val="001937F3"/>
    <w:rsid w:val="00193920"/>
    <w:rsid w:val="00193ACF"/>
    <w:rsid w:val="00193E0A"/>
    <w:rsid w:val="00193FCF"/>
    <w:rsid w:val="001941B6"/>
    <w:rsid w:val="001941FE"/>
    <w:rsid w:val="00194564"/>
    <w:rsid w:val="00194612"/>
    <w:rsid w:val="001946FE"/>
    <w:rsid w:val="0019485E"/>
    <w:rsid w:val="00194920"/>
    <w:rsid w:val="00194926"/>
    <w:rsid w:val="00194CF1"/>
    <w:rsid w:val="00194D8B"/>
    <w:rsid w:val="00194E15"/>
    <w:rsid w:val="0019516D"/>
    <w:rsid w:val="001956EC"/>
    <w:rsid w:val="00195BB0"/>
    <w:rsid w:val="00195FC8"/>
    <w:rsid w:val="00196307"/>
    <w:rsid w:val="00196538"/>
    <w:rsid w:val="001965F8"/>
    <w:rsid w:val="00196781"/>
    <w:rsid w:val="00196DC9"/>
    <w:rsid w:val="00196E91"/>
    <w:rsid w:val="00196FF8"/>
    <w:rsid w:val="00197449"/>
    <w:rsid w:val="001977C1"/>
    <w:rsid w:val="00197957"/>
    <w:rsid w:val="00197AAB"/>
    <w:rsid w:val="00197D6F"/>
    <w:rsid w:val="00197EA1"/>
    <w:rsid w:val="001A0063"/>
    <w:rsid w:val="001A0643"/>
    <w:rsid w:val="001A09B6"/>
    <w:rsid w:val="001A09F4"/>
    <w:rsid w:val="001A0A89"/>
    <w:rsid w:val="001A0D1B"/>
    <w:rsid w:val="001A0D5A"/>
    <w:rsid w:val="001A0E03"/>
    <w:rsid w:val="001A1167"/>
    <w:rsid w:val="001A11A6"/>
    <w:rsid w:val="001A1364"/>
    <w:rsid w:val="001A13C2"/>
    <w:rsid w:val="001A19BD"/>
    <w:rsid w:val="001A19CE"/>
    <w:rsid w:val="001A1A89"/>
    <w:rsid w:val="001A1D09"/>
    <w:rsid w:val="001A1D0D"/>
    <w:rsid w:val="001A1D4F"/>
    <w:rsid w:val="001A219B"/>
    <w:rsid w:val="001A2288"/>
    <w:rsid w:val="001A254C"/>
    <w:rsid w:val="001A25B0"/>
    <w:rsid w:val="001A2854"/>
    <w:rsid w:val="001A3238"/>
    <w:rsid w:val="001A3413"/>
    <w:rsid w:val="001A34E6"/>
    <w:rsid w:val="001A38C0"/>
    <w:rsid w:val="001A3AD2"/>
    <w:rsid w:val="001A3EE8"/>
    <w:rsid w:val="001A450A"/>
    <w:rsid w:val="001A4694"/>
    <w:rsid w:val="001A47CF"/>
    <w:rsid w:val="001A48A6"/>
    <w:rsid w:val="001A48FF"/>
    <w:rsid w:val="001A498A"/>
    <w:rsid w:val="001A4AF5"/>
    <w:rsid w:val="001A4B68"/>
    <w:rsid w:val="001A4FB7"/>
    <w:rsid w:val="001A582F"/>
    <w:rsid w:val="001A58AD"/>
    <w:rsid w:val="001A597A"/>
    <w:rsid w:val="001A5C64"/>
    <w:rsid w:val="001A5DF8"/>
    <w:rsid w:val="001A5EA0"/>
    <w:rsid w:val="001A606B"/>
    <w:rsid w:val="001A6285"/>
    <w:rsid w:val="001A62FF"/>
    <w:rsid w:val="001A6343"/>
    <w:rsid w:val="001A6644"/>
    <w:rsid w:val="001A6670"/>
    <w:rsid w:val="001A6A89"/>
    <w:rsid w:val="001A6B18"/>
    <w:rsid w:val="001A6B6B"/>
    <w:rsid w:val="001A6DB9"/>
    <w:rsid w:val="001A6F47"/>
    <w:rsid w:val="001A701F"/>
    <w:rsid w:val="001A7097"/>
    <w:rsid w:val="001A7103"/>
    <w:rsid w:val="001A73AB"/>
    <w:rsid w:val="001A7432"/>
    <w:rsid w:val="001A7897"/>
    <w:rsid w:val="001A7A3B"/>
    <w:rsid w:val="001A7B63"/>
    <w:rsid w:val="001A7DBC"/>
    <w:rsid w:val="001A7EB7"/>
    <w:rsid w:val="001A7FB7"/>
    <w:rsid w:val="001B00C8"/>
    <w:rsid w:val="001B0163"/>
    <w:rsid w:val="001B01B6"/>
    <w:rsid w:val="001B0400"/>
    <w:rsid w:val="001B0435"/>
    <w:rsid w:val="001B04BD"/>
    <w:rsid w:val="001B0530"/>
    <w:rsid w:val="001B092C"/>
    <w:rsid w:val="001B0A92"/>
    <w:rsid w:val="001B0D74"/>
    <w:rsid w:val="001B0DE0"/>
    <w:rsid w:val="001B0F15"/>
    <w:rsid w:val="001B0FFF"/>
    <w:rsid w:val="001B13E6"/>
    <w:rsid w:val="001B143F"/>
    <w:rsid w:val="001B1619"/>
    <w:rsid w:val="001B1755"/>
    <w:rsid w:val="001B17D4"/>
    <w:rsid w:val="001B1878"/>
    <w:rsid w:val="001B1CA1"/>
    <w:rsid w:val="001B216B"/>
    <w:rsid w:val="001B2410"/>
    <w:rsid w:val="001B256A"/>
    <w:rsid w:val="001B25C4"/>
    <w:rsid w:val="001B2AC2"/>
    <w:rsid w:val="001B2BC3"/>
    <w:rsid w:val="001B30B7"/>
    <w:rsid w:val="001B30F1"/>
    <w:rsid w:val="001B30F6"/>
    <w:rsid w:val="001B31F0"/>
    <w:rsid w:val="001B329A"/>
    <w:rsid w:val="001B36B9"/>
    <w:rsid w:val="001B3705"/>
    <w:rsid w:val="001B3727"/>
    <w:rsid w:val="001B374A"/>
    <w:rsid w:val="001B375C"/>
    <w:rsid w:val="001B3762"/>
    <w:rsid w:val="001B3A7A"/>
    <w:rsid w:val="001B3B95"/>
    <w:rsid w:val="001B3E7F"/>
    <w:rsid w:val="001B3EBB"/>
    <w:rsid w:val="001B411C"/>
    <w:rsid w:val="001B42F0"/>
    <w:rsid w:val="001B4319"/>
    <w:rsid w:val="001B45CC"/>
    <w:rsid w:val="001B468C"/>
    <w:rsid w:val="001B46CE"/>
    <w:rsid w:val="001B4711"/>
    <w:rsid w:val="001B4AC0"/>
    <w:rsid w:val="001B4B02"/>
    <w:rsid w:val="001B4B99"/>
    <w:rsid w:val="001B527C"/>
    <w:rsid w:val="001B5594"/>
    <w:rsid w:val="001B5836"/>
    <w:rsid w:val="001B5A56"/>
    <w:rsid w:val="001B5D45"/>
    <w:rsid w:val="001B5DA1"/>
    <w:rsid w:val="001B6679"/>
    <w:rsid w:val="001B67D3"/>
    <w:rsid w:val="001B6A47"/>
    <w:rsid w:val="001B6A61"/>
    <w:rsid w:val="001B6D5A"/>
    <w:rsid w:val="001B6F0D"/>
    <w:rsid w:val="001B6F46"/>
    <w:rsid w:val="001B71EB"/>
    <w:rsid w:val="001B7CD8"/>
    <w:rsid w:val="001B7CFB"/>
    <w:rsid w:val="001B7D45"/>
    <w:rsid w:val="001B7FDE"/>
    <w:rsid w:val="001C04CB"/>
    <w:rsid w:val="001C05D7"/>
    <w:rsid w:val="001C06E8"/>
    <w:rsid w:val="001C09A0"/>
    <w:rsid w:val="001C0A24"/>
    <w:rsid w:val="001C0EA6"/>
    <w:rsid w:val="001C0FA5"/>
    <w:rsid w:val="001C103C"/>
    <w:rsid w:val="001C11EC"/>
    <w:rsid w:val="001C124E"/>
    <w:rsid w:val="001C1313"/>
    <w:rsid w:val="001C1481"/>
    <w:rsid w:val="001C1779"/>
    <w:rsid w:val="001C1994"/>
    <w:rsid w:val="001C22B0"/>
    <w:rsid w:val="001C281F"/>
    <w:rsid w:val="001C2827"/>
    <w:rsid w:val="001C2945"/>
    <w:rsid w:val="001C2981"/>
    <w:rsid w:val="001C2CD3"/>
    <w:rsid w:val="001C2D65"/>
    <w:rsid w:val="001C3166"/>
    <w:rsid w:val="001C327C"/>
    <w:rsid w:val="001C34C3"/>
    <w:rsid w:val="001C3681"/>
    <w:rsid w:val="001C398A"/>
    <w:rsid w:val="001C3D56"/>
    <w:rsid w:val="001C3E6D"/>
    <w:rsid w:val="001C3EE2"/>
    <w:rsid w:val="001C405B"/>
    <w:rsid w:val="001C419F"/>
    <w:rsid w:val="001C452F"/>
    <w:rsid w:val="001C46BF"/>
    <w:rsid w:val="001C47AF"/>
    <w:rsid w:val="001C4F03"/>
    <w:rsid w:val="001C54E4"/>
    <w:rsid w:val="001C5537"/>
    <w:rsid w:val="001C564F"/>
    <w:rsid w:val="001C5802"/>
    <w:rsid w:val="001C5850"/>
    <w:rsid w:val="001C58CF"/>
    <w:rsid w:val="001C59A3"/>
    <w:rsid w:val="001C5EA1"/>
    <w:rsid w:val="001C5F39"/>
    <w:rsid w:val="001C60F3"/>
    <w:rsid w:val="001C65EA"/>
    <w:rsid w:val="001C6688"/>
    <w:rsid w:val="001C66DE"/>
    <w:rsid w:val="001C6E4C"/>
    <w:rsid w:val="001C71DD"/>
    <w:rsid w:val="001C7503"/>
    <w:rsid w:val="001C75B0"/>
    <w:rsid w:val="001C75C2"/>
    <w:rsid w:val="001C76DE"/>
    <w:rsid w:val="001C77C2"/>
    <w:rsid w:val="001C7945"/>
    <w:rsid w:val="001C7BD7"/>
    <w:rsid w:val="001C7C33"/>
    <w:rsid w:val="001C7CE9"/>
    <w:rsid w:val="001D007E"/>
    <w:rsid w:val="001D00CA"/>
    <w:rsid w:val="001D02A9"/>
    <w:rsid w:val="001D0525"/>
    <w:rsid w:val="001D0657"/>
    <w:rsid w:val="001D0957"/>
    <w:rsid w:val="001D0BAB"/>
    <w:rsid w:val="001D0FEA"/>
    <w:rsid w:val="001D17BD"/>
    <w:rsid w:val="001D19E2"/>
    <w:rsid w:val="001D1C0D"/>
    <w:rsid w:val="001D1E02"/>
    <w:rsid w:val="001D27D7"/>
    <w:rsid w:val="001D2878"/>
    <w:rsid w:val="001D2A5E"/>
    <w:rsid w:val="001D2A76"/>
    <w:rsid w:val="001D3003"/>
    <w:rsid w:val="001D331B"/>
    <w:rsid w:val="001D35DE"/>
    <w:rsid w:val="001D39A7"/>
    <w:rsid w:val="001D3AC3"/>
    <w:rsid w:val="001D3AEB"/>
    <w:rsid w:val="001D3E64"/>
    <w:rsid w:val="001D3FA3"/>
    <w:rsid w:val="001D4179"/>
    <w:rsid w:val="001D417F"/>
    <w:rsid w:val="001D4406"/>
    <w:rsid w:val="001D4990"/>
    <w:rsid w:val="001D4D23"/>
    <w:rsid w:val="001D4D3F"/>
    <w:rsid w:val="001D51CD"/>
    <w:rsid w:val="001D54CE"/>
    <w:rsid w:val="001D58DF"/>
    <w:rsid w:val="001D59E1"/>
    <w:rsid w:val="001D5A2F"/>
    <w:rsid w:val="001D5A62"/>
    <w:rsid w:val="001D5B96"/>
    <w:rsid w:val="001D5C23"/>
    <w:rsid w:val="001D5D43"/>
    <w:rsid w:val="001D5EA3"/>
    <w:rsid w:val="001D63C1"/>
    <w:rsid w:val="001D6515"/>
    <w:rsid w:val="001D663A"/>
    <w:rsid w:val="001D670E"/>
    <w:rsid w:val="001D6C29"/>
    <w:rsid w:val="001D6C2C"/>
    <w:rsid w:val="001D6D65"/>
    <w:rsid w:val="001D6DB1"/>
    <w:rsid w:val="001D6DFE"/>
    <w:rsid w:val="001D6F25"/>
    <w:rsid w:val="001D71D0"/>
    <w:rsid w:val="001D72E0"/>
    <w:rsid w:val="001D7515"/>
    <w:rsid w:val="001D79F6"/>
    <w:rsid w:val="001D7B28"/>
    <w:rsid w:val="001E022B"/>
    <w:rsid w:val="001E027A"/>
    <w:rsid w:val="001E02A4"/>
    <w:rsid w:val="001E08E0"/>
    <w:rsid w:val="001E0986"/>
    <w:rsid w:val="001E0FE4"/>
    <w:rsid w:val="001E108F"/>
    <w:rsid w:val="001E1266"/>
    <w:rsid w:val="001E142E"/>
    <w:rsid w:val="001E15BC"/>
    <w:rsid w:val="001E163E"/>
    <w:rsid w:val="001E189D"/>
    <w:rsid w:val="001E18FB"/>
    <w:rsid w:val="001E1908"/>
    <w:rsid w:val="001E1B9F"/>
    <w:rsid w:val="001E1D67"/>
    <w:rsid w:val="001E267E"/>
    <w:rsid w:val="001E2978"/>
    <w:rsid w:val="001E2A1F"/>
    <w:rsid w:val="001E3082"/>
    <w:rsid w:val="001E32B1"/>
    <w:rsid w:val="001E39C3"/>
    <w:rsid w:val="001E3FDB"/>
    <w:rsid w:val="001E4122"/>
    <w:rsid w:val="001E4277"/>
    <w:rsid w:val="001E436C"/>
    <w:rsid w:val="001E4A26"/>
    <w:rsid w:val="001E4ADD"/>
    <w:rsid w:val="001E4C2A"/>
    <w:rsid w:val="001E4E36"/>
    <w:rsid w:val="001E4E68"/>
    <w:rsid w:val="001E4E75"/>
    <w:rsid w:val="001E4F93"/>
    <w:rsid w:val="001E513F"/>
    <w:rsid w:val="001E53A3"/>
    <w:rsid w:val="001E548E"/>
    <w:rsid w:val="001E579C"/>
    <w:rsid w:val="001E57EE"/>
    <w:rsid w:val="001E5B00"/>
    <w:rsid w:val="001E5E78"/>
    <w:rsid w:val="001E60C1"/>
    <w:rsid w:val="001E61A4"/>
    <w:rsid w:val="001E65A1"/>
    <w:rsid w:val="001E6871"/>
    <w:rsid w:val="001E6A85"/>
    <w:rsid w:val="001E6ADD"/>
    <w:rsid w:val="001E6F86"/>
    <w:rsid w:val="001E7011"/>
    <w:rsid w:val="001E7461"/>
    <w:rsid w:val="001E74AD"/>
    <w:rsid w:val="001E778A"/>
    <w:rsid w:val="001E787C"/>
    <w:rsid w:val="001E78F2"/>
    <w:rsid w:val="001E7B6D"/>
    <w:rsid w:val="001F004B"/>
    <w:rsid w:val="001F0443"/>
    <w:rsid w:val="001F04B7"/>
    <w:rsid w:val="001F07AC"/>
    <w:rsid w:val="001F0C0C"/>
    <w:rsid w:val="001F0ED5"/>
    <w:rsid w:val="001F103F"/>
    <w:rsid w:val="001F120B"/>
    <w:rsid w:val="001F1612"/>
    <w:rsid w:val="001F1806"/>
    <w:rsid w:val="001F1808"/>
    <w:rsid w:val="001F1BCA"/>
    <w:rsid w:val="001F1EDE"/>
    <w:rsid w:val="001F1F22"/>
    <w:rsid w:val="001F2006"/>
    <w:rsid w:val="001F2030"/>
    <w:rsid w:val="001F2063"/>
    <w:rsid w:val="001F2198"/>
    <w:rsid w:val="001F21FF"/>
    <w:rsid w:val="001F22D7"/>
    <w:rsid w:val="001F2449"/>
    <w:rsid w:val="001F24AE"/>
    <w:rsid w:val="001F25C8"/>
    <w:rsid w:val="001F29A3"/>
    <w:rsid w:val="001F2B84"/>
    <w:rsid w:val="001F2C7C"/>
    <w:rsid w:val="001F2E8B"/>
    <w:rsid w:val="001F351B"/>
    <w:rsid w:val="001F35E9"/>
    <w:rsid w:val="001F37DE"/>
    <w:rsid w:val="001F39B0"/>
    <w:rsid w:val="001F39EF"/>
    <w:rsid w:val="001F3A05"/>
    <w:rsid w:val="001F3B2F"/>
    <w:rsid w:val="001F3DDD"/>
    <w:rsid w:val="001F4004"/>
    <w:rsid w:val="001F40E4"/>
    <w:rsid w:val="001F4316"/>
    <w:rsid w:val="001F4502"/>
    <w:rsid w:val="001F46A7"/>
    <w:rsid w:val="001F47AA"/>
    <w:rsid w:val="001F48CD"/>
    <w:rsid w:val="001F4AA0"/>
    <w:rsid w:val="001F4AC4"/>
    <w:rsid w:val="001F4AD8"/>
    <w:rsid w:val="001F4B27"/>
    <w:rsid w:val="001F4C15"/>
    <w:rsid w:val="001F4D1F"/>
    <w:rsid w:val="001F4E77"/>
    <w:rsid w:val="001F4EC0"/>
    <w:rsid w:val="001F53D5"/>
    <w:rsid w:val="001F54A5"/>
    <w:rsid w:val="001F59CC"/>
    <w:rsid w:val="001F6154"/>
    <w:rsid w:val="001F6259"/>
    <w:rsid w:val="001F66C4"/>
    <w:rsid w:val="001F66DD"/>
    <w:rsid w:val="001F6851"/>
    <w:rsid w:val="001F6D12"/>
    <w:rsid w:val="001F6D72"/>
    <w:rsid w:val="001F6F79"/>
    <w:rsid w:val="001F75C6"/>
    <w:rsid w:val="001F7645"/>
    <w:rsid w:val="001F7F07"/>
    <w:rsid w:val="00200062"/>
    <w:rsid w:val="00200508"/>
    <w:rsid w:val="0020082E"/>
    <w:rsid w:val="002008CF"/>
    <w:rsid w:val="00200974"/>
    <w:rsid w:val="00200B29"/>
    <w:rsid w:val="00200B49"/>
    <w:rsid w:val="002012CA"/>
    <w:rsid w:val="002013A5"/>
    <w:rsid w:val="00201516"/>
    <w:rsid w:val="00201A7D"/>
    <w:rsid w:val="00201A8C"/>
    <w:rsid w:val="00202014"/>
    <w:rsid w:val="0020203D"/>
    <w:rsid w:val="0020205D"/>
    <w:rsid w:val="002020B7"/>
    <w:rsid w:val="002021EA"/>
    <w:rsid w:val="002022E6"/>
    <w:rsid w:val="002023DF"/>
    <w:rsid w:val="00202449"/>
    <w:rsid w:val="002024A8"/>
    <w:rsid w:val="00202A6A"/>
    <w:rsid w:val="00202F97"/>
    <w:rsid w:val="00203034"/>
    <w:rsid w:val="0020306D"/>
    <w:rsid w:val="002031D6"/>
    <w:rsid w:val="00203609"/>
    <w:rsid w:val="002037D1"/>
    <w:rsid w:val="00203A35"/>
    <w:rsid w:val="00203A8D"/>
    <w:rsid w:val="00203A98"/>
    <w:rsid w:val="00203B32"/>
    <w:rsid w:val="00203C1D"/>
    <w:rsid w:val="00203F19"/>
    <w:rsid w:val="002041AD"/>
    <w:rsid w:val="002043FF"/>
    <w:rsid w:val="002044EC"/>
    <w:rsid w:val="0020459C"/>
    <w:rsid w:val="002045BD"/>
    <w:rsid w:val="0020471D"/>
    <w:rsid w:val="002048BE"/>
    <w:rsid w:val="00204909"/>
    <w:rsid w:val="00204990"/>
    <w:rsid w:val="00204A5A"/>
    <w:rsid w:val="00204A84"/>
    <w:rsid w:val="00204B33"/>
    <w:rsid w:val="00204B91"/>
    <w:rsid w:val="00204E14"/>
    <w:rsid w:val="0020527A"/>
    <w:rsid w:val="00205609"/>
    <w:rsid w:val="00205737"/>
    <w:rsid w:val="00205785"/>
    <w:rsid w:val="002058A3"/>
    <w:rsid w:val="00205A03"/>
    <w:rsid w:val="00205C18"/>
    <w:rsid w:val="00205DBD"/>
    <w:rsid w:val="00205DDF"/>
    <w:rsid w:val="00205F10"/>
    <w:rsid w:val="00205F44"/>
    <w:rsid w:val="0020601C"/>
    <w:rsid w:val="00206104"/>
    <w:rsid w:val="00206367"/>
    <w:rsid w:val="002063A3"/>
    <w:rsid w:val="0020697E"/>
    <w:rsid w:val="00206ACE"/>
    <w:rsid w:val="00206ADF"/>
    <w:rsid w:val="00206D5E"/>
    <w:rsid w:val="0020705D"/>
    <w:rsid w:val="00207141"/>
    <w:rsid w:val="0020782F"/>
    <w:rsid w:val="00207AB7"/>
    <w:rsid w:val="00207AD3"/>
    <w:rsid w:val="00207C7D"/>
    <w:rsid w:val="00207C8D"/>
    <w:rsid w:val="00207F0F"/>
    <w:rsid w:val="00207F30"/>
    <w:rsid w:val="002105A8"/>
    <w:rsid w:val="00210630"/>
    <w:rsid w:val="002106FA"/>
    <w:rsid w:val="00210850"/>
    <w:rsid w:val="00210B0E"/>
    <w:rsid w:val="00210DB7"/>
    <w:rsid w:val="00210E32"/>
    <w:rsid w:val="00211121"/>
    <w:rsid w:val="00211122"/>
    <w:rsid w:val="0021165F"/>
    <w:rsid w:val="00211C4E"/>
    <w:rsid w:val="00211EFA"/>
    <w:rsid w:val="00211F19"/>
    <w:rsid w:val="00211FA5"/>
    <w:rsid w:val="002120EA"/>
    <w:rsid w:val="00212501"/>
    <w:rsid w:val="00212AA8"/>
    <w:rsid w:val="00212F21"/>
    <w:rsid w:val="00212F71"/>
    <w:rsid w:val="0021310B"/>
    <w:rsid w:val="002133F9"/>
    <w:rsid w:val="0021346D"/>
    <w:rsid w:val="00213495"/>
    <w:rsid w:val="002134AB"/>
    <w:rsid w:val="002136A6"/>
    <w:rsid w:val="002136CC"/>
    <w:rsid w:val="0021372C"/>
    <w:rsid w:val="00213A04"/>
    <w:rsid w:val="00213C55"/>
    <w:rsid w:val="00213CBD"/>
    <w:rsid w:val="00213D47"/>
    <w:rsid w:val="00213E71"/>
    <w:rsid w:val="00213F4F"/>
    <w:rsid w:val="002142C7"/>
    <w:rsid w:val="0021430F"/>
    <w:rsid w:val="00214437"/>
    <w:rsid w:val="002146C0"/>
    <w:rsid w:val="00214831"/>
    <w:rsid w:val="00214979"/>
    <w:rsid w:val="00214C4A"/>
    <w:rsid w:val="0021501F"/>
    <w:rsid w:val="0021557F"/>
    <w:rsid w:val="002155B2"/>
    <w:rsid w:val="0021574A"/>
    <w:rsid w:val="0021576E"/>
    <w:rsid w:val="00215965"/>
    <w:rsid w:val="00215BAB"/>
    <w:rsid w:val="00215CFD"/>
    <w:rsid w:val="00215EFD"/>
    <w:rsid w:val="0021608D"/>
    <w:rsid w:val="00216401"/>
    <w:rsid w:val="0021662F"/>
    <w:rsid w:val="0021691D"/>
    <w:rsid w:val="00216BDA"/>
    <w:rsid w:val="00216C3A"/>
    <w:rsid w:val="00216D5B"/>
    <w:rsid w:val="00216E70"/>
    <w:rsid w:val="00217059"/>
    <w:rsid w:val="00217313"/>
    <w:rsid w:val="0021741C"/>
    <w:rsid w:val="002174FB"/>
    <w:rsid w:val="00217706"/>
    <w:rsid w:val="002179A1"/>
    <w:rsid w:val="00217A05"/>
    <w:rsid w:val="00217A9F"/>
    <w:rsid w:val="00217ECA"/>
    <w:rsid w:val="002200AF"/>
    <w:rsid w:val="00220113"/>
    <w:rsid w:val="002202C2"/>
    <w:rsid w:val="002202F3"/>
    <w:rsid w:val="0022069D"/>
    <w:rsid w:val="002207FE"/>
    <w:rsid w:val="002208F0"/>
    <w:rsid w:val="00220CB9"/>
    <w:rsid w:val="002214DB"/>
    <w:rsid w:val="00221503"/>
    <w:rsid w:val="00221638"/>
    <w:rsid w:val="00221741"/>
    <w:rsid w:val="00221878"/>
    <w:rsid w:val="002218B3"/>
    <w:rsid w:val="0022195A"/>
    <w:rsid w:val="00221AF2"/>
    <w:rsid w:val="00221CAB"/>
    <w:rsid w:val="00221CB2"/>
    <w:rsid w:val="00221F1D"/>
    <w:rsid w:val="0022226A"/>
    <w:rsid w:val="00222422"/>
    <w:rsid w:val="0022243B"/>
    <w:rsid w:val="0022289C"/>
    <w:rsid w:val="00222AB4"/>
    <w:rsid w:val="00222ABE"/>
    <w:rsid w:val="00222B63"/>
    <w:rsid w:val="00222DA2"/>
    <w:rsid w:val="00222F93"/>
    <w:rsid w:val="00222FCF"/>
    <w:rsid w:val="0022307F"/>
    <w:rsid w:val="00223085"/>
    <w:rsid w:val="00223237"/>
    <w:rsid w:val="002232A3"/>
    <w:rsid w:val="00223773"/>
    <w:rsid w:val="0022382F"/>
    <w:rsid w:val="0022385A"/>
    <w:rsid w:val="00223860"/>
    <w:rsid w:val="0022390C"/>
    <w:rsid w:val="00223A54"/>
    <w:rsid w:val="00223B22"/>
    <w:rsid w:val="00223D9C"/>
    <w:rsid w:val="00223DB7"/>
    <w:rsid w:val="00223FF1"/>
    <w:rsid w:val="00224231"/>
    <w:rsid w:val="00224256"/>
    <w:rsid w:val="0022446D"/>
    <w:rsid w:val="0022451E"/>
    <w:rsid w:val="00224897"/>
    <w:rsid w:val="00224B75"/>
    <w:rsid w:val="00224BBF"/>
    <w:rsid w:val="00224E3E"/>
    <w:rsid w:val="002251A2"/>
    <w:rsid w:val="00225262"/>
    <w:rsid w:val="00225534"/>
    <w:rsid w:val="002256AA"/>
    <w:rsid w:val="00225727"/>
    <w:rsid w:val="0022594E"/>
    <w:rsid w:val="002259D5"/>
    <w:rsid w:val="00225B44"/>
    <w:rsid w:val="00225C31"/>
    <w:rsid w:val="00225EAA"/>
    <w:rsid w:val="00226077"/>
    <w:rsid w:val="0022655C"/>
    <w:rsid w:val="002266C8"/>
    <w:rsid w:val="00226B6C"/>
    <w:rsid w:val="00226B98"/>
    <w:rsid w:val="00226F29"/>
    <w:rsid w:val="0022715D"/>
    <w:rsid w:val="0022720C"/>
    <w:rsid w:val="002273C7"/>
    <w:rsid w:val="002275DF"/>
    <w:rsid w:val="00227CB2"/>
    <w:rsid w:val="00227EBF"/>
    <w:rsid w:val="00227EF5"/>
    <w:rsid w:val="0023004A"/>
    <w:rsid w:val="00230087"/>
    <w:rsid w:val="0023012C"/>
    <w:rsid w:val="002305C3"/>
    <w:rsid w:val="0023076B"/>
    <w:rsid w:val="002307FC"/>
    <w:rsid w:val="00230B0F"/>
    <w:rsid w:val="00230B3D"/>
    <w:rsid w:val="00230C3B"/>
    <w:rsid w:val="002314F2"/>
    <w:rsid w:val="002314FD"/>
    <w:rsid w:val="00231543"/>
    <w:rsid w:val="002315DC"/>
    <w:rsid w:val="00231965"/>
    <w:rsid w:val="00231C52"/>
    <w:rsid w:val="00231E62"/>
    <w:rsid w:val="002320D4"/>
    <w:rsid w:val="00232173"/>
    <w:rsid w:val="002323B4"/>
    <w:rsid w:val="002323E3"/>
    <w:rsid w:val="0023294B"/>
    <w:rsid w:val="00232A8E"/>
    <w:rsid w:val="00232DF2"/>
    <w:rsid w:val="00232FE6"/>
    <w:rsid w:val="00233412"/>
    <w:rsid w:val="002334AB"/>
    <w:rsid w:val="00233818"/>
    <w:rsid w:val="002338DE"/>
    <w:rsid w:val="00233E46"/>
    <w:rsid w:val="00233E85"/>
    <w:rsid w:val="00233FAD"/>
    <w:rsid w:val="00234024"/>
    <w:rsid w:val="00234272"/>
    <w:rsid w:val="00234308"/>
    <w:rsid w:val="0023431E"/>
    <w:rsid w:val="00234465"/>
    <w:rsid w:val="002347F6"/>
    <w:rsid w:val="00234DF0"/>
    <w:rsid w:val="00234ED7"/>
    <w:rsid w:val="00234F27"/>
    <w:rsid w:val="002350EC"/>
    <w:rsid w:val="00235113"/>
    <w:rsid w:val="00235121"/>
    <w:rsid w:val="002353D1"/>
    <w:rsid w:val="002353D2"/>
    <w:rsid w:val="0023565A"/>
    <w:rsid w:val="00235701"/>
    <w:rsid w:val="002357AD"/>
    <w:rsid w:val="00235B86"/>
    <w:rsid w:val="00235C7E"/>
    <w:rsid w:val="00235DA6"/>
    <w:rsid w:val="00235DFB"/>
    <w:rsid w:val="00235EA8"/>
    <w:rsid w:val="0023610D"/>
    <w:rsid w:val="0023636C"/>
    <w:rsid w:val="002363F2"/>
    <w:rsid w:val="002364BD"/>
    <w:rsid w:val="0023671B"/>
    <w:rsid w:val="00236C9B"/>
    <w:rsid w:val="00236CD8"/>
    <w:rsid w:val="0023719E"/>
    <w:rsid w:val="002371DE"/>
    <w:rsid w:val="0023728F"/>
    <w:rsid w:val="0023780E"/>
    <w:rsid w:val="0023782B"/>
    <w:rsid w:val="0023796E"/>
    <w:rsid w:val="002379EC"/>
    <w:rsid w:val="00237B93"/>
    <w:rsid w:val="00237EB1"/>
    <w:rsid w:val="00237FC7"/>
    <w:rsid w:val="0024010F"/>
    <w:rsid w:val="00240309"/>
    <w:rsid w:val="00240335"/>
    <w:rsid w:val="002403C2"/>
    <w:rsid w:val="00240411"/>
    <w:rsid w:val="00240606"/>
    <w:rsid w:val="002407EC"/>
    <w:rsid w:val="00240B2A"/>
    <w:rsid w:val="00240DE7"/>
    <w:rsid w:val="0024125E"/>
    <w:rsid w:val="00241580"/>
    <w:rsid w:val="00241652"/>
    <w:rsid w:val="0024175D"/>
    <w:rsid w:val="00241947"/>
    <w:rsid w:val="00241AAE"/>
    <w:rsid w:val="00241EAE"/>
    <w:rsid w:val="00241ECF"/>
    <w:rsid w:val="00242006"/>
    <w:rsid w:val="00242582"/>
    <w:rsid w:val="00242928"/>
    <w:rsid w:val="00242C3F"/>
    <w:rsid w:val="00242F1E"/>
    <w:rsid w:val="00242FA5"/>
    <w:rsid w:val="0024305B"/>
    <w:rsid w:val="0024308F"/>
    <w:rsid w:val="0024326C"/>
    <w:rsid w:val="002432A5"/>
    <w:rsid w:val="0024335B"/>
    <w:rsid w:val="002436E1"/>
    <w:rsid w:val="002436E8"/>
    <w:rsid w:val="0024381D"/>
    <w:rsid w:val="00243AE5"/>
    <w:rsid w:val="00243B08"/>
    <w:rsid w:val="00243FF6"/>
    <w:rsid w:val="0024411D"/>
    <w:rsid w:val="002441AC"/>
    <w:rsid w:val="00244261"/>
    <w:rsid w:val="002448F7"/>
    <w:rsid w:val="00244A3C"/>
    <w:rsid w:val="00244A60"/>
    <w:rsid w:val="00244BE5"/>
    <w:rsid w:val="00244EE1"/>
    <w:rsid w:val="00244F2C"/>
    <w:rsid w:val="0024502A"/>
    <w:rsid w:val="002452C5"/>
    <w:rsid w:val="002453BC"/>
    <w:rsid w:val="002454C4"/>
    <w:rsid w:val="0024556B"/>
    <w:rsid w:val="002456B0"/>
    <w:rsid w:val="00245897"/>
    <w:rsid w:val="00245DB2"/>
    <w:rsid w:val="00245E31"/>
    <w:rsid w:val="00246015"/>
    <w:rsid w:val="00246400"/>
    <w:rsid w:val="002465A8"/>
    <w:rsid w:val="002465D5"/>
    <w:rsid w:val="0024663B"/>
    <w:rsid w:val="002468F7"/>
    <w:rsid w:val="0024696A"/>
    <w:rsid w:val="00246B29"/>
    <w:rsid w:val="00246BC5"/>
    <w:rsid w:val="00246D64"/>
    <w:rsid w:val="00246E96"/>
    <w:rsid w:val="00247165"/>
    <w:rsid w:val="00247551"/>
    <w:rsid w:val="002475E2"/>
    <w:rsid w:val="002479A0"/>
    <w:rsid w:val="00247D15"/>
    <w:rsid w:val="00247DBC"/>
    <w:rsid w:val="00247F86"/>
    <w:rsid w:val="00250254"/>
    <w:rsid w:val="002503C7"/>
    <w:rsid w:val="002508CE"/>
    <w:rsid w:val="00250B43"/>
    <w:rsid w:val="00250E5D"/>
    <w:rsid w:val="00251335"/>
    <w:rsid w:val="00251381"/>
    <w:rsid w:val="00251B1C"/>
    <w:rsid w:val="00251F16"/>
    <w:rsid w:val="00251F33"/>
    <w:rsid w:val="002521E0"/>
    <w:rsid w:val="00252293"/>
    <w:rsid w:val="0025292E"/>
    <w:rsid w:val="00252AFB"/>
    <w:rsid w:val="00252B00"/>
    <w:rsid w:val="00252D21"/>
    <w:rsid w:val="00252D98"/>
    <w:rsid w:val="00253112"/>
    <w:rsid w:val="00253282"/>
    <w:rsid w:val="0025390F"/>
    <w:rsid w:val="00253A4A"/>
    <w:rsid w:val="00253BFF"/>
    <w:rsid w:val="00253D32"/>
    <w:rsid w:val="002540CA"/>
    <w:rsid w:val="002541AA"/>
    <w:rsid w:val="00254395"/>
    <w:rsid w:val="0025461D"/>
    <w:rsid w:val="00254A13"/>
    <w:rsid w:val="00254A15"/>
    <w:rsid w:val="00254A2A"/>
    <w:rsid w:val="00254B20"/>
    <w:rsid w:val="00254B5F"/>
    <w:rsid w:val="00254BCB"/>
    <w:rsid w:val="00254CE8"/>
    <w:rsid w:val="00254CFB"/>
    <w:rsid w:val="00254D34"/>
    <w:rsid w:val="0025507A"/>
    <w:rsid w:val="002552ED"/>
    <w:rsid w:val="0025556F"/>
    <w:rsid w:val="00255715"/>
    <w:rsid w:val="00255960"/>
    <w:rsid w:val="00255A1E"/>
    <w:rsid w:val="00255BF9"/>
    <w:rsid w:val="00255D24"/>
    <w:rsid w:val="00255D4C"/>
    <w:rsid w:val="00255DD2"/>
    <w:rsid w:val="00256071"/>
    <w:rsid w:val="002561D6"/>
    <w:rsid w:val="00256304"/>
    <w:rsid w:val="00256305"/>
    <w:rsid w:val="00256432"/>
    <w:rsid w:val="0025648C"/>
    <w:rsid w:val="00256A9C"/>
    <w:rsid w:val="00257077"/>
    <w:rsid w:val="00257188"/>
    <w:rsid w:val="00257603"/>
    <w:rsid w:val="002576AC"/>
    <w:rsid w:val="00257873"/>
    <w:rsid w:val="002578B6"/>
    <w:rsid w:val="00257974"/>
    <w:rsid w:val="002579B4"/>
    <w:rsid w:val="00257A5C"/>
    <w:rsid w:val="00257C15"/>
    <w:rsid w:val="00257FA6"/>
    <w:rsid w:val="00260024"/>
    <w:rsid w:val="002600F3"/>
    <w:rsid w:val="00260412"/>
    <w:rsid w:val="0026050C"/>
    <w:rsid w:val="00260B39"/>
    <w:rsid w:val="00260BA9"/>
    <w:rsid w:val="00260BBD"/>
    <w:rsid w:val="00260C01"/>
    <w:rsid w:val="00260E2A"/>
    <w:rsid w:val="0026129F"/>
    <w:rsid w:val="00261428"/>
    <w:rsid w:val="002616E8"/>
    <w:rsid w:val="002618C7"/>
    <w:rsid w:val="00261941"/>
    <w:rsid w:val="00261A98"/>
    <w:rsid w:val="00261DEE"/>
    <w:rsid w:val="00262384"/>
    <w:rsid w:val="002626D4"/>
    <w:rsid w:val="00262B4D"/>
    <w:rsid w:val="00262FC2"/>
    <w:rsid w:val="00263028"/>
    <w:rsid w:val="00263129"/>
    <w:rsid w:val="002634F8"/>
    <w:rsid w:val="002634FE"/>
    <w:rsid w:val="00263547"/>
    <w:rsid w:val="0026387F"/>
    <w:rsid w:val="00263BBB"/>
    <w:rsid w:val="00263BEC"/>
    <w:rsid w:val="00263DCB"/>
    <w:rsid w:val="00263F02"/>
    <w:rsid w:val="002641BE"/>
    <w:rsid w:val="002641C7"/>
    <w:rsid w:val="00264303"/>
    <w:rsid w:val="002644AA"/>
    <w:rsid w:val="00264535"/>
    <w:rsid w:val="00264726"/>
    <w:rsid w:val="00264957"/>
    <w:rsid w:val="002649A4"/>
    <w:rsid w:val="00264D37"/>
    <w:rsid w:val="00264D6F"/>
    <w:rsid w:val="00264EE6"/>
    <w:rsid w:val="00264F98"/>
    <w:rsid w:val="00265001"/>
    <w:rsid w:val="00265012"/>
    <w:rsid w:val="0026513B"/>
    <w:rsid w:val="00265521"/>
    <w:rsid w:val="00265649"/>
    <w:rsid w:val="00265768"/>
    <w:rsid w:val="00265AB5"/>
    <w:rsid w:val="00265B52"/>
    <w:rsid w:val="00265BCD"/>
    <w:rsid w:val="00265EC7"/>
    <w:rsid w:val="00265FBB"/>
    <w:rsid w:val="00265FBC"/>
    <w:rsid w:val="002661A9"/>
    <w:rsid w:val="0026643F"/>
    <w:rsid w:val="00266B1A"/>
    <w:rsid w:val="00267019"/>
    <w:rsid w:val="0026722F"/>
    <w:rsid w:val="00267491"/>
    <w:rsid w:val="002675EC"/>
    <w:rsid w:val="002675F4"/>
    <w:rsid w:val="00267A38"/>
    <w:rsid w:val="00267B42"/>
    <w:rsid w:val="002701BB"/>
    <w:rsid w:val="0027029D"/>
    <w:rsid w:val="0027041B"/>
    <w:rsid w:val="002704A0"/>
    <w:rsid w:val="0027082C"/>
    <w:rsid w:val="002708CB"/>
    <w:rsid w:val="00270B75"/>
    <w:rsid w:val="00270CD1"/>
    <w:rsid w:val="00270DF7"/>
    <w:rsid w:val="00270E3F"/>
    <w:rsid w:val="00270E56"/>
    <w:rsid w:val="00270FE2"/>
    <w:rsid w:val="0027128C"/>
    <w:rsid w:val="0027173E"/>
    <w:rsid w:val="00271C6F"/>
    <w:rsid w:val="00272155"/>
    <w:rsid w:val="00272443"/>
    <w:rsid w:val="00272784"/>
    <w:rsid w:val="0027289E"/>
    <w:rsid w:val="00272965"/>
    <w:rsid w:val="00272B46"/>
    <w:rsid w:val="00272BCB"/>
    <w:rsid w:val="00272BE9"/>
    <w:rsid w:val="00272CEE"/>
    <w:rsid w:val="00272EB4"/>
    <w:rsid w:val="002730CC"/>
    <w:rsid w:val="0027324D"/>
    <w:rsid w:val="00273531"/>
    <w:rsid w:val="002735AE"/>
    <w:rsid w:val="002738F1"/>
    <w:rsid w:val="00273A71"/>
    <w:rsid w:val="00273AC2"/>
    <w:rsid w:val="00273B1E"/>
    <w:rsid w:val="00274076"/>
    <w:rsid w:val="00274081"/>
    <w:rsid w:val="00274548"/>
    <w:rsid w:val="00274692"/>
    <w:rsid w:val="00274779"/>
    <w:rsid w:val="002747A7"/>
    <w:rsid w:val="002748C6"/>
    <w:rsid w:val="00274B03"/>
    <w:rsid w:val="00274E90"/>
    <w:rsid w:val="00274EE6"/>
    <w:rsid w:val="002750AC"/>
    <w:rsid w:val="002750C0"/>
    <w:rsid w:val="00275442"/>
    <w:rsid w:val="002754D3"/>
    <w:rsid w:val="00275677"/>
    <w:rsid w:val="00275D80"/>
    <w:rsid w:val="00275E98"/>
    <w:rsid w:val="002760EF"/>
    <w:rsid w:val="002761E5"/>
    <w:rsid w:val="0027687E"/>
    <w:rsid w:val="00276925"/>
    <w:rsid w:val="00276DB1"/>
    <w:rsid w:val="00277CC4"/>
    <w:rsid w:val="00277D49"/>
    <w:rsid w:val="002800C6"/>
    <w:rsid w:val="0028014F"/>
    <w:rsid w:val="0028018C"/>
    <w:rsid w:val="002801D7"/>
    <w:rsid w:val="002804FD"/>
    <w:rsid w:val="00280632"/>
    <w:rsid w:val="002806C3"/>
    <w:rsid w:val="00280932"/>
    <w:rsid w:val="00280A5E"/>
    <w:rsid w:val="00280CE4"/>
    <w:rsid w:val="00281014"/>
    <w:rsid w:val="00281156"/>
    <w:rsid w:val="00281763"/>
    <w:rsid w:val="00281796"/>
    <w:rsid w:val="00281ACA"/>
    <w:rsid w:val="00281C4B"/>
    <w:rsid w:val="00281E39"/>
    <w:rsid w:val="00281E7E"/>
    <w:rsid w:val="00281FB7"/>
    <w:rsid w:val="00282891"/>
    <w:rsid w:val="002829EC"/>
    <w:rsid w:val="00282A66"/>
    <w:rsid w:val="00282C79"/>
    <w:rsid w:val="00282DA6"/>
    <w:rsid w:val="002831F3"/>
    <w:rsid w:val="002833A7"/>
    <w:rsid w:val="00283582"/>
    <w:rsid w:val="002836DE"/>
    <w:rsid w:val="002839D9"/>
    <w:rsid w:val="00283BDF"/>
    <w:rsid w:val="00283C39"/>
    <w:rsid w:val="00284062"/>
    <w:rsid w:val="0028420C"/>
    <w:rsid w:val="00284214"/>
    <w:rsid w:val="00284292"/>
    <w:rsid w:val="002842C3"/>
    <w:rsid w:val="002846AC"/>
    <w:rsid w:val="002847B7"/>
    <w:rsid w:val="00284B34"/>
    <w:rsid w:val="00284BD4"/>
    <w:rsid w:val="00284C71"/>
    <w:rsid w:val="002850B9"/>
    <w:rsid w:val="002850FE"/>
    <w:rsid w:val="002851BC"/>
    <w:rsid w:val="002857FF"/>
    <w:rsid w:val="00285AE1"/>
    <w:rsid w:val="00285B6A"/>
    <w:rsid w:val="00285D36"/>
    <w:rsid w:val="00285E5B"/>
    <w:rsid w:val="00285ECE"/>
    <w:rsid w:val="00286434"/>
    <w:rsid w:val="00286487"/>
    <w:rsid w:val="002864EC"/>
    <w:rsid w:val="00286502"/>
    <w:rsid w:val="002867A4"/>
    <w:rsid w:val="00286B2A"/>
    <w:rsid w:val="00286B42"/>
    <w:rsid w:val="00286C2F"/>
    <w:rsid w:val="00286DE2"/>
    <w:rsid w:val="0028708D"/>
    <w:rsid w:val="00287145"/>
    <w:rsid w:val="002875FD"/>
    <w:rsid w:val="00287649"/>
    <w:rsid w:val="00287663"/>
    <w:rsid w:val="002876B0"/>
    <w:rsid w:val="00287B5F"/>
    <w:rsid w:val="00290102"/>
    <w:rsid w:val="002901ED"/>
    <w:rsid w:val="00290375"/>
    <w:rsid w:val="00290710"/>
    <w:rsid w:val="00290762"/>
    <w:rsid w:val="002907CD"/>
    <w:rsid w:val="00290E3B"/>
    <w:rsid w:val="0029116D"/>
    <w:rsid w:val="002912D8"/>
    <w:rsid w:val="0029143E"/>
    <w:rsid w:val="0029167D"/>
    <w:rsid w:val="0029183D"/>
    <w:rsid w:val="002919E0"/>
    <w:rsid w:val="00291F61"/>
    <w:rsid w:val="002920E5"/>
    <w:rsid w:val="00292247"/>
    <w:rsid w:val="002923DA"/>
    <w:rsid w:val="0029248F"/>
    <w:rsid w:val="0029274A"/>
    <w:rsid w:val="002927B8"/>
    <w:rsid w:val="002927EE"/>
    <w:rsid w:val="00292A0C"/>
    <w:rsid w:val="00292BDA"/>
    <w:rsid w:val="00292C79"/>
    <w:rsid w:val="00292D07"/>
    <w:rsid w:val="00292D6F"/>
    <w:rsid w:val="0029318F"/>
    <w:rsid w:val="00293A4C"/>
    <w:rsid w:val="00293A57"/>
    <w:rsid w:val="00293E0A"/>
    <w:rsid w:val="00294330"/>
    <w:rsid w:val="002943C7"/>
    <w:rsid w:val="002946B0"/>
    <w:rsid w:val="00294829"/>
    <w:rsid w:val="00294943"/>
    <w:rsid w:val="00294A6B"/>
    <w:rsid w:val="00294F17"/>
    <w:rsid w:val="00294F85"/>
    <w:rsid w:val="00294FE7"/>
    <w:rsid w:val="0029513F"/>
    <w:rsid w:val="002951CD"/>
    <w:rsid w:val="00295480"/>
    <w:rsid w:val="00295664"/>
    <w:rsid w:val="00295787"/>
    <w:rsid w:val="00295829"/>
    <w:rsid w:val="00295845"/>
    <w:rsid w:val="002959D3"/>
    <w:rsid w:val="00295A35"/>
    <w:rsid w:val="00296185"/>
    <w:rsid w:val="002962A2"/>
    <w:rsid w:val="002962B9"/>
    <w:rsid w:val="002966BC"/>
    <w:rsid w:val="002966DC"/>
    <w:rsid w:val="00296858"/>
    <w:rsid w:val="00296866"/>
    <w:rsid w:val="002968FA"/>
    <w:rsid w:val="00296BF3"/>
    <w:rsid w:val="00296D3D"/>
    <w:rsid w:val="00296D9C"/>
    <w:rsid w:val="00296DCA"/>
    <w:rsid w:val="002970E9"/>
    <w:rsid w:val="00297372"/>
    <w:rsid w:val="00297576"/>
    <w:rsid w:val="002976B1"/>
    <w:rsid w:val="00297A29"/>
    <w:rsid w:val="00297A4F"/>
    <w:rsid w:val="00297ED5"/>
    <w:rsid w:val="00297F5C"/>
    <w:rsid w:val="002A001C"/>
    <w:rsid w:val="002A00B5"/>
    <w:rsid w:val="002A0329"/>
    <w:rsid w:val="002A03A0"/>
    <w:rsid w:val="002A04E8"/>
    <w:rsid w:val="002A0524"/>
    <w:rsid w:val="002A056D"/>
    <w:rsid w:val="002A0693"/>
    <w:rsid w:val="002A06AC"/>
    <w:rsid w:val="002A0BE0"/>
    <w:rsid w:val="002A0EAF"/>
    <w:rsid w:val="002A0EDD"/>
    <w:rsid w:val="002A1454"/>
    <w:rsid w:val="002A180C"/>
    <w:rsid w:val="002A19B8"/>
    <w:rsid w:val="002A1B6D"/>
    <w:rsid w:val="002A1BA8"/>
    <w:rsid w:val="002A1BB7"/>
    <w:rsid w:val="002A1F80"/>
    <w:rsid w:val="002A2079"/>
    <w:rsid w:val="002A2098"/>
    <w:rsid w:val="002A231D"/>
    <w:rsid w:val="002A234F"/>
    <w:rsid w:val="002A2550"/>
    <w:rsid w:val="002A2655"/>
    <w:rsid w:val="002A2658"/>
    <w:rsid w:val="002A27E5"/>
    <w:rsid w:val="002A2914"/>
    <w:rsid w:val="002A29E8"/>
    <w:rsid w:val="002A2A2C"/>
    <w:rsid w:val="002A2ACB"/>
    <w:rsid w:val="002A2B53"/>
    <w:rsid w:val="002A2C54"/>
    <w:rsid w:val="002A2D3E"/>
    <w:rsid w:val="002A31EF"/>
    <w:rsid w:val="002A31FE"/>
    <w:rsid w:val="002A339E"/>
    <w:rsid w:val="002A3863"/>
    <w:rsid w:val="002A38BD"/>
    <w:rsid w:val="002A3A5E"/>
    <w:rsid w:val="002A3BB1"/>
    <w:rsid w:val="002A3E2A"/>
    <w:rsid w:val="002A3E76"/>
    <w:rsid w:val="002A405B"/>
    <w:rsid w:val="002A414C"/>
    <w:rsid w:val="002A41C8"/>
    <w:rsid w:val="002A4526"/>
    <w:rsid w:val="002A46E3"/>
    <w:rsid w:val="002A4756"/>
    <w:rsid w:val="002A48A9"/>
    <w:rsid w:val="002A5158"/>
    <w:rsid w:val="002A56B1"/>
    <w:rsid w:val="002A581C"/>
    <w:rsid w:val="002A5A5D"/>
    <w:rsid w:val="002A5D2A"/>
    <w:rsid w:val="002A602E"/>
    <w:rsid w:val="002A62B7"/>
    <w:rsid w:val="002A66D6"/>
    <w:rsid w:val="002A678A"/>
    <w:rsid w:val="002A68D2"/>
    <w:rsid w:val="002A6C29"/>
    <w:rsid w:val="002A6C82"/>
    <w:rsid w:val="002A7025"/>
    <w:rsid w:val="002A7028"/>
    <w:rsid w:val="002A780D"/>
    <w:rsid w:val="002A7973"/>
    <w:rsid w:val="002A7BA8"/>
    <w:rsid w:val="002A7E2D"/>
    <w:rsid w:val="002A7EA0"/>
    <w:rsid w:val="002A7F5A"/>
    <w:rsid w:val="002A7FB7"/>
    <w:rsid w:val="002B02C2"/>
    <w:rsid w:val="002B02F0"/>
    <w:rsid w:val="002B060C"/>
    <w:rsid w:val="002B0763"/>
    <w:rsid w:val="002B07F7"/>
    <w:rsid w:val="002B0914"/>
    <w:rsid w:val="002B0929"/>
    <w:rsid w:val="002B0C68"/>
    <w:rsid w:val="002B0EFA"/>
    <w:rsid w:val="002B0F84"/>
    <w:rsid w:val="002B137D"/>
    <w:rsid w:val="002B1389"/>
    <w:rsid w:val="002B17D9"/>
    <w:rsid w:val="002B18F0"/>
    <w:rsid w:val="002B1C73"/>
    <w:rsid w:val="002B1C8B"/>
    <w:rsid w:val="002B201C"/>
    <w:rsid w:val="002B2470"/>
    <w:rsid w:val="002B24F0"/>
    <w:rsid w:val="002B292A"/>
    <w:rsid w:val="002B2B5D"/>
    <w:rsid w:val="002B2C17"/>
    <w:rsid w:val="002B2FED"/>
    <w:rsid w:val="002B31A8"/>
    <w:rsid w:val="002B31DE"/>
    <w:rsid w:val="002B3227"/>
    <w:rsid w:val="002B3255"/>
    <w:rsid w:val="002B326D"/>
    <w:rsid w:val="002B3F5C"/>
    <w:rsid w:val="002B40A5"/>
    <w:rsid w:val="002B4108"/>
    <w:rsid w:val="002B432B"/>
    <w:rsid w:val="002B43CA"/>
    <w:rsid w:val="002B4485"/>
    <w:rsid w:val="002B4665"/>
    <w:rsid w:val="002B46B6"/>
    <w:rsid w:val="002B47D3"/>
    <w:rsid w:val="002B49DC"/>
    <w:rsid w:val="002B4AF0"/>
    <w:rsid w:val="002B4F82"/>
    <w:rsid w:val="002B51E6"/>
    <w:rsid w:val="002B521D"/>
    <w:rsid w:val="002B5286"/>
    <w:rsid w:val="002B5A95"/>
    <w:rsid w:val="002B5ABB"/>
    <w:rsid w:val="002B5AFA"/>
    <w:rsid w:val="002B5BC5"/>
    <w:rsid w:val="002B5CCC"/>
    <w:rsid w:val="002B6186"/>
    <w:rsid w:val="002B61F2"/>
    <w:rsid w:val="002B6806"/>
    <w:rsid w:val="002B681F"/>
    <w:rsid w:val="002B68D6"/>
    <w:rsid w:val="002B69B1"/>
    <w:rsid w:val="002B6A9D"/>
    <w:rsid w:val="002B6CDF"/>
    <w:rsid w:val="002B6E39"/>
    <w:rsid w:val="002B6FC0"/>
    <w:rsid w:val="002B70F0"/>
    <w:rsid w:val="002B712A"/>
    <w:rsid w:val="002B7260"/>
    <w:rsid w:val="002B7320"/>
    <w:rsid w:val="002B7433"/>
    <w:rsid w:val="002B75F5"/>
    <w:rsid w:val="002B76C5"/>
    <w:rsid w:val="002B76EB"/>
    <w:rsid w:val="002B7711"/>
    <w:rsid w:val="002B77E6"/>
    <w:rsid w:val="002B78A4"/>
    <w:rsid w:val="002B79A5"/>
    <w:rsid w:val="002B7C45"/>
    <w:rsid w:val="002B7CAB"/>
    <w:rsid w:val="002B7EAC"/>
    <w:rsid w:val="002B7EC8"/>
    <w:rsid w:val="002C02BF"/>
    <w:rsid w:val="002C07A3"/>
    <w:rsid w:val="002C0803"/>
    <w:rsid w:val="002C0998"/>
    <w:rsid w:val="002C0B56"/>
    <w:rsid w:val="002C113E"/>
    <w:rsid w:val="002C1187"/>
    <w:rsid w:val="002C12C2"/>
    <w:rsid w:val="002C12F2"/>
    <w:rsid w:val="002C1360"/>
    <w:rsid w:val="002C1601"/>
    <w:rsid w:val="002C182E"/>
    <w:rsid w:val="002C1B38"/>
    <w:rsid w:val="002C1E24"/>
    <w:rsid w:val="002C1F74"/>
    <w:rsid w:val="002C2118"/>
    <w:rsid w:val="002C2191"/>
    <w:rsid w:val="002C2297"/>
    <w:rsid w:val="002C23FE"/>
    <w:rsid w:val="002C248C"/>
    <w:rsid w:val="002C24CB"/>
    <w:rsid w:val="002C24F2"/>
    <w:rsid w:val="002C251A"/>
    <w:rsid w:val="002C2537"/>
    <w:rsid w:val="002C25D3"/>
    <w:rsid w:val="002C273D"/>
    <w:rsid w:val="002C279E"/>
    <w:rsid w:val="002C28DD"/>
    <w:rsid w:val="002C2956"/>
    <w:rsid w:val="002C2CCB"/>
    <w:rsid w:val="002C2EA7"/>
    <w:rsid w:val="002C2F15"/>
    <w:rsid w:val="002C318A"/>
    <w:rsid w:val="002C3229"/>
    <w:rsid w:val="002C323E"/>
    <w:rsid w:val="002C33F7"/>
    <w:rsid w:val="002C356F"/>
    <w:rsid w:val="002C380C"/>
    <w:rsid w:val="002C3884"/>
    <w:rsid w:val="002C38C8"/>
    <w:rsid w:val="002C39C7"/>
    <w:rsid w:val="002C3A19"/>
    <w:rsid w:val="002C3ADB"/>
    <w:rsid w:val="002C40F1"/>
    <w:rsid w:val="002C410C"/>
    <w:rsid w:val="002C4250"/>
    <w:rsid w:val="002C4560"/>
    <w:rsid w:val="002C4AC3"/>
    <w:rsid w:val="002C4AEA"/>
    <w:rsid w:val="002C4B74"/>
    <w:rsid w:val="002C4C53"/>
    <w:rsid w:val="002C4E77"/>
    <w:rsid w:val="002C5007"/>
    <w:rsid w:val="002C53FB"/>
    <w:rsid w:val="002C577D"/>
    <w:rsid w:val="002C57AB"/>
    <w:rsid w:val="002C5853"/>
    <w:rsid w:val="002C5C46"/>
    <w:rsid w:val="002C5EF5"/>
    <w:rsid w:val="002C665A"/>
    <w:rsid w:val="002C6677"/>
    <w:rsid w:val="002C6714"/>
    <w:rsid w:val="002C68CE"/>
    <w:rsid w:val="002C6926"/>
    <w:rsid w:val="002C6DAA"/>
    <w:rsid w:val="002C6DC2"/>
    <w:rsid w:val="002C6E6C"/>
    <w:rsid w:val="002C6F51"/>
    <w:rsid w:val="002C71DD"/>
    <w:rsid w:val="002C72DB"/>
    <w:rsid w:val="002C741D"/>
    <w:rsid w:val="002C75CE"/>
    <w:rsid w:val="002C7898"/>
    <w:rsid w:val="002C7C48"/>
    <w:rsid w:val="002C7E7B"/>
    <w:rsid w:val="002C7F4F"/>
    <w:rsid w:val="002D0C70"/>
    <w:rsid w:val="002D0DB9"/>
    <w:rsid w:val="002D0F52"/>
    <w:rsid w:val="002D1421"/>
    <w:rsid w:val="002D1570"/>
    <w:rsid w:val="002D164B"/>
    <w:rsid w:val="002D1703"/>
    <w:rsid w:val="002D17AD"/>
    <w:rsid w:val="002D1807"/>
    <w:rsid w:val="002D1E2E"/>
    <w:rsid w:val="002D1ECA"/>
    <w:rsid w:val="002D2123"/>
    <w:rsid w:val="002D2226"/>
    <w:rsid w:val="002D25AF"/>
    <w:rsid w:val="002D2909"/>
    <w:rsid w:val="002D293D"/>
    <w:rsid w:val="002D2A76"/>
    <w:rsid w:val="002D2CBD"/>
    <w:rsid w:val="002D2E3C"/>
    <w:rsid w:val="002D2EA3"/>
    <w:rsid w:val="002D30FB"/>
    <w:rsid w:val="002D31FA"/>
    <w:rsid w:val="002D365D"/>
    <w:rsid w:val="002D3D85"/>
    <w:rsid w:val="002D3EFE"/>
    <w:rsid w:val="002D4460"/>
    <w:rsid w:val="002D4BA9"/>
    <w:rsid w:val="002D4BDA"/>
    <w:rsid w:val="002D4C3A"/>
    <w:rsid w:val="002D4CC5"/>
    <w:rsid w:val="002D4E1F"/>
    <w:rsid w:val="002D4F0A"/>
    <w:rsid w:val="002D4F74"/>
    <w:rsid w:val="002D5020"/>
    <w:rsid w:val="002D54C5"/>
    <w:rsid w:val="002D552D"/>
    <w:rsid w:val="002D5561"/>
    <w:rsid w:val="002D5573"/>
    <w:rsid w:val="002D588B"/>
    <w:rsid w:val="002D5A71"/>
    <w:rsid w:val="002D5B94"/>
    <w:rsid w:val="002D5C6D"/>
    <w:rsid w:val="002D5CF4"/>
    <w:rsid w:val="002D6457"/>
    <w:rsid w:val="002D6717"/>
    <w:rsid w:val="002D6DAE"/>
    <w:rsid w:val="002D6EAD"/>
    <w:rsid w:val="002D6FA6"/>
    <w:rsid w:val="002D76DC"/>
    <w:rsid w:val="002D77C4"/>
    <w:rsid w:val="002D784C"/>
    <w:rsid w:val="002D78A2"/>
    <w:rsid w:val="002D7B85"/>
    <w:rsid w:val="002D7F80"/>
    <w:rsid w:val="002E008E"/>
    <w:rsid w:val="002E00E3"/>
    <w:rsid w:val="002E00EE"/>
    <w:rsid w:val="002E086E"/>
    <w:rsid w:val="002E08DC"/>
    <w:rsid w:val="002E0911"/>
    <w:rsid w:val="002E0BA4"/>
    <w:rsid w:val="002E0D28"/>
    <w:rsid w:val="002E0D59"/>
    <w:rsid w:val="002E0EAE"/>
    <w:rsid w:val="002E10D8"/>
    <w:rsid w:val="002E1A44"/>
    <w:rsid w:val="002E1B32"/>
    <w:rsid w:val="002E1B6D"/>
    <w:rsid w:val="002E1F57"/>
    <w:rsid w:val="002E2167"/>
    <w:rsid w:val="002E22EA"/>
    <w:rsid w:val="002E2471"/>
    <w:rsid w:val="002E2808"/>
    <w:rsid w:val="002E2924"/>
    <w:rsid w:val="002E35E5"/>
    <w:rsid w:val="002E37FE"/>
    <w:rsid w:val="002E3894"/>
    <w:rsid w:val="002E3BC4"/>
    <w:rsid w:val="002E3C3B"/>
    <w:rsid w:val="002E3CE7"/>
    <w:rsid w:val="002E3D97"/>
    <w:rsid w:val="002E3F27"/>
    <w:rsid w:val="002E3FC0"/>
    <w:rsid w:val="002E40D5"/>
    <w:rsid w:val="002E43C1"/>
    <w:rsid w:val="002E45E7"/>
    <w:rsid w:val="002E4B4D"/>
    <w:rsid w:val="002E4BD5"/>
    <w:rsid w:val="002E4C68"/>
    <w:rsid w:val="002E4D3C"/>
    <w:rsid w:val="002E4DCF"/>
    <w:rsid w:val="002E4F33"/>
    <w:rsid w:val="002E504B"/>
    <w:rsid w:val="002E5351"/>
    <w:rsid w:val="002E561D"/>
    <w:rsid w:val="002E56FA"/>
    <w:rsid w:val="002E56FF"/>
    <w:rsid w:val="002E5BAC"/>
    <w:rsid w:val="002E5F39"/>
    <w:rsid w:val="002E602A"/>
    <w:rsid w:val="002E648A"/>
    <w:rsid w:val="002E662C"/>
    <w:rsid w:val="002E6812"/>
    <w:rsid w:val="002E69A7"/>
    <w:rsid w:val="002E768A"/>
    <w:rsid w:val="002E7991"/>
    <w:rsid w:val="002E7BE8"/>
    <w:rsid w:val="002E7E72"/>
    <w:rsid w:val="002E7EC0"/>
    <w:rsid w:val="002E7EDB"/>
    <w:rsid w:val="002F001C"/>
    <w:rsid w:val="002F0764"/>
    <w:rsid w:val="002F088E"/>
    <w:rsid w:val="002F0AAA"/>
    <w:rsid w:val="002F0AB6"/>
    <w:rsid w:val="002F0CC1"/>
    <w:rsid w:val="002F0D16"/>
    <w:rsid w:val="002F113D"/>
    <w:rsid w:val="002F125C"/>
    <w:rsid w:val="002F136E"/>
    <w:rsid w:val="002F18B0"/>
    <w:rsid w:val="002F19DB"/>
    <w:rsid w:val="002F1B2B"/>
    <w:rsid w:val="002F1B35"/>
    <w:rsid w:val="002F1F7F"/>
    <w:rsid w:val="002F1FD7"/>
    <w:rsid w:val="002F20BA"/>
    <w:rsid w:val="002F20FD"/>
    <w:rsid w:val="002F235B"/>
    <w:rsid w:val="002F252F"/>
    <w:rsid w:val="002F25F7"/>
    <w:rsid w:val="002F2AA8"/>
    <w:rsid w:val="002F2C56"/>
    <w:rsid w:val="002F2EF0"/>
    <w:rsid w:val="002F316B"/>
    <w:rsid w:val="002F3344"/>
    <w:rsid w:val="002F36D0"/>
    <w:rsid w:val="002F383B"/>
    <w:rsid w:val="002F3863"/>
    <w:rsid w:val="002F3918"/>
    <w:rsid w:val="002F3CD0"/>
    <w:rsid w:val="002F3D6E"/>
    <w:rsid w:val="002F40C2"/>
    <w:rsid w:val="002F4131"/>
    <w:rsid w:val="002F445B"/>
    <w:rsid w:val="002F4555"/>
    <w:rsid w:val="002F4799"/>
    <w:rsid w:val="002F47AA"/>
    <w:rsid w:val="002F47DF"/>
    <w:rsid w:val="002F49F1"/>
    <w:rsid w:val="002F4E91"/>
    <w:rsid w:val="002F4F2E"/>
    <w:rsid w:val="002F51E3"/>
    <w:rsid w:val="002F51F6"/>
    <w:rsid w:val="002F5414"/>
    <w:rsid w:val="002F5620"/>
    <w:rsid w:val="002F57DF"/>
    <w:rsid w:val="002F5967"/>
    <w:rsid w:val="002F59F5"/>
    <w:rsid w:val="002F5AFC"/>
    <w:rsid w:val="002F5FE4"/>
    <w:rsid w:val="002F6024"/>
    <w:rsid w:val="002F6332"/>
    <w:rsid w:val="002F643F"/>
    <w:rsid w:val="002F64C2"/>
    <w:rsid w:val="002F6AC1"/>
    <w:rsid w:val="002F7A1D"/>
    <w:rsid w:val="002F7A2E"/>
    <w:rsid w:val="002F7A64"/>
    <w:rsid w:val="002F7D9A"/>
    <w:rsid w:val="002F7DB3"/>
    <w:rsid w:val="0030011C"/>
    <w:rsid w:val="003001D3"/>
    <w:rsid w:val="00300340"/>
    <w:rsid w:val="003005FF"/>
    <w:rsid w:val="003006A0"/>
    <w:rsid w:val="003007DE"/>
    <w:rsid w:val="00300DED"/>
    <w:rsid w:val="00300F2E"/>
    <w:rsid w:val="0030104D"/>
    <w:rsid w:val="00301309"/>
    <w:rsid w:val="0030146C"/>
    <w:rsid w:val="0030150B"/>
    <w:rsid w:val="00301517"/>
    <w:rsid w:val="0030170D"/>
    <w:rsid w:val="0030174A"/>
    <w:rsid w:val="0030184A"/>
    <w:rsid w:val="00301A09"/>
    <w:rsid w:val="00301CA2"/>
    <w:rsid w:val="00301D2F"/>
    <w:rsid w:val="00301EE9"/>
    <w:rsid w:val="00301F5B"/>
    <w:rsid w:val="00302095"/>
    <w:rsid w:val="00302503"/>
    <w:rsid w:val="0030276D"/>
    <w:rsid w:val="00302858"/>
    <w:rsid w:val="00302CD5"/>
    <w:rsid w:val="00302F77"/>
    <w:rsid w:val="0030300E"/>
    <w:rsid w:val="003036CB"/>
    <w:rsid w:val="00303712"/>
    <w:rsid w:val="00303A54"/>
    <w:rsid w:val="00303C53"/>
    <w:rsid w:val="00303DA0"/>
    <w:rsid w:val="00303E05"/>
    <w:rsid w:val="00304160"/>
    <w:rsid w:val="003041AB"/>
    <w:rsid w:val="003041B8"/>
    <w:rsid w:val="00304208"/>
    <w:rsid w:val="003043C8"/>
    <w:rsid w:val="003043FF"/>
    <w:rsid w:val="003047EF"/>
    <w:rsid w:val="003048AF"/>
    <w:rsid w:val="00304B64"/>
    <w:rsid w:val="00304CDD"/>
    <w:rsid w:val="00304F6B"/>
    <w:rsid w:val="003051C1"/>
    <w:rsid w:val="00305201"/>
    <w:rsid w:val="0030587F"/>
    <w:rsid w:val="0030597C"/>
    <w:rsid w:val="003059C2"/>
    <w:rsid w:val="00305CDD"/>
    <w:rsid w:val="00305CE9"/>
    <w:rsid w:val="00305F48"/>
    <w:rsid w:val="00306320"/>
    <w:rsid w:val="0030643A"/>
    <w:rsid w:val="0030655E"/>
    <w:rsid w:val="003066E4"/>
    <w:rsid w:val="0030688C"/>
    <w:rsid w:val="00306938"/>
    <w:rsid w:val="00306D63"/>
    <w:rsid w:val="00306D65"/>
    <w:rsid w:val="00306E68"/>
    <w:rsid w:val="00306FCF"/>
    <w:rsid w:val="00307290"/>
    <w:rsid w:val="0030740F"/>
    <w:rsid w:val="0030763F"/>
    <w:rsid w:val="0030765D"/>
    <w:rsid w:val="0030771C"/>
    <w:rsid w:val="00307882"/>
    <w:rsid w:val="003079E4"/>
    <w:rsid w:val="00307D26"/>
    <w:rsid w:val="00307D4A"/>
    <w:rsid w:val="00307D8E"/>
    <w:rsid w:val="00307E01"/>
    <w:rsid w:val="0031020A"/>
    <w:rsid w:val="0031026B"/>
    <w:rsid w:val="003104FA"/>
    <w:rsid w:val="003106E2"/>
    <w:rsid w:val="003108D5"/>
    <w:rsid w:val="00310BC2"/>
    <w:rsid w:val="00310CF8"/>
    <w:rsid w:val="00310D73"/>
    <w:rsid w:val="00310E7E"/>
    <w:rsid w:val="00310E82"/>
    <w:rsid w:val="00310FF3"/>
    <w:rsid w:val="003111F1"/>
    <w:rsid w:val="0031157D"/>
    <w:rsid w:val="00311942"/>
    <w:rsid w:val="00311A21"/>
    <w:rsid w:val="00311AD4"/>
    <w:rsid w:val="00311C4B"/>
    <w:rsid w:val="00311E9D"/>
    <w:rsid w:val="0031217C"/>
    <w:rsid w:val="00312320"/>
    <w:rsid w:val="0031257C"/>
    <w:rsid w:val="003129D7"/>
    <w:rsid w:val="00312BBB"/>
    <w:rsid w:val="00312FBE"/>
    <w:rsid w:val="003130AE"/>
    <w:rsid w:val="00313A57"/>
    <w:rsid w:val="00313DDC"/>
    <w:rsid w:val="00313E30"/>
    <w:rsid w:val="003143D3"/>
    <w:rsid w:val="00314492"/>
    <w:rsid w:val="003147F0"/>
    <w:rsid w:val="0031480B"/>
    <w:rsid w:val="00314846"/>
    <w:rsid w:val="00314C04"/>
    <w:rsid w:val="00314D72"/>
    <w:rsid w:val="00314DF6"/>
    <w:rsid w:val="00315199"/>
    <w:rsid w:val="00315354"/>
    <w:rsid w:val="00315482"/>
    <w:rsid w:val="00315B0D"/>
    <w:rsid w:val="00315DBB"/>
    <w:rsid w:val="003161C9"/>
    <w:rsid w:val="00316373"/>
    <w:rsid w:val="0031641D"/>
    <w:rsid w:val="00316955"/>
    <w:rsid w:val="00316A94"/>
    <w:rsid w:val="00316DA7"/>
    <w:rsid w:val="003170BA"/>
    <w:rsid w:val="00317286"/>
    <w:rsid w:val="003172D3"/>
    <w:rsid w:val="0031738C"/>
    <w:rsid w:val="0031785E"/>
    <w:rsid w:val="00317A7E"/>
    <w:rsid w:val="00317BEA"/>
    <w:rsid w:val="00317C9E"/>
    <w:rsid w:val="00317DC3"/>
    <w:rsid w:val="00317DDD"/>
    <w:rsid w:val="00317DDE"/>
    <w:rsid w:val="00317F30"/>
    <w:rsid w:val="00320458"/>
    <w:rsid w:val="003205FE"/>
    <w:rsid w:val="00320612"/>
    <w:rsid w:val="00320746"/>
    <w:rsid w:val="00320D2D"/>
    <w:rsid w:val="00320E75"/>
    <w:rsid w:val="00321083"/>
    <w:rsid w:val="00321094"/>
    <w:rsid w:val="003215D2"/>
    <w:rsid w:val="00321685"/>
    <w:rsid w:val="003216FD"/>
    <w:rsid w:val="00321CBA"/>
    <w:rsid w:val="00321CC0"/>
    <w:rsid w:val="00321F5C"/>
    <w:rsid w:val="00321FF9"/>
    <w:rsid w:val="003223D2"/>
    <w:rsid w:val="003224A2"/>
    <w:rsid w:val="003224D7"/>
    <w:rsid w:val="00322568"/>
    <w:rsid w:val="00322827"/>
    <w:rsid w:val="00322E43"/>
    <w:rsid w:val="00322FF6"/>
    <w:rsid w:val="00323370"/>
    <w:rsid w:val="003233BF"/>
    <w:rsid w:val="0032389C"/>
    <w:rsid w:val="003239ED"/>
    <w:rsid w:val="00323DDF"/>
    <w:rsid w:val="00324251"/>
    <w:rsid w:val="00324498"/>
    <w:rsid w:val="003244E2"/>
    <w:rsid w:val="00324583"/>
    <w:rsid w:val="0032458C"/>
    <w:rsid w:val="003246CF"/>
    <w:rsid w:val="00324743"/>
    <w:rsid w:val="00324795"/>
    <w:rsid w:val="00324CE1"/>
    <w:rsid w:val="00324DCE"/>
    <w:rsid w:val="00325413"/>
    <w:rsid w:val="00325A07"/>
    <w:rsid w:val="00325A84"/>
    <w:rsid w:val="00325D08"/>
    <w:rsid w:val="00325D36"/>
    <w:rsid w:val="00325EA4"/>
    <w:rsid w:val="00325F55"/>
    <w:rsid w:val="0032607A"/>
    <w:rsid w:val="003261AE"/>
    <w:rsid w:val="003263A6"/>
    <w:rsid w:val="00326656"/>
    <w:rsid w:val="00326752"/>
    <w:rsid w:val="00326767"/>
    <w:rsid w:val="0032688F"/>
    <w:rsid w:val="003269F4"/>
    <w:rsid w:val="00326E3B"/>
    <w:rsid w:val="00326F16"/>
    <w:rsid w:val="0032718A"/>
    <w:rsid w:val="00327192"/>
    <w:rsid w:val="00327234"/>
    <w:rsid w:val="003277BA"/>
    <w:rsid w:val="00327A8F"/>
    <w:rsid w:val="00327E7F"/>
    <w:rsid w:val="00327EC2"/>
    <w:rsid w:val="00330204"/>
    <w:rsid w:val="00330436"/>
    <w:rsid w:val="00330530"/>
    <w:rsid w:val="00330AC7"/>
    <w:rsid w:val="00330B90"/>
    <w:rsid w:val="00330BC2"/>
    <w:rsid w:val="00330C3C"/>
    <w:rsid w:val="00330E78"/>
    <w:rsid w:val="00331351"/>
    <w:rsid w:val="00331595"/>
    <w:rsid w:val="003315A6"/>
    <w:rsid w:val="00331639"/>
    <w:rsid w:val="003316C8"/>
    <w:rsid w:val="003317CC"/>
    <w:rsid w:val="003319BE"/>
    <w:rsid w:val="003319EC"/>
    <w:rsid w:val="003319F0"/>
    <w:rsid w:val="00331A4F"/>
    <w:rsid w:val="00331B68"/>
    <w:rsid w:val="00331DB8"/>
    <w:rsid w:val="00331F2A"/>
    <w:rsid w:val="0033216F"/>
    <w:rsid w:val="0033221F"/>
    <w:rsid w:val="003322B4"/>
    <w:rsid w:val="00332459"/>
    <w:rsid w:val="00332561"/>
    <w:rsid w:val="0033276A"/>
    <w:rsid w:val="00332A2B"/>
    <w:rsid w:val="00332C6E"/>
    <w:rsid w:val="00332D94"/>
    <w:rsid w:val="00332DC1"/>
    <w:rsid w:val="00332FD2"/>
    <w:rsid w:val="0033328E"/>
    <w:rsid w:val="003332A4"/>
    <w:rsid w:val="003337BB"/>
    <w:rsid w:val="00333819"/>
    <w:rsid w:val="003338C5"/>
    <w:rsid w:val="00333B50"/>
    <w:rsid w:val="00333B6C"/>
    <w:rsid w:val="00333DFF"/>
    <w:rsid w:val="00333ED5"/>
    <w:rsid w:val="00333F07"/>
    <w:rsid w:val="00334480"/>
    <w:rsid w:val="00334536"/>
    <w:rsid w:val="00334557"/>
    <w:rsid w:val="00334EF7"/>
    <w:rsid w:val="00335381"/>
    <w:rsid w:val="003353D6"/>
    <w:rsid w:val="0033554A"/>
    <w:rsid w:val="00335678"/>
    <w:rsid w:val="0033593C"/>
    <w:rsid w:val="00335AD4"/>
    <w:rsid w:val="00335E66"/>
    <w:rsid w:val="00335FF9"/>
    <w:rsid w:val="003360AE"/>
    <w:rsid w:val="00336154"/>
    <w:rsid w:val="00336616"/>
    <w:rsid w:val="00336D8A"/>
    <w:rsid w:val="00336F93"/>
    <w:rsid w:val="0033708E"/>
    <w:rsid w:val="00337204"/>
    <w:rsid w:val="00337329"/>
    <w:rsid w:val="003373F6"/>
    <w:rsid w:val="003375CB"/>
    <w:rsid w:val="00337AB5"/>
    <w:rsid w:val="00337DB7"/>
    <w:rsid w:val="00337E24"/>
    <w:rsid w:val="00337E6A"/>
    <w:rsid w:val="00337FAB"/>
    <w:rsid w:val="0034001E"/>
    <w:rsid w:val="003403B4"/>
    <w:rsid w:val="00340521"/>
    <w:rsid w:val="00340612"/>
    <w:rsid w:val="003407A4"/>
    <w:rsid w:val="0034098B"/>
    <w:rsid w:val="00341511"/>
    <w:rsid w:val="0034156D"/>
    <w:rsid w:val="003415DF"/>
    <w:rsid w:val="00341751"/>
    <w:rsid w:val="00341A18"/>
    <w:rsid w:val="00341B0F"/>
    <w:rsid w:val="00341C86"/>
    <w:rsid w:val="00342047"/>
    <w:rsid w:val="00342199"/>
    <w:rsid w:val="00342421"/>
    <w:rsid w:val="003424A8"/>
    <w:rsid w:val="003425DF"/>
    <w:rsid w:val="00342818"/>
    <w:rsid w:val="00342924"/>
    <w:rsid w:val="00342D40"/>
    <w:rsid w:val="00342D92"/>
    <w:rsid w:val="00342E4E"/>
    <w:rsid w:val="00342F30"/>
    <w:rsid w:val="003430E0"/>
    <w:rsid w:val="003433AC"/>
    <w:rsid w:val="00343486"/>
    <w:rsid w:val="003437F0"/>
    <w:rsid w:val="00343A37"/>
    <w:rsid w:val="00343BAD"/>
    <w:rsid w:val="00343C35"/>
    <w:rsid w:val="00343CBA"/>
    <w:rsid w:val="00343E0B"/>
    <w:rsid w:val="00343EF6"/>
    <w:rsid w:val="003444FB"/>
    <w:rsid w:val="00345000"/>
    <w:rsid w:val="003450D5"/>
    <w:rsid w:val="003451B3"/>
    <w:rsid w:val="003454FC"/>
    <w:rsid w:val="0034558C"/>
    <w:rsid w:val="003455F6"/>
    <w:rsid w:val="00345B2E"/>
    <w:rsid w:val="00346018"/>
    <w:rsid w:val="003461A3"/>
    <w:rsid w:val="003461B4"/>
    <w:rsid w:val="00346713"/>
    <w:rsid w:val="0034688D"/>
    <w:rsid w:val="003468DF"/>
    <w:rsid w:val="00346D8E"/>
    <w:rsid w:val="00346F01"/>
    <w:rsid w:val="00347040"/>
    <w:rsid w:val="003470D5"/>
    <w:rsid w:val="00347241"/>
    <w:rsid w:val="00347460"/>
    <w:rsid w:val="00347548"/>
    <w:rsid w:val="00347885"/>
    <w:rsid w:val="00347A9E"/>
    <w:rsid w:val="00347CEA"/>
    <w:rsid w:val="00347E13"/>
    <w:rsid w:val="003505FD"/>
    <w:rsid w:val="003507F6"/>
    <w:rsid w:val="003509CF"/>
    <w:rsid w:val="00350D3C"/>
    <w:rsid w:val="00350E05"/>
    <w:rsid w:val="00350EDF"/>
    <w:rsid w:val="00351130"/>
    <w:rsid w:val="003511A7"/>
    <w:rsid w:val="003512C4"/>
    <w:rsid w:val="00351925"/>
    <w:rsid w:val="00351E00"/>
    <w:rsid w:val="00351EF2"/>
    <w:rsid w:val="00351FA4"/>
    <w:rsid w:val="00352287"/>
    <w:rsid w:val="003526CE"/>
    <w:rsid w:val="003529B2"/>
    <w:rsid w:val="00352A01"/>
    <w:rsid w:val="00352D7E"/>
    <w:rsid w:val="00352EF0"/>
    <w:rsid w:val="0035330C"/>
    <w:rsid w:val="0035375E"/>
    <w:rsid w:val="00353CF7"/>
    <w:rsid w:val="00353F20"/>
    <w:rsid w:val="003540CB"/>
    <w:rsid w:val="003541F1"/>
    <w:rsid w:val="0035471B"/>
    <w:rsid w:val="00354A6C"/>
    <w:rsid w:val="00355615"/>
    <w:rsid w:val="00355A73"/>
    <w:rsid w:val="00355B05"/>
    <w:rsid w:val="00355D9A"/>
    <w:rsid w:val="00356685"/>
    <w:rsid w:val="00356E85"/>
    <w:rsid w:val="003574FB"/>
    <w:rsid w:val="003575CC"/>
    <w:rsid w:val="003576A1"/>
    <w:rsid w:val="0035778A"/>
    <w:rsid w:val="00357B6D"/>
    <w:rsid w:val="00357F6D"/>
    <w:rsid w:val="00360099"/>
    <w:rsid w:val="003600D7"/>
    <w:rsid w:val="00360238"/>
    <w:rsid w:val="00360CE9"/>
    <w:rsid w:val="00360F70"/>
    <w:rsid w:val="003611FD"/>
    <w:rsid w:val="0036150F"/>
    <w:rsid w:val="00361960"/>
    <w:rsid w:val="00361995"/>
    <w:rsid w:val="00361AF4"/>
    <w:rsid w:val="00361B3B"/>
    <w:rsid w:val="00361C2A"/>
    <w:rsid w:val="00361C4F"/>
    <w:rsid w:val="003620DE"/>
    <w:rsid w:val="003621A1"/>
    <w:rsid w:val="0036235E"/>
    <w:rsid w:val="003625C2"/>
    <w:rsid w:val="00362617"/>
    <w:rsid w:val="00362722"/>
    <w:rsid w:val="0036274D"/>
    <w:rsid w:val="003629D3"/>
    <w:rsid w:val="00362E82"/>
    <w:rsid w:val="00362F69"/>
    <w:rsid w:val="0036318F"/>
    <w:rsid w:val="003631B4"/>
    <w:rsid w:val="003632DC"/>
    <w:rsid w:val="00363378"/>
    <w:rsid w:val="0036376A"/>
    <w:rsid w:val="00363801"/>
    <w:rsid w:val="00363A59"/>
    <w:rsid w:val="00363A96"/>
    <w:rsid w:val="00363B6B"/>
    <w:rsid w:val="00363BBD"/>
    <w:rsid w:val="00363D3E"/>
    <w:rsid w:val="00363DC7"/>
    <w:rsid w:val="00363E74"/>
    <w:rsid w:val="003640BF"/>
    <w:rsid w:val="003642D4"/>
    <w:rsid w:val="00364757"/>
    <w:rsid w:val="0036475E"/>
    <w:rsid w:val="00364BDB"/>
    <w:rsid w:val="00364CCC"/>
    <w:rsid w:val="00364D45"/>
    <w:rsid w:val="00364D99"/>
    <w:rsid w:val="00365212"/>
    <w:rsid w:val="00365439"/>
    <w:rsid w:val="00365507"/>
    <w:rsid w:val="00365595"/>
    <w:rsid w:val="003655BE"/>
    <w:rsid w:val="003658B3"/>
    <w:rsid w:val="00365A4F"/>
    <w:rsid w:val="00365B4F"/>
    <w:rsid w:val="00365C7A"/>
    <w:rsid w:val="00365D4E"/>
    <w:rsid w:val="00365EC7"/>
    <w:rsid w:val="003663D3"/>
    <w:rsid w:val="00366854"/>
    <w:rsid w:val="00366926"/>
    <w:rsid w:val="00366C9E"/>
    <w:rsid w:val="00366D06"/>
    <w:rsid w:val="00367071"/>
    <w:rsid w:val="003675B8"/>
    <w:rsid w:val="00367621"/>
    <w:rsid w:val="00367636"/>
    <w:rsid w:val="00367825"/>
    <w:rsid w:val="003678DE"/>
    <w:rsid w:val="00367981"/>
    <w:rsid w:val="00367A18"/>
    <w:rsid w:val="00367AB6"/>
    <w:rsid w:val="00367EC6"/>
    <w:rsid w:val="00367F5B"/>
    <w:rsid w:val="0037001F"/>
    <w:rsid w:val="003702DA"/>
    <w:rsid w:val="00370397"/>
    <w:rsid w:val="00370571"/>
    <w:rsid w:val="003709C0"/>
    <w:rsid w:val="003709DD"/>
    <w:rsid w:val="00370BB0"/>
    <w:rsid w:val="00370C89"/>
    <w:rsid w:val="00370F36"/>
    <w:rsid w:val="00370F3F"/>
    <w:rsid w:val="0037136F"/>
    <w:rsid w:val="003713A0"/>
    <w:rsid w:val="003714A5"/>
    <w:rsid w:val="003715F1"/>
    <w:rsid w:val="00371793"/>
    <w:rsid w:val="0037188F"/>
    <w:rsid w:val="0037199E"/>
    <w:rsid w:val="00371A0F"/>
    <w:rsid w:val="00371CD1"/>
    <w:rsid w:val="0037204B"/>
    <w:rsid w:val="00372325"/>
    <w:rsid w:val="00372490"/>
    <w:rsid w:val="003724E2"/>
    <w:rsid w:val="00372839"/>
    <w:rsid w:val="00372A66"/>
    <w:rsid w:val="00372E84"/>
    <w:rsid w:val="00372F9E"/>
    <w:rsid w:val="00372FCA"/>
    <w:rsid w:val="00373247"/>
    <w:rsid w:val="0037334A"/>
    <w:rsid w:val="003733B5"/>
    <w:rsid w:val="00373523"/>
    <w:rsid w:val="00373905"/>
    <w:rsid w:val="00373966"/>
    <w:rsid w:val="003739AF"/>
    <w:rsid w:val="00373C4E"/>
    <w:rsid w:val="00373D5A"/>
    <w:rsid w:val="00373FAE"/>
    <w:rsid w:val="0037426C"/>
    <w:rsid w:val="003743F5"/>
    <w:rsid w:val="00374442"/>
    <w:rsid w:val="00374443"/>
    <w:rsid w:val="0037459A"/>
    <w:rsid w:val="00374A5B"/>
    <w:rsid w:val="00374D37"/>
    <w:rsid w:val="00374E6F"/>
    <w:rsid w:val="003750AD"/>
    <w:rsid w:val="0037513B"/>
    <w:rsid w:val="00375245"/>
    <w:rsid w:val="0037541B"/>
    <w:rsid w:val="0037554C"/>
    <w:rsid w:val="0037565E"/>
    <w:rsid w:val="0037571A"/>
    <w:rsid w:val="00375B87"/>
    <w:rsid w:val="00375E0A"/>
    <w:rsid w:val="00375EB5"/>
    <w:rsid w:val="0037682E"/>
    <w:rsid w:val="00376EBC"/>
    <w:rsid w:val="0037720C"/>
    <w:rsid w:val="00377722"/>
    <w:rsid w:val="00377795"/>
    <w:rsid w:val="0037782D"/>
    <w:rsid w:val="0037783E"/>
    <w:rsid w:val="00377875"/>
    <w:rsid w:val="00377ACB"/>
    <w:rsid w:val="00377C35"/>
    <w:rsid w:val="00377F35"/>
    <w:rsid w:val="0038025F"/>
    <w:rsid w:val="00380440"/>
    <w:rsid w:val="00380674"/>
    <w:rsid w:val="00380A4C"/>
    <w:rsid w:val="00380C34"/>
    <w:rsid w:val="00380CB5"/>
    <w:rsid w:val="00380D0D"/>
    <w:rsid w:val="00380E14"/>
    <w:rsid w:val="00380E82"/>
    <w:rsid w:val="003812B2"/>
    <w:rsid w:val="003814C4"/>
    <w:rsid w:val="00381714"/>
    <w:rsid w:val="00381756"/>
    <w:rsid w:val="0038184E"/>
    <w:rsid w:val="00381A3F"/>
    <w:rsid w:val="00381A58"/>
    <w:rsid w:val="00381BD0"/>
    <w:rsid w:val="00381E32"/>
    <w:rsid w:val="00382067"/>
    <w:rsid w:val="0038227A"/>
    <w:rsid w:val="003825CE"/>
    <w:rsid w:val="0038275D"/>
    <w:rsid w:val="0038278D"/>
    <w:rsid w:val="003827C4"/>
    <w:rsid w:val="00382982"/>
    <w:rsid w:val="003829FE"/>
    <w:rsid w:val="00382CB9"/>
    <w:rsid w:val="003831C7"/>
    <w:rsid w:val="00383634"/>
    <w:rsid w:val="00383734"/>
    <w:rsid w:val="00383D15"/>
    <w:rsid w:val="00383D9C"/>
    <w:rsid w:val="00383E40"/>
    <w:rsid w:val="00384264"/>
    <w:rsid w:val="0038443F"/>
    <w:rsid w:val="00384675"/>
    <w:rsid w:val="00384837"/>
    <w:rsid w:val="00384846"/>
    <w:rsid w:val="00384BE0"/>
    <w:rsid w:val="00384BE7"/>
    <w:rsid w:val="00384BFA"/>
    <w:rsid w:val="00384C00"/>
    <w:rsid w:val="00384D33"/>
    <w:rsid w:val="00384F2F"/>
    <w:rsid w:val="00385108"/>
    <w:rsid w:val="003851D1"/>
    <w:rsid w:val="0038524C"/>
    <w:rsid w:val="0038559B"/>
    <w:rsid w:val="00385620"/>
    <w:rsid w:val="0038573D"/>
    <w:rsid w:val="00385A26"/>
    <w:rsid w:val="00385AE8"/>
    <w:rsid w:val="0038614F"/>
    <w:rsid w:val="003864B5"/>
    <w:rsid w:val="003866DD"/>
    <w:rsid w:val="00386A36"/>
    <w:rsid w:val="00386CC1"/>
    <w:rsid w:val="00386DA4"/>
    <w:rsid w:val="00386EC1"/>
    <w:rsid w:val="00386F6B"/>
    <w:rsid w:val="00387027"/>
    <w:rsid w:val="003870AD"/>
    <w:rsid w:val="003871E7"/>
    <w:rsid w:val="0038737A"/>
    <w:rsid w:val="0038761A"/>
    <w:rsid w:val="0038766F"/>
    <w:rsid w:val="00387928"/>
    <w:rsid w:val="00387ADD"/>
    <w:rsid w:val="00390098"/>
    <w:rsid w:val="003901B5"/>
    <w:rsid w:val="00390498"/>
    <w:rsid w:val="0039053B"/>
    <w:rsid w:val="00390799"/>
    <w:rsid w:val="003907B1"/>
    <w:rsid w:val="00390A40"/>
    <w:rsid w:val="00390B7D"/>
    <w:rsid w:val="00390C62"/>
    <w:rsid w:val="00390C84"/>
    <w:rsid w:val="00390DCD"/>
    <w:rsid w:val="00390E55"/>
    <w:rsid w:val="00390F08"/>
    <w:rsid w:val="00390F2B"/>
    <w:rsid w:val="0039122F"/>
    <w:rsid w:val="00391240"/>
    <w:rsid w:val="00391659"/>
    <w:rsid w:val="003916CE"/>
    <w:rsid w:val="00391B0B"/>
    <w:rsid w:val="00391B8B"/>
    <w:rsid w:val="0039201A"/>
    <w:rsid w:val="00392178"/>
    <w:rsid w:val="003921AE"/>
    <w:rsid w:val="0039225B"/>
    <w:rsid w:val="003923F2"/>
    <w:rsid w:val="00392467"/>
    <w:rsid w:val="00392540"/>
    <w:rsid w:val="0039261C"/>
    <w:rsid w:val="003929EA"/>
    <w:rsid w:val="0039313D"/>
    <w:rsid w:val="00393777"/>
    <w:rsid w:val="003938B6"/>
    <w:rsid w:val="003939F9"/>
    <w:rsid w:val="00393A60"/>
    <w:rsid w:val="00393A7F"/>
    <w:rsid w:val="00393C6E"/>
    <w:rsid w:val="00393CC9"/>
    <w:rsid w:val="00393D7E"/>
    <w:rsid w:val="00394189"/>
    <w:rsid w:val="00394203"/>
    <w:rsid w:val="0039443E"/>
    <w:rsid w:val="0039463D"/>
    <w:rsid w:val="00394759"/>
    <w:rsid w:val="003947B4"/>
    <w:rsid w:val="003948DF"/>
    <w:rsid w:val="00394997"/>
    <w:rsid w:val="00394A46"/>
    <w:rsid w:val="00394B5F"/>
    <w:rsid w:val="00394FCD"/>
    <w:rsid w:val="0039549B"/>
    <w:rsid w:val="003954C2"/>
    <w:rsid w:val="0039560B"/>
    <w:rsid w:val="003958B4"/>
    <w:rsid w:val="003958B9"/>
    <w:rsid w:val="00395B67"/>
    <w:rsid w:val="00395FD1"/>
    <w:rsid w:val="003969BF"/>
    <w:rsid w:val="003969F1"/>
    <w:rsid w:val="00396BAC"/>
    <w:rsid w:val="00396BBE"/>
    <w:rsid w:val="00396D0A"/>
    <w:rsid w:val="00397355"/>
    <w:rsid w:val="00397513"/>
    <w:rsid w:val="00397667"/>
    <w:rsid w:val="00397972"/>
    <w:rsid w:val="003979EB"/>
    <w:rsid w:val="00397BF7"/>
    <w:rsid w:val="00397DEC"/>
    <w:rsid w:val="00397F0B"/>
    <w:rsid w:val="003A027A"/>
    <w:rsid w:val="003A05BD"/>
    <w:rsid w:val="003A05BE"/>
    <w:rsid w:val="003A05E3"/>
    <w:rsid w:val="003A0705"/>
    <w:rsid w:val="003A0CC3"/>
    <w:rsid w:val="003A0CE3"/>
    <w:rsid w:val="003A0FC0"/>
    <w:rsid w:val="003A1075"/>
    <w:rsid w:val="003A1154"/>
    <w:rsid w:val="003A15C5"/>
    <w:rsid w:val="003A185F"/>
    <w:rsid w:val="003A18C8"/>
    <w:rsid w:val="003A1ADD"/>
    <w:rsid w:val="003A1C81"/>
    <w:rsid w:val="003A2058"/>
    <w:rsid w:val="003A20E4"/>
    <w:rsid w:val="003A217E"/>
    <w:rsid w:val="003A2381"/>
    <w:rsid w:val="003A248F"/>
    <w:rsid w:val="003A2745"/>
    <w:rsid w:val="003A2751"/>
    <w:rsid w:val="003A2A04"/>
    <w:rsid w:val="003A2B24"/>
    <w:rsid w:val="003A2C53"/>
    <w:rsid w:val="003A2F10"/>
    <w:rsid w:val="003A3162"/>
    <w:rsid w:val="003A345B"/>
    <w:rsid w:val="003A3A9C"/>
    <w:rsid w:val="003A3BB9"/>
    <w:rsid w:val="003A3BF2"/>
    <w:rsid w:val="003A3DB3"/>
    <w:rsid w:val="003A4686"/>
    <w:rsid w:val="003A4693"/>
    <w:rsid w:val="003A4846"/>
    <w:rsid w:val="003A48DE"/>
    <w:rsid w:val="003A4A3D"/>
    <w:rsid w:val="003A4B03"/>
    <w:rsid w:val="003A4F4F"/>
    <w:rsid w:val="003A5142"/>
    <w:rsid w:val="003A5858"/>
    <w:rsid w:val="003A593C"/>
    <w:rsid w:val="003A5AB0"/>
    <w:rsid w:val="003A5B05"/>
    <w:rsid w:val="003A5CC1"/>
    <w:rsid w:val="003A6013"/>
    <w:rsid w:val="003A618C"/>
    <w:rsid w:val="003A6274"/>
    <w:rsid w:val="003A6524"/>
    <w:rsid w:val="003A65A0"/>
    <w:rsid w:val="003A67DB"/>
    <w:rsid w:val="003A67E2"/>
    <w:rsid w:val="003A6AB9"/>
    <w:rsid w:val="003A6CBE"/>
    <w:rsid w:val="003A6F57"/>
    <w:rsid w:val="003A70FE"/>
    <w:rsid w:val="003A730C"/>
    <w:rsid w:val="003A7369"/>
    <w:rsid w:val="003A754B"/>
    <w:rsid w:val="003A7816"/>
    <w:rsid w:val="003A79B3"/>
    <w:rsid w:val="003A7FD4"/>
    <w:rsid w:val="003B0B36"/>
    <w:rsid w:val="003B0BFA"/>
    <w:rsid w:val="003B0EA9"/>
    <w:rsid w:val="003B1308"/>
    <w:rsid w:val="003B1465"/>
    <w:rsid w:val="003B16D0"/>
    <w:rsid w:val="003B1879"/>
    <w:rsid w:val="003B1976"/>
    <w:rsid w:val="003B2122"/>
    <w:rsid w:val="003B248E"/>
    <w:rsid w:val="003B27E1"/>
    <w:rsid w:val="003B29F0"/>
    <w:rsid w:val="003B2BB2"/>
    <w:rsid w:val="003B2DB4"/>
    <w:rsid w:val="003B2E79"/>
    <w:rsid w:val="003B33F6"/>
    <w:rsid w:val="003B341D"/>
    <w:rsid w:val="003B3489"/>
    <w:rsid w:val="003B3658"/>
    <w:rsid w:val="003B36C1"/>
    <w:rsid w:val="003B3976"/>
    <w:rsid w:val="003B3C04"/>
    <w:rsid w:val="003B3E76"/>
    <w:rsid w:val="003B3F2E"/>
    <w:rsid w:val="003B41B9"/>
    <w:rsid w:val="003B43EB"/>
    <w:rsid w:val="003B4471"/>
    <w:rsid w:val="003B4758"/>
    <w:rsid w:val="003B4CFB"/>
    <w:rsid w:val="003B527A"/>
    <w:rsid w:val="003B52B9"/>
    <w:rsid w:val="003B5411"/>
    <w:rsid w:val="003B592B"/>
    <w:rsid w:val="003B5940"/>
    <w:rsid w:val="003B59FA"/>
    <w:rsid w:val="003B5EFF"/>
    <w:rsid w:val="003B63A4"/>
    <w:rsid w:val="003B66D2"/>
    <w:rsid w:val="003B67EA"/>
    <w:rsid w:val="003B6847"/>
    <w:rsid w:val="003B698B"/>
    <w:rsid w:val="003B69DE"/>
    <w:rsid w:val="003B6B60"/>
    <w:rsid w:val="003B6B82"/>
    <w:rsid w:val="003B6C8C"/>
    <w:rsid w:val="003B6D37"/>
    <w:rsid w:val="003B6F45"/>
    <w:rsid w:val="003B7041"/>
    <w:rsid w:val="003B722B"/>
    <w:rsid w:val="003B7436"/>
    <w:rsid w:val="003B745A"/>
    <w:rsid w:val="003B762C"/>
    <w:rsid w:val="003B7C5B"/>
    <w:rsid w:val="003B7C7C"/>
    <w:rsid w:val="003B7E05"/>
    <w:rsid w:val="003B7E19"/>
    <w:rsid w:val="003C0126"/>
    <w:rsid w:val="003C01D5"/>
    <w:rsid w:val="003C02A8"/>
    <w:rsid w:val="003C0387"/>
    <w:rsid w:val="003C0634"/>
    <w:rsid w:val="003C0963"/>
    <w:rsid w:val="003C0B23"/>
    <w:rsid w:val="003C0CD3"/>
    <w:rsid w:val="003C0FE2"/>
    <w:rsid w:val="003C1121"/>
    <w:rsid w:val="003C1296"/>
    <w:rsid w:val="003C1591"/>
    <w:rsid w:val="003C1939"/>
    <w:rsid w:val="003C1AC8"/>
    <w:rsid w:val="003C1E19"/>
    <w:rsid w:val="003C1F92"/>
    <w:rsid w:val="003C20B6"/>
    <w:rsid w:val="003C2304"/>
    <w:rsid w:val="003C26C9"/>
    <w:rsid w:val="003C27EA"/>
    <w:rsid w:val="003C27F9"/>
    <w:rsid w:val="003C2A0F"/>
    <w:rsid w:val="003C2B90"/>
    <w:rsid w:val="003C2BC4"/>
    <w:rsid w:val="003C2C9B"/>
    <w:rsid w:val="003C2D9D"/>
    <w:rsid w:val="003C2DD9"/>
    <w:rsid w:val="003C2F79"/>
    <w:rsid w:val="003C332E"/>
    <w:rsid w:val="003C3463"/>
    <w:rsid w:val="003C386B"/>
    <w:rsid w:val="003C399F"/>
    <w:rsid w:val="003C3BF5"/>
    <w:rsid w:val="003C41F3"/>
    <w:rsid w:val="003C457B"/>
    <w:rsid w:val="003C46F4"/>
    <w:rsid w:val="003C47D2"/>
    <w:rsid w:val="003C4ADD"/>
    <w:rsid w:val="003C4C9A"/>
    <w:rsid w:val="003C4D76"/>
    <w:rsid w:val="003C4EDB"/>
    <w:rsid w:val="003C510F"/>
    <w:rsid w:val="003C5248"/>
    <w:rsid w:val="003C541C"/>
    <w:rsid w:val="003C5464"/>
    <w:rsid w:val="003C548D"/>
    <w:rsid w:val="003C55CA"/>
    <w:rsid w:val="003C56C6"/>
    <w:rsid w:val="003C581D"/>
    <w:rsid w:val="003C58FA"/>
    <w:rsid w:val="003C595F"/>
    <w:rsid w:val="003C5A23"/>
    <w:rsid w:val="003C5AE3"/>
    <w:rsid w:val="003C5DED"/>
    <w:rsid w:val="003C5DEF"/>
    <w:rsid w:val="003C5E75"/>
    <w:rsid w:val="003C61A2"/>
    <w:rsid w:val="003C6426"/>
    <w:rsid w:val="003C6A13"/>
    <w:rsid w:val="003C6A3D"/>
    <w:rsid w:val="003C6A59"/>
    <w:rsid w:val="003C70D6"/>
    <w:rsid w:val="003C72D3"/>
    <w:rsid w:val="003C7469"/>
    <w:rsid w:val="003C753D"/>
    <w:rsid w:val="003C75D9"/>
    <w:rsid w:val="003C780D"/>
    <w:rsid w:val="003C7D08"/>
    <w:rsid w:val="003C7F0F"/>
    <w:rsid w:val="003C7F60"/>
    <w:rsid w:val="003C7F79"/>
    <w:rsid w:val="003D0158"/>
    <w:rsid w:val="003D045F"/>
    <w:rsid w:val="003D09F1"/>
    <w:rsid w:val="003D0B30"/>
    <w:rsid w:val="003D0C49"/>
    <w:rsid w:val="003D0E7C"/>
    <w:rsid w:val="003D10BA"/>
    <w:rsid w:val="003D147B"/>
    <w:rsid w:val="003D14CA"/>
    <w:rsid w:val="003D1B34"/>
    <w:rsid w:val="003D2300"/>
    <w:rsid w:val="003D2742"/>
    <w:rsid w:val="003D282A"/>
    <w:rsid w:val="003D296D"/>
    <w:rsid w:val="003D2AB3"/>
    <w:rsid w:val="003D2FA7"/>
    <w:rsid w:val="003D3258"/>
    <w:rsid w:val="003D397E"/>
    <w:rsid w:val="003D3990"/>
    <w:rsid w:val="003D3A3A"/>
    <w:rsid w:val="003D3A4C"/>
    <w:rsid w:val="003D3AA9"/>
    <w:rsid w:val="003D3F31"/>
    <w:rsid w:val="003D3FF4"/>
    <w:rsid w:val="003D41CB"/>
    <w:rsid w:val="003D426F"/>
    <w:rsid w:val="003D4ADE"/>
    <w:rsid w:val="003D4FF6"/>
    <w:rsid w:val="003D5248"/>
    <w:rsid w:val="003D5506"/>
    <w:rsid w:val="003D5A8F"/>
    <w:rsid w:val="003D5AEC"/>
    <w:rsid w:val="003D5B8F"/>
    <w:rsid w:val="003D5BAF"/>
    <w:rsid w:val="003D5BE7"/>
    <w:rsid w:val="003D6500"/>
    <w:rsid w:val="003D671C"/>
    <w:rsid w:val="003D6BDB"/>
    <w:rsid w:val="003D6F7A"/>
    <w:rsid w:val="003D6FDD"/>
    <w:rsid w:val="003D73CA"/>
    <w:rsid w:val="003D77A7"/>
    <w:rsid w:val="003D7E8E"/>
    <w:rsid w:val="003E0034"/>
    <w:rsid w:val="003E016A"/>
    <w:rsid w:val="003E04CF"/>
    <w:rsid w:val="003E0931"/>
    <w:rsid w:val="003E0BCE"/>
    <w:rsid w:val="003E0E57"/>
    <w:rsid w:val="003E0EF5"/>
    <w:rsid w:val="003E1275"/>
    <w:rsid w:val="003E13DE"/>
    <w:rsid w:val="003E1638"/>
    <w:rsid w:val="003E175A"/>
    <w:rsid w:val="003E1958"/>
    <w:rsid w:val="003E1B67"/>
    <w:rsid w:val="003E1C43"/>
    <w:rsid w:val="003E1F16"/>
    <w:rsid w:val="003E1F24"/>
    <w:rsid w:val="003E202C"/>
    <w:rsid w:val="003E275B"/>
    <w:rsid w:val="003E2F6E"/>
    <w:rsid w:val="003E3598"/>
    <w:rsid w:val="003E3A90"/>
    <w:rsid w:val="003E3C7D"/>
    <w:rsid w:val="003E3D8B"/>
    <w:rsid w:val="003E3DE8"/>
    <w:rsid w:val="003E3F19"/>
    <w:rsid w:val="003E4070"/>
    <w:rsid w:val="003E4241"/>
    <w:rsid w:val="003E4AE9"/>
    <w:rsid w:val="003E4C87"/>
    <w:rsid w:val="003E4E47"/>
    <w:rsid w:val="003E5575"/>
    <w:rsid w:val="003E5B48"/>
    <w:rsid w:val="003E5B94"/>
    <w:rsid w:val="003E5F23"/>
    <w:rsid w:val="003E63FF"/>
    <w:rsid w:val="003E6569"/>
    <w:rsid w:val="003E6612"/>
    <w:rsid w:val="003E6703"/>
    <w:rsid w:val="003E6760"/>
    <w:rsid w:val="003E6966"/>
    <w:rsid w:val="003E6A8B"/>
    <w:rsid w:val="003E6D3D"/>
    <w:rsid w:val="003E76C7"/>
    <w:rsid w:val="003E7938"/>
    <w:rsid w:val="003E7A88"/>
    <w:rsid w:val="003E7C83"/>
    <w:rsid w:val="003F00C3"/>
    <w:rsid w:val="003F0115"/>
    <w:rsid w:val="003F018F"/>
    <w:rsid w:val="003F0194"/>
    <w:rsid w:val="003F01CE"/>
    <w:rsid w:val="003F021B"/>
    <w:rsid w:val="003F061C"/>
    <w:rsid w:val="003F0711"/>
    <w:rsid w:val="003F0C5E"/>
    <w:rsid w:val="003F0D3F"/>
    <w:rsid w:val="003F1131"/>
    <w:rsid w:val="003F125F"/>
    <w:rsid w:val="003F1311"/>
    <w:rsid w:val="003F14A4"/>
    <w:rsid w:val="003F1912"/>
    <w:rsid w:val="003F19A6"/>
    <w:rsid w:val="003F1B3C"/>
    <w:rsid w:val="003F1C3E"/>
    <w:rsid w:val="003F1C86"/>
    <w:rsid w:val="003F20C7"/>
    <w:rsid w:val="003F2650"/>
    <w:rsid w:val="003F267B"/>
    <w:rsid w:val="003F280B"/>
    <w:rsid w:val="003F2C0B"/>
    <w:rsid w:val="003F2D18"/>
    <w:rsid w:val="003F32F7"/>
    <w:rsid w:val="003F3470"/>
    <w:rsid w:val="003F36B4"/>
    <w:rsid w:val="003F373A"/>
    <w:rsid w:val="003F4518"/>
    <w:rsid w:val="003F45DC"/>
    <w:rsid w:val="003F4753"/>
    <w:rsid w:val="003F4931"/>
    <w:rsid w:val="003F4978"/>
    <w:rsid w:val="003F4FB1"/>
    <w:rsid w:val="003F5140"/>
    <w:rsid w:val="003F52DC"/>
    <w:rsid w:val="003F54A9"/>
    <w:rsid w:val="003F54D5"/>
    <w:rsid w:val="003F551D"/>
    <w:rsid w:val="003F5822"/>
    <w:rsid w:val="003F59DD"/>
    <w:rsid w:val="003F5CF5"/>
    <w:rsid w:val="003F5F19"/>
    <w:rsid w:val="003F7199"/>
    <w:rsid w:val="003F71F0"/>
    <w:rsid w:val="003F7317"/>
    <w:rsid w:val="003F743D"/>
    <w:rsid w:val="003F7937"/>
    <w:rsid w:val="003F798A"/>
    <w:rsid w:val="003F7BF6"/>
    <w:rsid w:val="003F7C8C"/>
    <w:rsid w:val="003F7FB4"/>
    <w:rsid w:val="004002D6"/>
    <w:rsid w:val="00400442"/>
    <w:rsid w:val="0040048F"/>
    <w:rsid w:val="00400573"/>
    <w:rsid w:val="00400A66"/>
    <w:rsid w:val="00400E58"/>
    <w:rsid w:val="00400EAC"/>
    <w:rsid w:val="004010BF"/>
    <w:rsid w:val="004011BB"/>
    <w:rsid w:val="00401705"/>
    <w:rsid w:val="004017D0"/>
    <w:rsid w:val="0040187B"/>
    <w:rsid w:val="00401960"/>
    <w:rsid w:val="00401AF3"/>
    <w:rsid w:val="00401CDC"/>
    <w:rsid w:val="00402047"/>
    <w:rsid w:val="0040215F"/>
    <w:rsid w:val="004021EC"/>
    <w:rsid w:val="004023C4"/>
    <w:rsid w:val="004024E8"/>
    <w:rsid w:val="00402A7C"/>
    <w:rsid w:val="00402BBC"/>
    <w:rsid w:val="0040367F"/>
    <w:rsid w:val="00403DEF"/>
    <w:rsid w:val="004041C9"/>
    <w:rsid w:val="00404746"/>
    <w:rsid w:val="00404791"/>
    <w:rsid w:val="004047A7"/>
    <w:rsid w:val="00404959"/>
    <w:rsid w:val="004049D8"/>
    <w:rsid w:val="00404C5D"/>
    <w:rsid w:val="00404E9A"/>
    <w:rsid w:val="00405012"/>
    <w:rsid w:val="0040506B"/>
    <w:rsid w:val="0040543C"/>
    <w:rsid w:val="0040550B"/>
    <w:rsid w:val="0040568E"/>
    <w:rsid w:val="004056BB"/>
    <w:rsid w:val="00405793"/>
    <w:rsid w:val="004059E0"/>
    <w:rsid w:val="00405B85"/>
    <w:rsid w:val="00405BA5"/>
    <w:rsid w:val="00405C54"/>
    <w:rsid w:val="00405E05"/>
    <w:rsid w:val="00405E79"/>
    <w:rsid w:val="00405F85"/>
    <w:rsid w:val="004060FF"/>
    <w:rsid w:val="00406376"/>
    <w:rsid w:val="004063DF"/>
    <w:rsid w:val="00406666"/>
    <w:rsid w:val="00406791"/>
    <w:rsid w:val="00406A27"/>
    <w:rsid w:val="00406CFA"/>
    <w:rsid w:val="004075DA"/>
    <w:rsid w:val="0040767A"/>
    <w:rsid w:val="00407732"/>
    <w:rsid w:val="0040791F"/>
    <w:rsid w:val="00407955"/>
    <w:rsid w:val="0040797B"/>
    <w:rsid w:val="00407A83"/>
    <w:rsid w:val="004105CE"/>
    <w:rsid w:val="00410680"/>
    <w:rsid w:val="00410AC5"/>
    <w:rsid w:val="00410C31"/>
    <w:rsid w:val="00410FE9"/>
    <w:rsid w:val="0041159E"/>
    <w:rsid w:val="004116F4"/>
    <w:rsid w:val="00411708"/>
    <w:rsid w:val="004117CC"/>
    <w:rsid w:val="00411AF8"/>
    <w:rsid w:val="00411C5B"/>
    <w:rsid w:val="00411D3E"/>
    <w:rsid w:val="00411DD4"/>
    <w:rsid w:val="00412624"/>
    <w:rsid w:val="004128C7"/>
    <w:rsid w:val="00412B17"/>
    <w:rsid w:val="004131FD"/>
    <w:rsid w:val="0041353F"/>
    <w:rsid w:val="00413655"/>
    <w:rsid w:val="00413950"/>
    <w:rsid w:val="00413EAB"/>
    <w:rsid w:val="00414620"/>
    <w:rsid w:val="00414732"/>
    <w:rsid w:val="0041475D"/>
    <w:rsid w:val="00414815"/>
    <w:rsid w:val="0041482C"/>
    <w:rsid w:val="00414B5A"/>
    <w:rsid w:val="00414B81"/>
    <w:rsid w:val="00414EF1"/>
    <w:rsid w:val="00415114"/>
    <w:rsid w:val="004152F2"/>
    <w:rsid w:val="0041607F"/>
    <w:rsid w:val="004161E6"/>
    <w:rsid w:val="0041644E"/>
    <w:rsid w:val="004166AC"/>
    <w:rsid w:val="0041678C"/>
    <w:rsid w:val="004167CB"/>
    <w:rsid w:val="00416949"/>
    <w:rsid w:val="00417346"/>
    <w:rsid w:val="00417711"/>
    <w:rsid w:val="004177DF"/>
    <w:rsid w:val="00417894"/>
    <w:rsid w:val="00417E17"/>
    <w:rsid w:val="004200CF"/>
    <w:rsid w:val="004201B6"/>
    <w:rsid w:val="004201E6"/>
    <w:rsid w:val="0042046A"/>
    <w:rsid w:val="00420638"/>
    <w:rsid w:val="004206D6"/>
    <w:rsid w:val="0042089E"/>
    <w:rsid w:val="00420C97"/>
    <w:rsid w:val="00420E07"/>
    <w:rsid w:val="00420EB7"/>
    <w:rsid w:val="00421785"/>
    <w:rsid w:val="00421B06"/>
    <w:rsid w:val="00421DFB"/>
    <w:rsid w:val="00421EBF"/>
    <w:rsid w:val="00422096"/>
    <w:rsid w:val="004223E7"/>
    <w:rsid w:val="00422446"/>
    <w:rsid w:val="004225B3"/>
    <w:rsid w:val="00422672"/>
    <w:rsid w:val="0042313B"/>
    <w:rsid w:val="00423348"/>
    <w:rsid w:val="004234CF"/>
    <w:rsid w:val="004234F1"/>
    <w:rsid w:val="004239C6"/>
    <w:rsid w:val="00423A6E"/>
    <w:rsid w:val="00423D86"/>
    <w:rsid w:val="00424051"/>
    <w:rsid w:val="004240BE"/>
    <w:rsid w:val="004240CF"/>
    <w:rsid w:val="0042415C"/>
    <w:rsid w:val="00424342"/>
    <w:rsid w:val="004244AF"/>
    <w:rsid w:val="00424566"/>
    <w:rsid w:val="00425118"/>
    <w:rsid w:val="00425206"/>
    <w:rsid w:val="0042549A"/>
    <w:rsid w:val="004255A4"/>
    <w:rsid w:val="00425A37"/>
    <w:rsid w:val="00425A60"/>
    <w:rsid w:val="004260F9"/>
    <w:rsid w:val="004261E5"/>
    <w:rsid w:val="00426550"/>
    <w:rsid w:val="00426585"/>
    <w:rsid w:val="004266B4"/>
    <w:rsid w:val="00426864"/>
    <w:rsid w:val="00426951"/>
    <w:rsid w:val="00426AEC"/>
    <w:rsid w:val="00426D84"/>
    <w:rsid w:val="00426EB4"/>
    <w:rsid w:val="00426EE8"/>
    <w:rsid w:val="00426F26"/>
    <w:rsid w:val="004272EC"/>
    <w:rsid w:val="00427567"/>
    <w:rsid w:val="00427692"/>
    <w:rsid w:val="00427754"/>
    <w:rsid w:val="00427BDB"/>
    <w:rsid w:val="00427C5A"/>
    <w:rsid w:val="00427C71"/>
    <w:rsid w:val="00427C8A"/>
    <w:rsid w:val="004301F1"/>
    <w:rsid w:val="0043047B"/>
    <w:rsid w:val="004305E5"/>
    <w:rsid w:val="004307F8"/>
    <w:rsid w:val="00430D0B"/>
    <w:rsid w:val="004312BA"/>
    <w:rsid w:val="004318DC"/>
    <w:rsid w:val="00431D07"/>
    <w:rsid w:val="00431F4A"/>
    <w:rsid w:val="00432084"/>
    <w:rsid w:val="0043209A"/>
    <w:rsid w:val="00432102"/>
    <w:rsid w:val="00432170"/>
    <w:rsid w:val="004323D4"/>
    <w:rsid w:val="004324FF"/>
    <w:rsid w:val="00432A3C"/>
    <w:rsid w:val="00432A53"/>
    <w:rsid w:val="00432A5E"/>
    <w:rsid w:val="00432C04"/>
    <w:rsid w:val="00432D68"/>
    <w:rsid w:val="00433512"/>
    <w:rsid w:val="00433556"/>
    <w:rsid w:val="004335A7"/>
    <w:rsid w:val="00433690"/>
    <w:rsid w:val="004338BE"/>
    <w:rsid w:val="00433A33"/>
    <w:rsid w:val="00433ABA"/>
    <w:rsid w:val="00433ABE"/>
    <w:rsid w:val="00433E8D"/>
    <w:rsid w:val="004340A0"/>
    <w:rsid w:val="004340F9"/>
    <w:rsid w:val="00434284"/>
    <w:rsid w:val="00434449"/>
    <w:rsid w:val="004345A8"/>
    <w:rsid w:val="00434660"/>
    <w:rsid w:val="004346CC"/>
    <w:rsid w:val="00434736"/>
    <w:rsid w:val="00434C6A"/>
    <w:rsid w:val="00434F21"/>
    <w:rsid w:val="00434FAB"/>
    <w:rsid w:val="00435209"/>
    <w:rsid w:val="004352E8"/>
    <w:rsid w:val="0043544F"/>
    <w:rsid w:val="004354E1"/>
    <w:rsid w:val="00435631"/>
    <w:rsid w:val="004357F5"/>
    <w:rsid w:val="00435BDF"/>
    <w:rsid w:val="00435ED7"/>
    <w:rsid w:val="004360CB"/>
    <w:rsid w:val="00436128"/>
    <w:rsid w:val="00436351"/>
    <w:rsid w:val="00436514"/>
    <w:rsid w:val="00436648"/>
    <w:rsid w:val="004366B2"/>
    <w:rsid w:val="00436978"/>
    <w:rsid w:val="00436BB5"/>
    <w:rsid w:val="00436CA3"/>
    <w:rsid w:val="00436D9C"/>
    <w:rsid w:val="00437054"/>
    <w:rsid w:val="0043715B"/>
    <w:rsid w:val="0043725C"/>
    <w:rsid w:val="004377EC"/>
    <w:rsid w:val="004377F4"/>
    <w:rsid w:val="0043780E"/>
    <w:rsid w:val="004379AF"/>
    <w:rsid w:val="004379F4"/>
    <w:rsid w:val="00437C14"/>
    <w:rsid w:val="00437C21"/>
    <w:rsid w:val="00437C73"/>
    <w:rsid w:val="00437E29"/>
    <w:rsid w:val="00437E86"/>
    <w:rsid w:val="0044004C"/>
    <w:rsid w:val="00440071"/>
    <w:rsid w:val="004400EB"/>
    <w:rsid w:val="00440174"/>
    <w:rsid w:val="004401B7"/>
    <w:rsid w:val="0044027F"/>
    <w:rsid w:val="004404F5"/>
    <w:rsid w:val="00440906"/>
    <w:rsid w:val="00440CE8"/>
    <w:rsid w:val="00440CE9"/>
    <w:rsid w:val="00440D72"/>
    <w:rsid w:val="00440EF8"/>
    <w:rsid w:val="0044109A"/>
    <w:rsid w:val="004412DB"/>
    <w:rsid w:val="004413AC"/>
    <w:rsid w:val="004413F7"/>
    <w:rsid w:val="00441713"/>
    <w:rsid w:val="00441ACD"/>
    <w:rsid w:val="00442668"/>
    <w:rsid w:val="00442A41"/>
    <w:rsid w:val="00442FA3"/>
    <w:rsid w:val="00442FF4"/>
    <w:rsid w:val="0044309A"/>
    <w:rsid w:val="00443623"/>
    <w:rsid w:val="0044367E"/>
    <w:rsid w:val="0044398F"/>
    <w:rsid w:val="00443A85"/>
    <w:rsid w:val="00443B06"/>
    <w:rsid w:val="0044416D"/>
    <w:rsid w:val="004448C2"/>
    <w:rsid w:val="00444C98"/>
    <w:rsid w:val="00444D57"/>
    <w:rsid w:val="00445051"/>
    <w:rsid w:val="004452D9"/>
    <w:rsid w:val="00445339"/>
    <w:rsid w:val="00445540"/>
    <w:rsid w:val="00445727"/>
    <w:rsid w:val="004458A5"/>
    <w:rsid w:val="00445949"/>
    <w:rsid w:val="00445AA2"/>
    <w:rsid w:val="00445D69"/>
    <w:rsid w:val="00445DDA"/>
    <w:rsid w:val="004461D5"/>
    <w:rsid w:val="004464A7"/>
    <w:rsid w:val="004469BF"/>
    <w:rsid w:val="00446B04"/>
    <w:rsid w:val="004478EA"/>
    <w:rsid w:val="004478FF"/>
    <w:rsid w:val="004479E2"/>
    <w:rsid w:val="00447A07"/>
    <w:rsid w:val="00447FC5"/>
    <w:rsid w:val="004500F6"/>
    <w:rsid w:val="004504E7"/>
    <w:rsid w:val="00450779"/>
    <w:rsid w:val="004509B9"/>
    <w:rsid w:val="00450D5F"/>
    <w:rsid w:val="00450E02"/>
    <w:rsid w:val="00450F48"/>
    <w:rsid w:val="00451014"/>
    <w:rsid w:val="00451696"/>
    <w:rsid w:val="00451D96"/>
    <w:rsid w:val="00451E8E"/>
    <w:rsid w:val="00451F0C"/>
    <w:rsid w:val="0045206E"/>
    <w:rsid w:val="00452196"/>
    <w:rsid w:val="0045227E"/>
    <w:rsid w:val="004527C6"/>
    <w:rsid w:val="00452959"/>
    <w:rsid w:val="004529A9"/>
    <w:rsid w:val="004529BB"/>
    <w:rsid w:val="00452BB4"/>
    <w:rsid w:val="00452CBD"/>
    <w:rsid w:val="00452D9E"/>
    <w:rsid w:val="00452F33"/>
    <w:rsid w:val="00452F63"/>
    <w:rsid w:val="004531AD"/>
    <w:rsid w:val="004533D7"/>
    <w:rsid w:val="0045357A"/>
    <w:rsid w:val="0045357B"/>
    <w:rsid w:val="00453988"/>
    <w:rsid w:val="00453A24"/>
    <w:rsid w:val="0045407D"/>
    <w:rsid w:val="00454252"/>
    <w:rsid w:val="004542C2"/>
    <w:rsid w:val="004544A3"/>
    <w:rsid w:val="00454671"/>
    <w:rsid w:val="00454C90"/>
    <w:rsid w:val="00454F5C"/>
    <w:rsid w:val="004551B0"/>
    <w:rsid w:val="00455306"/>
    <w:rsid w:val="00455470"/>
    <w:rsid w:val="00455565"/>
    <w:rsid w:val="0045557E"/>
    <w:rsid w:val="00455794"/>
    <w:rsid w:val="004557D3"/>
    <w:rsid w:val="00455B07"/>
    <w:rsid w:val="00455BD2"/>
    <w:rsid w:val="00455C88"/>
    <w:rsid w:val="00455D22"/>
    <w:rsid w:val="004564DB"/>
    <w:rsid w:val="004566B4"/>
    <w:rsid w:val="004567E0"/>
    <w:rsid w:val="00456959"/>
    <w:rsid w:val="00456E3B"/>
    <w:rsid w:val="00456F79"/>
    <w:rsid w:val="004572CF"/>
    <w:rsid w:val="00457836"/>
    <w:rsid w:val="0045783A"/>
    <w:rsid w:val="00457890"/>
    <w:rsid w:val="00457953"/>
    <w:rsid w:val="004607BB"/>
    <w:rsid w:val="0046091E"/>
    <w:rsid w:val="004609E0"/>
    <w:rsid w:val="00460F60"/>
    <w:rsid w:val="00461000"/>
    <w:rsid w:val="00461008"/>
    <w:rsid w:val="0046100A"/>
    <w:rsid w:val="0046105D"/>
    <w:rsid w:val="0046119B"/>
    <w:rsid w:val="004612EE"/>
    <w:rsid w:val="004614E5"/>
    <w:rsid w:val="004615FD"/>
    <w:rsid w:val="004618AC"/>
    <w:rsid w:val="00461BCF"/>
    <w:rsid w:val="00461C98"/>
    <w:rsid w:val="004620A2"/>
    <w:rsid w:val="0046219A"/>
    <w:rsid w:val="004621B7"/>
    <w:rsid w:val="004621D5"/>
    <w:rsid w:val="004621F5"/>
    <w:rsid w:val="0046238F"/>
    <w:rsid w:val="004626A6"/>
    <w:rsid w:val="004626E7"/>
    <w:rsid w:val="00462798"/>
    <w:rsid w:val="00462A23"/>
    <w:rsid w:val="00462C7B"/>
    <w:rsid w:val="00462EE4"/>
    <w:rsid w:val="004630B5"/>
    <w:rsid w:val="004631FA"/>
    <w:rsid w:val="004633DD"/>
    <w:rsid w:val="004634EA"/>
    <w:rsid w:val="00463DC2"/>
    <w:rsid w:val="00464084"/>
    <w:rsid w:val="004640A6"/>
    <w:rsid w:val="00464157"/>
    <w:rsid w:val="0046440E"/>
    <w:rsid w:val="004645BC"/>
    <w:rsid w:val="00464721"/>
    <w:rsid w:val="00464C35"/>
    <w:rsid w:val="00464E1C"/>
    <w:rsid w:val="00464E66"/>
    <w:rsid w:val="00464E8F"/>
    <w:rsid w:val="00465003"/>
    <w:rsid w:val="0046504F"/>
    <w:rsid w:val="0046517E"/>
    <w:rsid w:val="004651F0"/>
    <w:rsid w:val="004652DB"/>
    <w:rsid w:val="004653BD"/>
    <w:rsid w:val="004654F6"/>
    <w:rsid w:val="004658AC"/>
    <w:rsid w:val="00465A8F"/>
    <w:rsid w:val="00465B8F"/>
    <w:rsid w:val="00465DB7"/>
    <w:rsid w:val="00465F6C"/>
    <w:rsid w:val="0046632F"/>
    <w:rsid w:val="004665D9"/>
    <w:rsid w:val="00466D8A"/>
    <w:rsid w:val="00467054"/>
    <w:rsid w:val="0046748B"/>
    <w:rsid w:val="00467664"/>
    <w:rsid w:val="004679E5"/>
    <w:rsid w:val="00467AF2"/>
    <w:rsid w:val="00467FF1"/>
    <w:rsid w:val="004700BB"/>
    <w:rsid w:val="0047020D"/>
    <w:rsid w:val="0047052F"/>
    <w:rsid w:val="00470531"/>
    <w:rsid w:val="00470567"/>
    <w:rsid w:val="004705AB"/>
    <w:rsid w:val="004705C7"/>
    <w:rsid w:val="0047080C"/>
    <w:rsid w:val="00470AAF"/>
    <w:rsid w:val="00470AB7"/>
    <w:rsid w:val="00470B3A"/>
    <w:rsid w:val="00470F5C"/>
    <w:rsid w:val="0047125D"/>
    <w:rsid w:val="004714A4"/>
    <w:rsid w:val="004714E9"/>
    <w:rsid w:val="00471718"/>
    <w:rsid w:val="00471A85"/>
    <w:rsid w:val="00471AA5"/>
    <w:rsid w:val="00471CD5"/>
    <w:rsid w:val="00471DF5"/>
    <w:rsid w:val="00471F72"/>
    <w:rsid w:val="00472066"/>
    <w:rsid w:val="0047211D"/>
    <w:rsid w:val="0047212A"/>
    <w:rsid w:val="00472973"/>
    <w:rsid w:val="00472E46"/>
    <w:rsid w:val="00473129"/>
    <w:rsid w:val="0047328D"/>
    <w:rsid w:val="00473534"/>
    <w:rsid w:val="00473752"/>
    <w:rsid w:val="00473DAB"/>
    <w:rsid w:val="00473DAF"/>
    <w:rsid w:val="00473DD0"/>
    <w:rsid w:val="004740C3"/>
    <w:rsid w:val="0047414C"/>
    <w:rsid w:val="0047415F"/>
    <w:rsid w:val="004742B2"/>
    <w:rsid w:val="004742BD"/>
    <w:rsid w:val="0047469F"/>
    <w:rsid w:val="004746F9"/>
    <w:rsid w:val="0047475B"/>
    <w:rsid w:val="0047481D"/>
    <w:rsid w:val="00474AC2"/>
    <w:rsid w:val="00474B40"/>
    <w:rsid w:val="00474B6F"/>
    <w:rsid w:val="00474B9F"/>
    <w:rsid w:val="00474E6D"/>
    <w:rsid w:val="004751B1"/>
    <w:rsid w:val="004751F8"/>
    <w:rsid w:val="004752BA"/>
    <w:rsid w:val="004753A3"/>
    <w:rsid w:val="00475403"/>
    <w:rsid w:val="00475425"/>
    <w:rsid w:val="00475520"/>
    <w:rsid w:val="004757A6"/>
    <w:rsid w:val="00475880"/>
    <w:rsid w:val="00475C65"/>
    <w:rsid w:val="00475EF9"/>
    <w:rsid w:val="00476274"/>
    <w:rsid w:val="004762AA"/>
    <w:rsid w:val="004762FA"/>
    <w:rsid w:val="00476300"/>
    <w:rsid w:val="00476BEB"/>
    <w:rsid w:val="00476C78"/>
    <w:rsid w:val="00476CB3"/>
    <w:rsid w:val="00476CBD"/>
    <w:rsid w:val="00477029"/>
    <w:rsid w:val="0047703A"/>
    <w:rsid w:val="004771C0"/>
    <w:rsid w:val="00477255"/>
    <w:rsid w:val="00477384"/>
    <w:rsid w:val="004776AA"/>
    <w:rsid w:val="0047780E"/>
    <w:rsid w:val="00477A1A"/>
    <w:rsid w:val="00477B18"/>
    <w:rsid w:val="00477B2A"/>
    <w:rsid w:val="00477B4F"/>
    <w:rsid w:val="00477B6E"/>
    <w:rsid w:val="00477D46"/>
    <w:rsid w:val="00477DDC"/>
    <w:rsid w:val="00477E02"/>
    <w:rsid w:val="00480041"/>
    <w:rsid w:val="004803BA"/>
    <w:rsid w:val="00480CC4"/>
    <w:rsid w:val="00480F11"/>
    <w:rsid w:val="00481837"/>
    <w:rsid w:val="00481EDA"/>
    <w:rsid w:val="0048208E"/>
    <w:rsid w:val="00482117"/>
    <w:rsid w:val="00482189"/>
    <w:rsid w:val="004824D8"/>
    <w:rsid w:val="00482656"/>
    <w:rsid w:val="004828EF"/>
    <w:rsid w:val="00482C88"/>
    <w:rsid w:val="00482D0E"/>
    <w:rsid w:val="00482F4D"/>
    <w:rsid w:val="00482FDC"/>
    <w:rsid w:val="00483063"/>
    <w:rsid w:val="004831AF"/>
    <w:rsid w:val="004831BB"/>
    <w:rsid w:val="0048332F"/>
    <w:rsid w:val="00483516"/>
    <w:rsid w:val="004837EF"/>
    <w:rsid w:val="00483D20"/>
    <w:rsid w:val="00483E7D"/>
    <w:rsid w:val="00483EA1"/>
    <w:rsid w:val="00483FFC"/>
    <w:rsid w:val="0048433F"/>
    <w:rsid w:val="00484551"/>
    <w:rsid w:val="0048466B"/>
    <w:rsid w:val="00484729"/>
    <w:rsid w:val="0048481C"/>
    <w:rsid w:val="00484820"/>
    <w:rsid w:val="00484947"/>
    <w:rsid w:val="00484AA0"/>
    <w:rsid w:val="00484EBB"/>
    <w:rsid w:val="00484FA6"/>
    <w:rsid w:val="004851BA"/>
    <w:rsid w:val="00485360"/>
    <w:rsid w:val="00485856"/>
    <w:rsid w:val="00485C8B"/>
    <w:rsid w:val="00485CBF"/>
    <w:rsid w:val="00486025"/>
    <w:rsid w:val="0048617D"/>
    <w:rsid w:val="0048661B"/>
    <w:rsid w:val="0048695E"/>
    <w:rsid w:val="00486978"/>
    <w:rsid w:val="00486ACC"/>
    <w:rsid w:val="00486BA2"/>
    <w:rsid w:val="00486E48"/>
    <w:rsid w:val="00486E5A"/>
    <w:rsid w:val="004870D7"/>
    <w:rsid w:val="004871B4"/>
    <w:rsid w:val="00487407"/>
    <w:rsid w:val="004874A1"/>
    <w:rsid w:val="00487546"/>
    <w:rsid w:val="004878A7"/>
    <w:rsid w:val="004878E7"/>
    <w:rsid w:val="004879B6"/>
    <w:rsid w:val="00487AD0"/>
    <w:rsid w:val="00487EB1"/>
    <w:rsid w:val="00487EF6"/>
    <w:rsid w:val="00487F6C"/>
    <w:rsid w:val="00487F72"/>
    <w:rsid w:val="0049045F"/>
    <w:rsid w:val="00490484"/>
    <w:rsid w:val="00490812"/>
    <w:rsid w:val="00490CD7"/>
    <w:rsid w:val="00490DE2"/>
    <w:rsid w:val="00491073"/>
    <w:rsid w:val="00491416"/>
    <w:rsid w:val="00491604"/>
    <w:rsid w:val="00491916"/>
    <w:rsid w:val="004919E6"/>
    <w:rsid w:val="00491A44"/>
    <w:rsid w:val="00491C27"/>
    <w:rsid w:val="00491F6C"/>
    <w:rsid w:val="00491F70"/>
    <w:rsid w:val="00492441"/>
    <w:rsid w:val="004925B6"/>
    <w:rsid w:val="004925F9"/>
    <w:rsid w:val="00492992"/>
    <w:rsid w:val="00492BAC"/>
    <w:rsid w:val="00493450"/>
    <w:rsid w:val="00493514"/>
    <w:rsid w:val="00493687"/>
    <w:rsid w:val="00493CF3"/>
    <w:rsid w:val="00493DAC"/>
    <w:rsid w:val="00493DCD"/>
    <w:rsid w:val="00493FED"/>
    <w:rsid w:val="004940A5"/>
    <w:rsid w:val="004948C9"/>
    <w:rsid w:val="00494953"/>
    <w:rsid w:val="00494B46"/>
    <w:rsid w:val="00494C7F"/>
    <w:rsid w:val="00494E66"/>
    <w:rsid w:val="00494FC6"/>
    <w:rsid w:val="004953F3"/>
    <w:rsid w:val="004954CE"/>
    <w:rsid w:val="004955E0"/>
    <w:rsid w:val="00495637"/>
    <w:rsid w:val="0049569F"/>
    <w:rsid w:val="00495726"/>
    <w:rsid w:val="004958D6"/>
    <w:rsid w:val="00495C8A"/>
    <w:rsid w:val="00495FB7"/>
    <w:rsid w:val="0049614A"/>
    <w:rsid w:val="00496313"/>
    <w:rsid w:val="004963CC"/>
    <w:rsid w:val="004966DD"/>
    <w:rsid w:val="00496B9D"/>
    <w:rsid w:val="00496C0E"/>
    <w:rsid w:val="00496DA4"/>
    <w:rsid w:val="00496E0C"/>
    <w:rsid w:val="00496E7D"/>
    <w:rsid w:val="0049706D"/>
    <w:rsid w:val="0049708A"/>
    <w:rsid w:val="00497620"/>
    <w:rsid w:val="00497F78"/>
    <w:rsid w:val="004A02AF"/>
    <w:rsid w:val="004A0749"/>
    <w:rsid w:val="004A081D"/>
    <w:rsid w:val="004A08F4"/>
    <w:rsid w:val="004A09C6"/>
    <w:rsid w:val="004A0A9D"/>
    <w:rsid w:val="004A0AF3"/>
    <w:rsid w:val="004A0AFC"/>
    <w:rsid w:val="004A0E47"/>
    <w:rsid w:val="004A0ED7"/>
    <w:rsid w:val="004A11FD"/>
    <w:rsid w:val="004A1457"/>
    <w:rsid w:val="004A14C1"/>
    <w:rsid w:val="004A15B1"/>
    <w:rsid w:val="004A195D"/>
    <w:rsid w:val="004A19D1"/>
    <w:rsid w:val="004A2211"/>
    <w:rsid w:val="004A2278"/>
    <w:rsid w:val="004A2305"/>
    <w:rsid w:val="004A2357"/>
    <w:rsid w:val="004A23AA"/>
    <w:rsid w:val="004A23C3"/>
    <w:rsid w:val="004A241B"/>
    <w:rsid w:val="004A291A"/>
    <w:rsid w:val="004A2AC0"/>
    <w:rsid w:val="004A2AE7"/>
    <w:rsid w:val="004A2B42"/>
    <w:rsid w:val="004A2F1D"/>
    <w:rsid w:val="004A30B1"/>
    <w:rsid w:val="004A33E1"/>
    <w:rsid w:val="004A3E19"/>
    <w:rsid w:val="004A3E83"/>
    <w:rsid w:val="004A4172"/>
    <w:rsid w:val="004A42AD"/>
    <w:rsid w:val="004A4570"/>
    <w:rsid w:val="004A4753"/>
    <w:rsid w:val="004A485A"/>
    <w:rsid w:val="004A4927"/>
    <w:rsid w:val="004A49A5"/>
    <w:rsid w:val="004A4BD1"/>
    <w:rsid w:val="004A4C35"/>
    <w:rsid w:val="004A4D12"/>
    <w:rsid w:val="004A4E29"/>
    <w:rsid w:val="004A5108"/>
    <w:rsid w:val="004A521E"/>
    <w:rsid w:val="004A53D4"/>
    <w:rsid w:val="004A55F1"/>
    <w:rsid w:val="004A57B2"/>
    <w:rsid w:val="004A57D0"/>
    <w:rsid w:val="004A5926"/>
    <w:rsid w:val="004A59D3"/>
    <w:rsid w:val="004A5B52"/>
    <w:rsid w:val="004A5D0B"/>
    <w:rsid w:val="004A5D1C"/>
    <w:rsid w:val="004A5D7E"/>
    <w:rsid w:val="004A5E30"/>
    <w:rsid w:val="004A5F1D"/>
    <w:rsid w:val="004A68BC"/>
    <w:rsid w:val="004A6982"/>
    <w:rsid w:val="004A69F5"/>
    <w:rsid w:val="004A6DB4"/>
    <w:rsid w:val="004A6FE0"/>
    <w:rsid w:val="004A70D5"/>
    <w:rsid w:val="004A741F"/>
    <w:rsid w:val="004A758E"/>
    <w:rsid w:val="004A7868"/>
    <w:rsid w:val="004A78B2"/>
    <w:rsid w:val="004A7938"/>
    <w:rsid w:val="004A7A2A"/>
    <w:rsid w:val="004A7AA9"/>
    <w:rsid w:val="004A7ABD"/>
    <w:rsid w:val="004A7CB1"/>
    <w:rsid w:val="004A7D2A"/>
    <w:rsid w:val="004A7D96"/>
    <w:rsid w:val="004B0011"/>
    <w:rsid w:val="004B023D"/>
    <w:rsid w:val="004B04BA"/>
    <w:rsid w:val="004B0780"/>
    <w:rsid w:val="004B0869"/>
    <w:rsid w:val="004B097A"/>
    <w:rsid w:val="004B0B5C"/>
    <w:rsid w:val="004B0BE6"/>
    <w:rsid w:val="004B0C36"/>
    <w:rsid w:val="004B0C78"/>
    <w:rsid w:val="004B0D4C"/>
    <w:rsid w:val="004B0EBE"/>
    <w:rsid w:val="004B0ED2"/>
    <w:rsid w:val="004B0EF2"/>
    <w:rsid w:val="004B105D"/>
    <w:rsid w:val="004B190C"/>
    <w:rsid w:val="004B197F"/>
    <w:rsid w:val="004B1DF0"/>
    <w:rsid w:val="004B1E05"/>
    <w:rsid w:val="004B25DB"/>
    <w:rsid w:val="004B265A"/>
    <w:rsid w:val="004B2939"/>
    <w:rsid w:val="004B2AAC"/>
    <w:rsid w:val="004B2C39"/>
    <w:rsid w:val="004B2CEB"/>
    <w:rsid w:val="004B3255"/>
    <w:rsid w:val="004B3968"/>
    <w:rsid w:val="004B3B7D"/>
    <w:rsid w:val="004B3C2C"/>
    <w:rsid w:val="004B3D24"/>
    <w:rsid w:val="004B3DE3"/>
    <w:rsid w:val="004B4201"/>
    <w:rsid w:val="004B4759"/>
    <w:rsid w:val="004B4A31"/>
    <w:rsid w:val="004B4A6F"/>
    <w:rsid w:val="004B4DA4"/>
    <w:rsid w:val="004B5029"/>
    <w:rsid w:val="004B508D"/>
    <w:rsid w:val="004B5335"/>
    <w:rsid w:val="004B56E3"/>
    <w:rsid w:val="004B593F"/>
    <w:rsid w:val="004B595F"/>
    <w:rsid w:val="004B5A10"/>
    <w:rsid w:val="004B5B92"/>
    <w:rsid w:val="004B5BA3"/>
    <w:rsid w:val="004B5E9C"/>
    <w:rsid w:val="004B5FAF"/>
    <w:rsid w:val="004B61F8"/>
    <w:rsid w:val="004B671A"/>
    <w:rsid w:val="004B6DD5"/>
    <w:rsid w:val="004B6E0A"/>
    <w:rsid w:val="004B6F41"/>
    <w:rsid w:val="004B7009"/>
    <w:rsid w:val="004B7102"/>
    <w:rsid w:val="004B718C"/>
    <w:rsid w:val="004B720A"/>
    <w:rsid w:val="004B72AD"/>
    <w:rsid w:val="004B7329"/>
    <w:rsid w:val="004B7343"/>
    <w:rsid w:val="004B7556"/>
    <w:rsid w:val="004B77C6"/>
    <w:rsid w:val="004B782B"/>
    <w:rsid w:val="004B7894"/>
    <w:rsid w:val="004B78CC"/>
    <w:rsid w:val="004B7C70"/>
    <w:rsid w:val="004B7D99"/>
    <w:rsid w:val="004B7E46"/>
    <w:rsid w:val="004C031B"/>
    <w:rsid w:val="004C037D"/>
    <w:rsid w:val="004C0929"/>
    <w:rsid w:val="004C0A1F"/>
    <w:rsid w:val="004C0B1B"/>
    <w:rsid w:val="004C0BE7"/>
    <w:rsid w:val="004C0C21"/>
    <w:rsid w:val="004C0C51"/>
    <w:rsid w:val="004C0D4F"/>
    <w:rsid w:val="004C0D6A"/>
    <w:rsid w:val="004C1370"/>
    <w:rsid w:val="004C15BF"/>
    <w:rsid w:val="004C170C"/>
    <w:rsid w:val="004C1A5A"/>
    <w:rsid w:val="004C1A8D"/>
    <w:rsid w:val="004C1AF2"/>
    <w:rsid w:val="004C1B71"/>
    <w:rsid w:val="004C1B92"/>
    <w:rsid w:val="004C1CA8"/>
    <w:rsid w:val="004C1DA0"/>
    <w:rsid w:val="004C2098"/>
    <w:rsid w:val="004C2189"/>
    <w:rsid w:val="004C262A"/>
    <w:rsid w:val="004C2911"/>
    <w:rsid w:val="004C2B02"/>
    <w:rsid w:val="004C2C02"/>
    <w:rsid w:val="004C2C41"/>
    <w:rsid w:val="004C2EA7"/>
    <w:rsid w:val="004C323E"/>
    <w:rsid w:val="004C3322"/>
    <w:rsid w:val="004C35AB"/>
    <w:rsid w:val="004C3D1C"/>
    <w:rsid w:val="004C3F0F"/>
    <w:rsid w:val="004C4015"/>
    <w:rsid w:val="004C42D3"/>
    <w:rsid w:val="004C48E6"/>
    <w:rsid w:val="004C4DED"/>
    <w:rsid w:val="004C4EE9"/>
    <w:rsid w:val="004C5071"/>
    <w:rsid w:val="004C5225"/>
    <w:rsid w:val="004C5389"/>
    <w:rsid w:val="004C5395"/>
    <w:rsid w:val="004C55FF"/>
    <w:rsid w:val="004C587F"/>
    <w:rsid w:val="004C58EB"/>
    <w:rsid w:val="004C5AE3"/>
    <w:rsid w:val="004C60AD"/>
    <w:rsid w:val="004C6D99"/>
    <w:rsid w:val="004C719F"/>
    <w:rsid w:val="004C726F"/>
    <w:rsid w:val="004C7590"/>
    <w:rsid w:val="004C79D4"/>
    <w:rsid w:val="004C7B39"/>
    <w:rsid w:val="004C7B6D"/>
    <w:rsid w:val="004C7B74"/>
    <w:rsid w:val="004C7BAF"/>
    <w:rsid w:val="004C7BC3"/>
    <w:rsid w:val="004C7BF1"/>
    <w:rsid w:val="004C7D0F"/>
    <w:rsid w:val="004C7E47"/>
    <w:rsid w:val="004C7FAC"/>
    <w:rsid w:val="004D0146"/>
    <w:rsid w:val="004D0251"/>
    <w:rsid w:val="004D025D"/>
    <w:rsid w:val="004D033F"/>
    <w:rsid w:val="004D08F2"/>
    <w:rsid w:val="004D1002"/>
    <w:rsid w:val="004D1200"/>
    <w:rsid w:val="004D1458"/>
    <w:rsid w:val="004D15BB"/>
    <w:rsid w:val="004D169D"/>
    <w:rsid w:val="004D175B"/>
    <w:rsid w:val="004D17A9"/>
    <w:rsid w:val="004D19AB"/>
    <w:rsid w:val="004D19BD"/>
    <w:rsid w:val="004D1D78"/>
    <w:rsid w:val="004D1D7C"/>
    <w:rsid w:val="004D240E"/>
    <w:rsid w:val="004D2497"/>
    <w:rsid w:val="004D24C0"/>
    <w:rsid w:val="004D2BD1"/>
    <w:rsid w:val="004D2C11"/>
    <w:rsid w:val="004D2CB2"/>
    <w:rsid w:val="004D311F"/>
    <w:rsid w:val="004D3414"/>
    <w:rsid w:val="004D36D9"/>
    <w:rsid w:val="004D3773"/>
    <w:rsid w:val="004D387B"/>
    <w:rsid w:val="004D3899"/>
    <w:rsid w:val="004D39F8"/>
    <w:rsid w:val="004D3C9E"/>
    <w:rsid w:val="004D3F01"/>
    <w:rsid w:val="004D4005"/>
    <w:rsid w:val="004D4090"/>
    <w:rsid w:val="004D44AC"/>
    <w:rsid w:val="004D45D2"/>
    <w:rsid w:val="004D4CB8"/>
    <w:rsid w:val="004D5004"/>
    <w:rsid w:val="004D51B2"/>
    <w:rsid w:val="004D51F2"/>
    <w:rsid w:val="004D5535"/>
    <w:rsid w:val="004D5745"/>
    <w:rsid w:val="004D57F8"/>
    <w:rsid w:val="004D596B"/>
    <w:rsid w:val="004D59C2"/>
    <w:rsid w:val="004D5AF6"/>
    <w:rsid w:val="004D5C02"/>
    <w:rsid w:val="004D5CB6"/>
    <w:rsid w:val="004D5D28"/>
    <w:rsid w:val="004D5E00"/>
    <w:rsid w:val="004D6114"/>
    <w:rsid w:val="004D61C0"/>
    <w:rsid w:val="004D6282"/>
    <w:rsid w:val="004D63BF"/>
    <w:rsid w:val="004D651A"/>
    <w:rsid w:val="004D65B3"/>
    <w:rsid w:val="004D6680"/>
    <w:rsid w:val="004D6749"/>
    <w:rsid w:val="004D70BB"/>
    <w:rsid w:val="004D714E"/>
    <w:rsid w:val="004D7208"/>
    <w:rsid w:val="004D7501"/>
    <w:rsid w:val="004D7706"/>
    <w:rsid w:val="004D7DD7"/>
    <w:rsid w:val="004D7E0C"/>
    <w:rsid w:val="004D7E70"/>
    <w:rsid w:val="004D7FE2"/>
    <w:rsid w:val="004E0000"/>
    <w:rsid w:val="004E014F"/>
    <w:rsid w:val="004E0399"/>
    <w:rsid w:val="004E0908"/>
    <w:rsid w:val="004E0C34"/>
    <w:rsid w:val="004E0D2C"/>
    <w:rsid w:val="004E0D3B"/>
    <w:rsid w:val="004E0D5D"/>
    <w:rsid w:val="004E13A3"/>
    <w:rsid w:val="004E1422"/>
    <w:rsid w:val="004E1622"/>
    <w:rsid w:val="004E1919"/>
    <w:rsid w:val="004E2564"/>
    <w:rsid w:val="004E26EA"/>
    <w:rsid w:val="004E2EDC"/>
    <w:rsid w:val="004E30C0"/>
    <w:rsid w:val="004E3265"/>
    <w:rsid w:val="004E3382"/>
    <w:rsid w:val="004E33B7"/>
    <w:rsid w:val="004E3565"/>
    <w:rsid w:val="004E361E"/>
    <w:rsid w:val="004E3B95"/>
    <w:rsid w:val="004E4129"/>
    <w:rsid w:val="004E42AD"/>
    <w:rsid w:val="004E4482"/>
    <w:rsid w:val="004E4667"/>
    <w:rsid w:val="004E4703"/>
    <w:rsid w:val="004E48CB"/>
    <w:rsid w:val="004E4BD5"/>
    <w:rsid w:val="004E4D44"/>
    <w:rsid w:val="004E4D78"/>
    <w:rsid w:val="004E4E8C"/>
    <w:rsid w:val="004E4EF6"/>
    <w:rsid w:val="004E50F3"/>
    <w:rsid w:val="004E51DF"/>
    <w:rsid w:val="004E5316"/>
    <w:rsid w:val="004E53DC"/>
    <w:rsid w:val="004E53EC"/>
    <w:rsid w:val="004E5572"/>
    <w:rsid w:val="004E5601"/>
    <w:rsid w:val="004E5617"/>
    <w:rsid w:val="004E56E9"/>
    <w:rsid w:val="004E5820"/>
    <w:rsid w:val="004E5920"/>
    <w:rsid w:val="004E5985"/>
    <w:rsid w:val="004E5A99"/>
    <w:rsid w:val="004E5C48"/>
    <w:rsid w:val="004E6041"/>
    <w:rsid w:val="004E660E"/>
    <w:rsid w:val="004E662C"/>
    <w:rsid w:val="004E667D"/>
    <w:rsid w:val="004E66ED"/>
    <w:rsid w:val="004E6AF0"/>
    <w:rsid w:val="004E6C26"/>
    <w:rsid w:val="004E6C96"/>
    <w:rsid w:val="004E6E04"/>
    <w:rsid w:val="004E7141"/>
    <w:rsid w:val="004E7330"/>
    <w:rsid w:val="004E767B"/>
    <w:rsid w:val="004E79D3"/>
    <w:rsid w:val="004E7A0E"/>
    <w:rsid w:val="004F00D5"/>
    <w:rsid w:val="004F08FE"/>
    <w:rsid w:val="004F0C79"/>
    <w:rsid w:val="004F0D38"/>
    <w:rsid w:val="004F0F21"/>
    <w:rsid w:val="004F1004"/>
    <w:rsid w:val="004F1072"/>
    <w:rsid w:val="004F1105"/>
    <w:rsid w:val="004F1295"/>
    <w:rsid w:val="004F138D"/>
    <w:rsid w:val="004F146B"/>
    <w:rsid w:val="004F15AB"/>
    <w:rsid w:val="004F1624"/>
    <w:rsid w:val="004F16AC"/>
    <w:rsid w:val="004F16C2"/>
    <w:rsid w:val="004F16DD"/>
    <w:rsid w:val="004F1993"/>
    <w:rsid w:val="004F1A7B"/>
    <w:rsid w:val="004F1F86"/>
    <w:rsid w:val="004F2087"/>
    <w:rsid w:val="004F2557"/>
    <w:rsid w:val="004F25B7"/>
    <w:rsid w:val="004F264C"/>
    <w:rsid w:val="004F2673"/>
    <w:rsid w:val="004F28CE"/>
    <w:rsid w:val="004F2980"/>
    <w:rsid w:val="004F2ABC"/>
    <w:rsid w:val="004F2BD2"/>
    <w:rsid w:val="004F2C23"/>
    <w:rsid w:val="004F2FD7"/>
    <w:rsid w:val="004F3237"/>
    <w:rsid w:val="004F357B"/>
    <w:rsid w:val="004F38D3"/>
    <w:rsid w:val="004F39B2"/>
    <w:rsid w:val="004F40AE"/>
    <w:rsid w:val="004F447E"/>
    <w:rsid w:val="004F466D"/>
    <w:rsid w:val="004F4871"/>
    <w:rsid w:val="004F4974"/>
    <w:rsid w:val="004F49B7"/>
    <w:rsid w:val="004F4B17"/>
    <w:rsid w:val="004F4E35"/>
    <w:rsid w:val="004F4F21"/>
    <w:rsid w:val="004F566B"/>
    <w:rsid w:val="004F58E8"/>
    <w:rsid w:val="004F5958"/>
    <w:rsid w:val="004F5CFF"/>
    <w:rsid w:val="004F5EB4"/>
    <w:rsid w:val="004F6004"/>
    <w:rsid w:val="004F6015"/>
    <w:rsid w:val="004F6136"/>
    <w:rsid w:val="004F66FC"/>
    <w:rsid w:val="004F67A6"/>
    <w:rsid w:val="004F688A"/>
    <w:rsid w:val="004F6895"/>
    <w:rsid w:val="004F6905"/>
    <w:rsid w:val="004F6A28"/>
    <w:rsid w:val="004F6DEF"/>
    <w:rsid w:val="004F6EE0"/>
    <w:rsid w:val="004F733A"/>
    <w:rsid w:val="004F7487"/>
    <w:rsid w:val="004F7492"/>
    <w:rsid w:val="004F7869"/>
    <w:rsid w:val="004F79C3"/>
    <w:rsid w:val="005002EC"/>
    <w:rsid w:val="0050056D"/>
    <w:rsid w:val="005005A3"/>
    <w:rsid w:val="0050069A"/>
    <w:rsid w:val="00500842"/>
    <w:rsid w:val="00500924"/>
    <w:rsid w:val="00500A7D"/>
    <w:rsid w:val="00500C84"/>
    <w:rsid w:val="00500E11"/>
    <w:rsid w:val="00500E15"/>
    <w:rsid w:val="005012B1"/>
    <w:rsid w:val="005012D7"/>
    <w:rsid w:val="00501531"/>
    <w:rsid w:val="00501952"/>
    <w:rsid w:val="00501A7E"/>
    <w:rsid w:val="00501BB3"/>
    <w:rsid w:val="00501C80"/>
    <w:rsid w:val="005021CF"/>
    <w:rsid w:val="00502465"/>
    <w:rsid w:val="005025CE"/>
    <w:rsid w:val="0050269B"/>
    <w:rsid w:val="005026ED"/>
    <w:rsid w:val="005028B1"/>
    <w:rsid w:val="00503190"/>
    <w:rsid w:val="00503212"/>
    <w:rsid w:val="00503434"/>
    <w:rsid w:val="00503515"/>
    <w:rsid w:val="00503881"/>
    <w:rsid w:val="0050388A"/>
    <w:rsid w:val="00503935"/>
    <w:rsid w:val="00503C28"/>
    <w:rsid w:val="00503D56"/>
    <w:rsid w:val="00503EF0"/>
    <w:rsid w:val="00504052"/>
    <w:rsid w:val="00504177"/>
    <w:rsid w:val="0050419A"/>
    <w:rsid w:val="00504481"/>
    <w:rsid w:val="005044C7"/>
    <w:rsid w:val="0050478A"/>
    <w:rsid w:val="00504937"/>
    <w:rsid w:val="00504C66"/>
    <w:rsid w:val="00505227"/>
    <w:rsid w:val="00505272"/>
    <w:rsid w:val="00505555"/>
    <w:rsid w:val="0050576D"/>
    <w:rsid w:val="00505AF6"/>
    <w:rsid w:val="00505BD3"/>
    <w:rsid w:val="00505DC6"/>
    <w:rsid w:val="0050624C"/>
    <w:rsid w:val="005063A2"/>
    <w:rsid w:val="00506479"/>
    <w:rsid w:val="0050676A"/>
    <w:rsid w:val="00506AF9"/>
    <w:rsid w:val="00506BF9"/>
    <w:rsid w:val="00506E61"/>
    <w:rsid w:val="00506EA5"/>
    <w:rsid w:val="0050705D"/>
    <w:rsid w:val="005070FD"/>
    <w:rsid w:val="00507180"/>
    <w:rsid w:val="0050735D"/>
    <w:rsid w:val="00507427"/>
    <w:rsid w:val="0050754D"/>
    <w:rsid w:val="0050758F"/>
    <w:rsid w:val="005076AB"/>
    <w:rsid w:val="00507A56"/>
    <w:rsid w:val="00507C11"/>
    <w:rsid w:val="005102D7"/>
    <w:rsid w:val="005103C0"/>
    <w:rsid w:val="005104CF"/>
    <w:rsid w:val="00510776"/>
    <w:rsid w:val="005107A8"/>
    <w:rsid w:val="00510859"/>
    <w:rsid w:val="00510ADB"/>
    <w:rsid w:val="00510FA5"/>
    <w:rsid w:val="00511007"/>
    <w:rsid w:val="00511746"/>
    <w:rsid w:val="00511832"/>
    <w:rsid w:val="00511934"/>
    <w:rsid w:val="00511AE3"/>
    <w:rsid w:val="00512429"/>
    <w:rsid w:val="0051256A"/>
    <w:rsid w:val="0051272C"/>
    <w:rsid w:val="00512B0C"/>
    <w:rsid w:val="00512DD8"/>
    <w:rsid w:val="00512EB9"/>
    <w:rsid w:val="0051310B"/>
    <w:rsid w:val="00513294"/>
    <w:rsid w:val="00513315"/>
    <w:rsid w:val="00513391"/>
    <w:rsid w:val="0051380A"/>
    <w:rsid w:val="00513B7C"/>
    <w:rsid w:val="00513BC8"/>
    <w:rsid w:val="00513BF9"/>
    <w:rsid w:val="00513D20"/>
    <w:rsid w:val="00514071"/>
    <w:rsid w:val="0051409F"/>
    <w:rsid w:val="00514376"/>
    <w:rsid w:val="00514533"/>
    <w:rsid w:val="005145DD"/>
    <w:rsid w:val="0051471B"/>
    <w:rsid w:val="0051487E"/>
    <w:rsid w:val="00514ACC"/>
    <w:rsid w:val="00514B85"/>
    <w:rsid w:val="00514E55"/>
    <w:rsid w:val="00515013"/>
    <w:rsid w:val="00515168"/>
    <w:rsid w:val="005151B2"/>
    <w:rsid w:val="005152FE"/>
    <w:rsid w:val="005153B8"/>
    <w:rsid w:val="00515562"/>
    <w:rsid w:val="00515769"/>
    <w:rsid w:val="00515A7A"/>
    <w:rsid w:val="00515B08"/>
    <w:rsid w:val="00515D26"/>
    <w:rsid w:val="0051612C"/>
    <w:rsid w:val="00516193"/>
    <w:rsid w:val="00516318"/>
    <w:rsid w:val="00516654"/>
    <w:rsid w:val="005166D5"/>
    <w:rsid w:val="005166E7"/>
    <w:rsid w:val="005168BF"/>
    <w:rsid w:val="00516E9B"/>
    <w:rsid w:val="005176D6"/>
    <w:rsid w:val="00520198"/>
    <w:rsid w:val="005201EB"/>
    <w:rsid w:val="005202D5"/>
    <w:rsid w:val="00520570"/>
    <w:rsid w:val="00520909"/>
    <w:rsid w:val="00520AF0"/>
    <w:rsid w:val="00520AF6"/>
    <w:rsid w:val="00520CE5"/>
    <w:rsid w:val="00520E2B"/>
    <w:rsid w:val="0052125C"/>
    <w:rsid w:val="00521615"/>
    <w:rsid w:val="00521759"/>
    <w:rsid w:val="00521FC0"/>
    <w:rsid w:val="00521FDD"/>
    <w:rsid w:val="00522090"/>
    <w:rsid w:val="0052215C"/>
    <w:rsid w:val="00522204"/>
    <w:rsid w:val="0052252E"/>
    <w:rsid w:val="0052292B"/>
    <w:rsid w:val="00522F9C"/>
    <w:rsid w:val="00522F9D"/>
    <w:rsid w:val="00523170"/>
    <w:rsid w:val="00523244"/>
    <w:rsid w:val="00523259"/>
    <w:rsid w:val="0052348F"/>
    <w:rsid w:val="0052362D"/>
    <w:rsid w:val="00523725"/>
    <w:rsid w:val="0052379D"/>
    <w:rsid w:val="005237A7"/>
    <w:rsid w:val="005237A8"/>
    <w:rsid w:val="00523A1B"/>
    <w:rsid w:val="005240AD"/>
    <w:rsid w:val="005242DD"/>
    <w:rsid w:val="00524370"/>
    <w:rsid w:val="00524523"/>
    <w:rsid w:val="00524942"/>
    <w:rsid w:val="00524A83"/>
    <w:rsid w:val="00524B1B"/>
    <w:rsid w:val="00524C80"/>
    <w:rsid w:val="005251A3"/>
    <w:rsid w:val="00525299"/>
    <w:rsid w:val="0052534A"/>
    <w:rsid w:val="0052572D"/>
    <w:rsid w:val="005259D5"/>
    <w:rsid w:val="00525B6B"/>
    <w:rsid w:val="00525C0E"/>
    <w:rsid w:val="00525CDC"/>
    <w:rsid w:val="00525D80"/>
    <w:rsid w:val="00525F15"/>
    <w:rsid w:val="00525FA5"/>
    <w:rsid w:val="00525FBF"/>
    <w:rsid w:val="0052603D"/>
    <w:rsid w:val="005261C2"/>
    <w:rsid w:val="005261D4"/>
    <w:rsid w:val="005262F7"/>
    <w:rsid w:val="0052637E"/>
    <w:rsid w:val="005263A0"/>
    <w:rsid w:val="00526430"/>
    <w:rsid w:val="005266E4"/>
    <w:rsid w:val="00526826"/>
    <w:rsid w:val="00526887"/>
    <w:rsid w:val="00526941"/>
    <w:rsid w:val="00526CFB"/>
    <w:rsid w:val="00527088"/>
    <w:rsid w:val="005270BC"/>
    <w:rsid w:val="005274CC"/>
    <w:rsid w:val="00527BE6"/>
    <w:rsid w:val="00527DB3"/>
    <w:rsid w:val="00527EE5"/>
    <w:rsid w:val="0053075C"/>
    <w:rsid w:val="00530847"/>
    <w:rsid w:val="005309CF"/>
    <w:rsid w:val="00530B7E"/>
    <w:rsid w:val="00530E7D"/>
    <w:rsid w:val="00530EAF"/>
    <w:rsid w:val="0053100D"/>
    <w:rsid w:val="005311FE"/>
    <w:rsid w:val="00531794"/>
    <w:rsid w:val="00531A67"/>
    <w:rsid w:val="0053258F"/>
    <w:rsid w:val="00532CBD"/>
    <w:rsid w:val="00532D69"/>
    <w:rsid w:val="00532E52"/>
    <w:rsid w:val="00532F28"/>
    <w:rsid w:val="00533048"/>
    <w:rsid w:val="005332BD"/>
    <w:rsid w:val="00533575"/>
    <w:rsid w:val="0053359A"/>
    <w:rsid w:val="005336CD"/>
    <w:rsid w:val="00533808"/>
    <w:rsid w:val="00533BA9"/>
    <w:rsid w:val="00534032"/>
    <w:rsid w:val="00534216"/>
    <w:rsid w:val="005343FB"/>
    <w:rsid w:val="005345BC"/>
    <w:rsid w:val="00534A87"/>
    <w:rsid w:val="00534ECD"/>
    <w:rsid w:val="005351CD"/>
    <w:rsid w:val="00535212"/>
    <w:rsid w:val="00535480"/>
    <w:rsid w:val="00535C8E"/>
    <w:rsid w:val="00535FDF"/>
    <w:rsid w:val="005360BB"/>
    <w:rsid w:val="0053625D"/>
    <w:rsid w:val="005362C6"/>
    <w:rsid w:val="005364E4"/>
    <w:rsid w:val="005367C1"/>
    <w:rsid w:val="00536E3D"/>
    <w:rsid w:val="005370AD"/>
    <w:rsid w:val="00537255"/>
    <w:rsid w:val="005372F2"/>
    <w:rsid w:val="00537495"/>
    <w:rsid w:val="005374E6"/>
    <w:rsid w:val="005376E7"/>
    <w:rsid w:val="00537905"/>
    <w:rsid w:val="00537DB1"/>
    <w:rsid w:val="005408D9"/>
    <w:rsid w:val="005409E8"/>
    <w:rsid w:val="00540A0E"/>
    <w:rsid w:val="00540DCA"/>
    <w:rsid w:val="00540EDB"/>
    <w:rsid w:val="00540FED"/>
    <w:rsid w:val="005410A4"/>
    <w:rsid w:val="005416FC"/>
    <w:rsid w:val="00541BEE"/>
    <w:rsid w:val="00541F2E"/>
    <w:rsid w:val="00541F65"/>
    <w:rsid w:val="00542102"/>
    <w:rsid w:val="0054248F"/>
    <w:rsid w:val="005425EE"/>
    <w:rsid w:val="0054281F"/>
    <w:rsid w:val="0054283E"/>
    <w:rsid w:val="0054294F"/>
    <w:rsid w:val="00542960"/>
    <w:rsid w:val="00542AC8"/>
    <w:rsid w:val="00542C35"/>
    <w:rsid w:val="00542D70"/>
    <w:rsid w:val="00543205"/>
    <w:rsid w:val="00543586"/>
    <w:rsid w:val="00543733"/>
    <w:rsid w:val="005438D7"/>
    <w:rsid w:val="00543AB1"/>
    <w:rsid w:val="00543CF7"/>
    <w:rsid w:val="00543D58"/>
    <w:rsid w:val="00543EEE"/>
    <w:rsid w:val="0054406B"/>
    <w:rsid w:val="00544091"/>
    <w:rsid w:val="0054434F"/>
    <w:rsid w:val="005447F1"/>
    <w:rsid w:val="0054481A"/>
    <w:rsid w:val="00544869"/>
    <w:rsid w:val="005448AD"/>
    <w:rsid w:val="00544A0E"/>
    <w:rsid w:val="00544BA5"/>
    <w:rsid w:val="00544DAB"/>
    <w:rsid w:val="00545452"/>
    <w:rsid w:val="005454A2"/>
    <w:rsid w:val="005454E7"/>
    <w:rsid w:val="00545797"/>
    <w:rsid w:val="005457F0"/>
    <w:rsid w:val="00545889"/>
    <w:rsid w:val="00545A05"/>
    <w:rsid w:val="00545E30"/>
    <w:rsid w:val="00546043"/>
    <w:rsid w:val="005460AF"/>
    <w:rsid w:val="00546321"/>
    <w:rsid w:val="0054632E"/>
    <w:rsid w:val="00546383"/>
    <w:rsid w:val="005464CA"/>
    <w:rsid w:val="0054675B"/>
    <w:rsid w:val="005467AD"/>
    <w:rsid w:val="005467E5"/>
    <w:rsid w:val="00546C74"/>
    <w:rsid w:val="00546DDF"/>
    <w:rsid w:val="00547002"/>
    <w:rsid w:val="005475FF"/>
    <w:rsid w:val="0054763E"/>
    <w:rsid w:val="00547A3C"/>
    <w:rsid w:val="00547AB8"/>
    <w:rsid w:val="00547B09"/>
    <w:rsid w:val="00547B95"/>
    <w:rsid w:val="00547BE6"/>
    <w:rsid w:val="00547CF8"/>
    <w:rsid w:val="00547D75"/>
    <w:rsid w:val="00547EA5"/>
    <w:rsid w:val="00550140"/>
    <w:rsid w:val="005502FE"/>
    <w:rsid w:val="0055031B"/>
    <w:rsid w:val="0055075B"/>
    <w:rsid w:val="00550AD4"/>
    <w:rsid w:val="00550BC8"/>
    <w:rsid w:val="00550BD9"/>
    <w:rsid w:val="00550DF8"/>
    <w:rsid w:val="005510CF"/>
    <w:rsid w:val="00551242"/>
    <w:rsid w:val="00551477"/>
    <w:rsid w:val="00551663"/>
    <w:rsid w:val="0055166A"/>
    <w:rsid w:val="00551686"/>
    <w:rsid w:val="00551BBB"/>
    <w:rsid w:val="00551CF7"/>
    <w:rsid w:val="00551D02"/>
    <w:rsid w:val="00551E42"/>
    <w:rsid w:val="00552162"/>
    <w:rsid w:val="0055245C"/>
    <w:rsid w:val="00552886"/>
    <w:rsid w:val="005528F4"/>
    <w:rsid w:val="00552F84"/>
    <w:rsid w:val="00553055"/>
    <w:rsid w:val="005534CD"/>
    <w:rsid w:val="00553521"/>
    <w:rsid w:val="00553685"/>
    <w:rsid w:val="005539C7"/>
    <w:rsid w:val="00553C4C"/>
    <w:rsid w:val="00553C5B"/>
    <w:rsid w:val="00554415"/>
    <w:rsid w:val="00554567"/>
    <w:rsid w:val="00554A94"/>
    <w:rsid w:val="00554D65"/>
    <w:rsid w:val="00554E42"/>
    <w:rsid w:val="00555420"/>
    <w:rsid w:val="005555A1"/>
    <w:rsid w:val="00555662"/>
    <w:rsid w:val="005558AF"/>
    <w:rsid w:val="00555D86"/>
    <w:rsid w:val="00555DC9"/>
    <w:rsid w:val="00555E29"/>
    <w:rsid w:val="00556151"/>
    <w:rsid w:val="00556282"/>
    <w:rsid w:val="0055637F"/>
    <w:rsid w:val="005565BA"/>
    <w:rsid w:val="005565CB"/>
    <w:rsid w:val="00556723"/>
    <w:rsid w:val="00556833"/>
    <w:rsid w:val="0055690C"/>
    <w:rsid w:val="00556944"/>
    <w:rsid w:val="0055695B"/>
    <w:rsid w:val="00556CE3"/>
    <w:rsid w:val="00556E8D"/>
    <w:rsid w:val="00556FAE"/>
    <w:rsid w:val="00556FBB"/>
    <w:rsid w:val="00557060"/>
    <w:rsid w:val="0055758C"/>
    <w:rsid w:val="005575C8"/>
    <w:rsid w:val="00557768"/>
    <w:rsid w:val="00557AAC"/>
    <w:rsid w:val="00557AD6"/>
    <w:rsid w:val="00557F0C"/>
    <w:rsid w:val="0056034E"/>
    <w:rsid w:val="005605E8"/>
    <w:rsid w:val="00560667"/>
    <w:rsid w:val="00560CCD"/>
    <w:rsid w:val="00560DD4"/>
    <w:rsid w:val="00560F0E"/>
    <w:rsid w:val="0056104C"/>
    <w:rsid w:val="00561123"/>
    <w:rsid w:val="0056122A"/>
    <w:rsid w:val="00561537"/>
    <w:rsid w:val="005615D8"/>
    <w:rsid w:val="00561693"/>
    <w:rsid w:val="00561716"/>
    <w:rsid w:val="00561810"/>
    <w:rsid w:val="00561898"/>
    <w:rsid w:val="00561A2C"/>
    <w:rsid w:val="00561CB6"/>
    <w:rsid w:val="00561DEA"/>
    <w:rsid w:val="00561EAD"/>
    <w:rsid w:val="00562363"/>
    <w:rsid w:val="00562A95"/>
    <w:rsid w:val="00562BCA"/>
    <w:rsid w:val="00562CFC"/>
    <w:rsid w:val="0056328A"/>
    <w:rsid w:val="00563606"/>
    <w:rsid w:val="005636A4"/>
    <w:rsid w:val="005636AF"/>
    <w:rsid w:val="005639E0"/>
    <w:rsid w:val="00563AD9"/>
    <w:rsid w:val="00563C90"/>
    <w:rsid w:val="00564117"/>
    <w:rsid w:val="00564284"/>
    <w:rsid w:val="0056444C"/>
    <w:rsid w:val="00564C1F"/>
    <w:rsid w:val="00564F40"/>
    <w:rsid w:val="00564FE3"/>
    <w:rsid w:val="0056547D"/>
    <w:rsid w:val="00565600"/>
    <w:rsid w:val="00565659"/>
    <w:rsid w:val="00565A3F"/>
    <w:rsid w:val="00565BE5"/>
    <w:rsid w:val="00565C75"/>
    <w:rsid w:val="00565D7E"/>
    <w:rsid w:val="00565F05"/>
    <w:rsid w:val="00566337"/>
    <w:rsid w:val="00566398"/>
    <w:rsid w:val="00566599"/>
    <w:rsid w:val="005667F4"/>
    <w:rsid w:val="00566827"/>
    <w:rsid w:val="00566887"/>
    <w:rsid w:val="00566C1D"/>
    <w:rsid w:val="00566F4F"/>
    <w:rsid w:val="005670A9"/>
    <w:rsid w:val="005670CB"/>
    <w:rsid w:val="0056728C"/>
    <w:rsid w:val="005672DD"/>
    <w:rsid w:val="00567A05"/>
    <w:rsid w:val="00567C3D"/>
    <w:rsid w:val="005700EC"/>
    <w:rsid w:val="00570364"/>
    <w:rsid w:val="00570379"/>
    <w:rsid w:val="00570414"/>
    <w:rsid w:val="005706DC"/>
    <w:rsid w:val="005709BE"/>
    <w:rsid w:val="005709CB"/>
    <w:rsid w:val="00570B61"/>
    <w:rsid w:val="00570BC2"/>
    <w:rsid w:val="00570E80"/>
    <w:rsid w:val="00570F38"/>
    <w:rsid w:val="00570F59"/>
    <w:rsid w:val="00571177"/>
    <w:rsid w:val="00571309"/>
    <w:rsid w:val="005714C0"/>
    <w:rsid w:val="0057153D"/>
    <w:rsid w:val="0057160B"/>
    <w:rsid w:val="0057168D"/>
    <w:rsid w:val="005718C7"/>
    <w:rsid w:val="005718F4"/>
    <w:rsid w:val="00571AEE"/>
    <w:rsid w:val="00571CED"/>
    <w:rsid w:val="00571D36"/>
    <w:rsid w:val="0057223C"/>
    <w:rsid w:val="005725C0"/>
    <w:rsid w:val="00572712"/>
    <w:rsid w:val="005727B0"/>
    <w:rsid w:val="00572900"/>
    <w:rsid w:val="00572BD0"/>
    <w:rsid w:val="00572DE9"/>
    <w:rsid w:val="0057302A"/>
    <w:rsid w:val="0057324E"/>
    <w:rsid w:val="00573538"/>
    <w:rsid w:val="005735FE"/>
    <w:rsid w:val="00573839"/>
    <w:rsid w:val="005739D1"/>
    <w:rsid w:val="00573B54"/>
    <w:rsid w:val="00573DED"/>
    <w:rsid w:val="00573E67"/>
    <w:rsid w:val="00573FFA"/>
    <w:rsid w:val="00574000"/>
    <w:rsid w:val="00574093"/>
    <w:rsid w:val="0057414B"/>
    <w:rsid w:val="005743ED"/>
    <w:rsid w:val="0057446A"/>
    <w:rsid w:val="005745B3"/>
    <w:rsid w:val="00574629"/>
    <w:rsid w:val="005749EE"/>
    <w:rsid w:val="00574A91"/>
    <w:rsid w:val="00574A98"/>
    <w:rsid w:val="00574CAD"/>
    <w:rsid w:val="00574D4D"/>
    <w:rsid w:val="00574E28"/>
    <w:rsid w:val="00574E62"/>
    <w:rsid w:val="005750D0"/>
    <w:rsid w:val="00575315"/>
    <w:rsid w:val="00575343"/>
    <w:rsid w:val="0057551D"/>
    <w:rsid w:val="005755AF"/>
    <w:rsid w:val="00575E7B"/>
    <w:rsid w:val="00575F33"/>
    <w:rsid w:val="00575F6D"/>
    <w:rsid w:val="00575FFC"/>
    <w:rsid w:val="0057646F"/>
    <w:rsid w:val="00576D37"/>
    <w:rsid w:val="00576F45"/>
    <w:rsid w:val="005770C4"/>
    <w:rsid w:val="0057715D"/>
    <w:rsid w:val="00577183"/>
    <w:rsid w:val="005774F9"/>
    <w:rsid w:val="0057765B"/>
    <w:rsid w:val="00577854"/>
    <w:rsid w:val="00577B75"/>
    <w:rsid w:val="00577E0E"/>
    <w:rsid w:val="00577F76"/>
    <w:rsid w:val="00580A18"/>
    <w:rsid w:val="00580ECA"/>
    <w:rsid w:val="0058125B"/>
    <w:rsid w:val="005814CB"/>
    <w:rsid w:val="005815F8"/>
    <w:rsid w:val="00581699"/>
    <w:rsid w:val="00581774"/>
    <w:rsid w:val="00581795"/>
    <w:rsid w:val="00581BAF"/>
    <w:rsid w:val="00581CBB"/>
    <w:rsid w:val="00581CDD"/>
    <w:rsid w:val="00581D54"/>
    <w:rsid w:val="00581DCC"/>
    <w:rsid w:val="005825BE"/>
    <w:rsid w:val="00582665"/>
    <w:rsid w:val="005827AD"/>
    <w:rsid w:val="00582B92"/>
    <w:rsid w:val="00582C96"/>
    <w:rsid w:val="00582CF8"/>
    <w:rsid w:val="00582D56"/>
    <w:rsid w:val="00582E18"/>
    <w:rsid w:val="00582FBF"/>
    <w:rsid w:val="00583275"/>
    <w:rsid w:val="005833F9"/>
    <w:rsid w:val="00583476"/>
    <w:rsid w:val="00583558"/>
    <w:rsid w:val="00583C23"/>
    <w:rsid w:val="00583D3D"/>
    <w:rsid w:val="005841D6"/>
    <w:rsid w:val="00584299"/>
    <w:rsid w:val="005844F4"/>
    <w:rsid w:val="0058488C"/>
    <w:rsid w:val="00584B85"/>
    <w:rsid w:val="00584CD4"/>
    <w:rsid w:val="00584FF4"/>
    <w:rsid w:val="00585445"/>
    <w:rsid w:val="0058557E"/>
    <w:rsid w:val="00585776"/>
    <w:rsid w:val="005857DB"/>
    <w:rsid w:val="005859CB"/>
    <w:rsid w:val="00585A20"/>
    <w:rsid w:val="00585B25"/>
    <w:rsid w:val="00586172"/>
    <w:rsid w:val="00586343"/>
    <w:rsid w:val="00586362"/>
    <w:rsid w:val="005863F3"/>
    <w:rsid w:val="00586507"/>
    <w:rsid w:val="00586568"/>
    <w:rsid w:val="00586582"/>
    <w:rsid w:val="00586788"/>
    <w:rsid w:val="005867BA"/>
    <w:rsid w:val="005868FD"/>
    <w:rsid w:val="00586B08"/>
    <w:rsid w:val="00586C89"/>
    <w:rsid w:val="00586D94"/>
    <w:rsid w:val="00587078"/>
    <w:rsid w:val="005872D0"/>
    <w:rsid w:val="00587458"/>
    <w:rsid w:val="00587719"/>
    <w:rsid w:val="005879D5"/>
    <w:rsid w:val="00590198"/>
    <w:rsid w:val="00590365"/>
    <w:rsid w:val="005909B2"/>
    <w:rsid w:val="00590F71"/>
    <w:rsid w:val="00591039"/>
    <w:rsid w:val="00591062"/>
    <w:rsid w:val="005910E8"/>
    <w:rsid w:val="005913E0"/>
    <w:rsid w:val="005914A3"/>
    <w:rsid w:val="00591DE4"/>
    <w:rsid w:val="00591DEA"/>
    <w:rsid w:val="00592065"/>
    <w:rsid w:val="00592326"/>
    <w:rsid w:val="005924C6"/>
    <w:rsid w:val="00592AC0"/>
    <w:rsid w:val="00592B01"/>
    <w:rsid w:val="00592DBA"/>
    <w:rsid w:val="0059355A"/>
    <w:rsid w:val="005935CD"/>
    <w:rsid w:val="00593823"/>
    <w:rsid w:val="00593AFD"/>
    <w:rsid w:val="00593D40"/>
    <w:rsid w:val="00593F00"/>
    <w:rsid w:val="005942F9"/>
    <w:rsid w:val="005945E0"/>
    <w:rsid w:val="005949A0"/>
    <w:rsid w:val="00594CE3"/>
    <w:rsid w:val="00594DAB"/>
    <w:rsid w:val="0059515A"/>
    <w:rsid w:val="00595418"/>
    <w:rsid w:val="0059555B"/>
    <w:rsid w:val="005955DB"/>
    <w:rsid w:val="00595619"/>
    <w:rsid w:val="00595A7D"/>
    <w:rsid w:val="00595C09"/>
    <w:rsid w:val="00595EDF"/>
    <w:rsid w:val="00595FDB"/>
    <w:rsid w:val="005960F4"/>
    <w:rsid w:val="0059613D"/>
    <w:rsid w:val="00596180"/>
    <w:rsid w:val="005961CD"/>
    <w:rsid w:val="00596203"/>
    <w:rsid w:val="00596295"/>
    <w:rsid w:val="005964EA"/>
    <w:rsid w:val="00596EA1"/>
    <w:rsid w:val="00597435"/>
    <w:rsid w:val="0059757C"/>
    <w:rsid w:val="005975D3"/>
    <w:rsid w:val="005975ED"/>
    <w:rsid w:val="0059765D"/>
    <w:rsid w:val="0059783E"/>
    <w:rsid w:val="00597A9A"/>
    <w:rsid w:val="00597B76"/>
    <w:rsid w:val="00597BA1"/>
    <w:rsid w:val="00597CCD"/>
    <w:rsid w:val="00597F74"/>
    <w:rsid w:val="005A007D"/>
    <w:rsid w:val="005A069C"/>
    <w:rsid w:val="005A08B4"/>
    <w:rsid w:val="005A0DB0"/>
    <w:rsid w:val="005A0FBE"/>
    <w:rsid w:val="005A0FDD"/>
    <w:rsid w:val="005A12AF"/>
    <w:rsid w:val="005A17C1"/>
    <w:rsid w:val="005A1DF7"/>
    <w:rsid w:val="005A21D1"/>
    <w:rsid w:val="005A2603"/>
    <w:rsid w:val="005A27A7"/>
    <w:rsid w:val="005A2860"/>
    <w:rsid w:val="005A297B"/>
    <w:rsid w:val="005A2A50"/>
    <w:rsid w:val="005A2AB7"/>
    <w:rsid w:val="005A316E"/>
    <w:rsid w:val="005A317F"/>
    <w:rsid w:val="005A34ED"/>
    <w:rsid w:val="005A362A"/>
    <w:rsid w:val="005A3671"/>
    <w:rsid w:val="005A38DD"/>
    <w:rsid w:val="005A38E9"/>
    <w:rsid w:val="005A3A57"/>
    <w:rsid w:val="005A4281"/>
    <w:rsid w:val="005A47B2"/>
    <w:rsid w:val="005A49F3"/>
    <w:rsid w:val="005A4B70"/>
    <w:rsid w:val="005A522F"/>
    <w:rsid w:val="005A527C"/>
    <w:rsid w:val="005A5593"/>
    <w:rsid w:val="005A55B1"/>
    <w:rsid w:val="005A59FD"/>
    <w:rsid w:val="005A5B7A"/>
    <w:rsid w:val="005A5CA0"/>
    <w:rsid w:val="005A63ED"/>
    <w:rsid w:val="005A6B1E"/>
    <w:rsid w:val="005A6B46"/>
    <w:rsid w:val="005A6BE2"/>
    <w:rsid w:val="005A7185"/>
    <w:rsid w:val="005A7418"/>
    <w:rsid w:val="005A7426"/>
    <w:rsid w:val="005A7451"/>
    <w:rsid w:val="005A7BA7"/>
    <w:rsid w:val="005A7C2C"/>
    <w:rsid w:val="005B00A0"/>
    <w:rsid w:val="005B030C"/>
    <w:rsid w:val="005B0391"/>
    <w:rsid w:val="005B0902"/>
    <w:rsid w:val="005B0904"/>
    <w:rsid w:val="005B09CB"/>
    <w:rsid w:val="005B0C58"/>
    <w:rsid w:val="005B0C81"/>
    <w:rsid w:val="005B0F3E"/>
    <w:rsid w:val="005B0F97"/>
    <w:rsid w:val="005B1148"/>
    <w:rsid w:val="005B127D"/>
    <w:rsid w:val="005B159F"/>
    <w:rsid w:val="005B1693"/>
    <w:rsid w:val="005B18DE"/>
    <w:rsid w:val="005B1916"/>
    <w:rsid w:val="005B1A74"/>
    <w:rsid w:val="005B1EB3"/>
    <w:rsid w:val="005B1FC0"/>
    <w:rsid w:val="005B204A"/>
    <w:rsid w:val="005B230F"/>
    <w:rsid w:val="005B2506"/>
    <w:rsid w:val="005B2538"/>
    <w:rsid w:val="005B2A09"/>
    <w:rsid w:val="005B2AC1"/>
    <w:rsid w:val="005B2AFC"/>
    <w:rsid w:val="005B2B98"/>
    <w:rsid w:val="005B2C9A"/>
    <w:rsid w:val="005B30D7"/>
    <w:rsid w:val="005B3105"/>
    <w:rsid w:val="005B316C"/>
    <w:rsid w:val="005B3604"/>
    <w:rsid w:val="005B3753"/>
    <w:rsid w:val="005B3C63"/>
    <w:rsid w:val="005B3E89"/>
    <w:rsid w:val="005B3ED2"/>
    <w:rsid w:val="005B4328"/>
    <w:rsid w:val="005B43C6"/>
    <w:rsid w:val="005B4454"/>
    <w:rsid w:val="005B456C"/>
    <w:rsid w:val="005B484D"/>
    <w:rsid w:val="005B4887"/>
    <w:rsid w:val="005B4B06"/>
    <w:rsid w:val="005B4B3E"/>
    <w:rsid w:val="005B4D5E"/>
    <w:rsid w:val="005B4E74"/>
    <w:rsid w:val="005B4E77"/>
    <w:rsid w:val="005B4E88"/>
    <w:rsid w:val="005B5245"/>
    <w:rsid w:val="005B546F"/>
    <w:rsid w:val="005B5561"/>
    <w:rsid w:val="005B564B"/>
    <w:rsid w:val="005B5D1B"/>
    <w:rsid w:val="005B5E3C"/>
    <w:rsid w:val="005B5F49"/>
    <w:rsid w:val="005B68BA"/>
    <w:rsid w:val="005B69A3"/>
    <w:rsid w:val="005B6B0D"/>
    <w:rsid w:val="005B6BFC"/>
    <w:rsid w:val="005B6C65"/>
    <w:rsid w:val="005B6D52"/>
    <w:rsid w:val="005B6EF3"/>
    <w:rsid w:val="005B6EF9"/>
    <w:rsid w:val="005B6F03"/>
    <w:rsid w:val="005B719F"/>
    <w:rsid w:val="005B721A"/>
    <w:rsid w:val="005B72D8"/>
    <w:rsid w:val="005B74C8"/>
    <w:rsid w:val="005B77C5"/>
    <w:rsid w:val="005B7B86"/>
    <w:rsid w:val="005B7CB7"/>
    <w:rsid w:val="005B7D83"/>
    <w:rsid w:val="005C0075"/>
    <w:rsid w:val="005C00DB"/>
    <w:rsid w:val="005C029A"/>
    <w:rsid w:val="005C0A99"/>
    <w:rsid w:val="005C0CCD"/>
    <w:rsid w:val="005C111E"/>
    <w:rsid w:val="005C12B2"/>
    <w:rsid w:val="005C15E1"/>
    <w:rsid w:val="005C16BB"/>
    <w:rsid w:val="005C17F9"/>
    <w:rsid w:val="005C1A5C"/>
    <w:rsid w:val="005C1E3E"/>
    <w:rsid w:val="005C2202"/>
    <w:rsid w:val="005C2447"/>
    <w:rsid w:val="005C2480"/>
    <w:rsid w:val="005C2529"/>
    <w:rsid w:val="005C2943"/>
    <w:rsid w:val="005C2983"/>
    <w:rsid w:val="005C2BAB"/>
    <w:rsid w:val="005C2C4B"/>
    <w:rsid w:val="005C2DCD"/>
    <w:rsid w:val="005C2F42"/>
    <w:rsid w:val="005C319E"/>
    <w:rsid w:val="005C32A4"/>
    <w:rsid w:val="005C3420"/>
    <w:rsid w:val="005C344F"/>
    <w:rsid w:val="005C357C"/>
    <w:rsid w:val="005C365F"/>
    <w:rsid w:val="005C374B"/>
    <w:rsid w:val="005C3872"/>
    <w:rsid w:val="005C3A08"/>
    <w:rsid w:val="005C3B03"/>
    <w:rsid w:val="005C3D05"/>
    <w:rsid w:val="005C3FD6"/>
    <w:rsid w:val="005C3FFB"/>
    <w:rsid w:val="005C4078"/>
    <w:rsid w:val="005C4259"/>
    <w:rsid w:val="005C4301"/>
    <w:rsid w:val="005C4332"/>
    <w:rsid w:val="005C4428"/>
    <w:rsid w:val="005C4447"/>
    <w:rsid w:val="005C4AD6"/>
    <w:rsid w:val="005C4C1F"/>
    <w:rsid w:val="005C4D62"/>
    <w:rsid w:val="005C5066"/>
    <w:rsid w:val="005C5225"/>
    <w:rsid w:val="005C5265"/>
    <w:rsid w:val="005C53F2"/>
    <w:rsid w:val="005C5806"/>
    <w:rsid w:val="005C581E"/>
    <w:rsid w:val="005C5B2E"/>
    <w:rsid w:val="005C5B7D"/>
    <w:rsid w:val="005C60F0"/>
    <w:rsid w:val="005C61B0"/>
    <w:rsid w:val="005C61E8"/>
    <w:rsid w:val="005C647E"/>
    <w:rsid w:val="005C64FB"/>
    <w:rsid w:val="005C65BE"/>
    <w:rsid w:val="005C6700"/>
    <w:rsid w:val="005C680B"/>
    <w:rsid w:val="005C6877"/>
    <w:rsid w:val="005C6F0C"/>
    <w:rsid w:val="005C7176"/>
    <w:rsid w:val="005C74C1"/>
    <w:rsid w:val="005C759F"/>
    <w:rsid w:val="005C7937"/>
    <w:rsid w:val="005C79C9"/>
    <w:rsid w:val="005C7A18"/>
    <w:rsid w:val="005D00AF"/>
    <w:rsid w:val="005D040A"/>
    <w:rsid w:val="005D0647"/>
    <w:rsid w:val="005D06E8"/>
    <w:rsid w:val="005D0BB5"/>
    <w:rsid w:val="005D0C90"/>
    <w:rsid w:val="005D0DC2"/>
    <w:rsid w:val="005D1451"/>
    <w:rsid w:val="005D14AA"/>
    <w:rsid w:val="005D14C8"/>
    <w:rsid w:val="005D14D1"/>
    <w:rsid w:val="005D158D"/>
    <w:rsid w:val="005D1894"/>
    <w:rsid w:val="005D1D70"/>
    <w:rsid w:val="005D2223"/>
    <w:rsid w:val="005D24C9"/>
    <w:rsid w:val="005D27B4"/>
    <w:rsid w:val="005D27C2"/>
    <w:rsid w:val="005D2998"/>
    <w:rsid w:val="005D2B7D"/>
    <w:rsid w:val="005D2D39"/>
    <w:rsid w:val="005D2D4B"/>
    <w:rsid w:val="005D2EB0"/>
    <w:rsid w:val="005D2FAB"/>
    <w:rsid w:val="005D3532"/>
    <w:rsid w:val="005D3577"/>
    <w:rsid w:val="005D36F7"/>
    <w:rsid w:val="005D3708"/>
    <w:rsid w:val="005D38B0"/>
    <w:rsid w:val="005D3B91"/>
    <w:rsid w:val="005D3D60"/>
    <w:rsid w:val="005D3E45"/>
    <w:rsid w:val="005D3EFC"/>
    <w:rsid w:val="005D420B"/>
    <w:rsid w:val="005D422D"/>
    <w:rsid w:val="005D42C0"/>
    <w:rsid w:val="005D4562"/>
    <w:rsid w:val="005D4AAD"/>
    <w:rsid w:val="005D4B0B"/>
    <w:rsid w:val="005D4B35"/>
    <w:rsid w:val="005D4C6E"/>
    <w:rsid w:val="005D5214"/>
    <w:rsid w:val="005D53A2"/>
    <w:rsid w:val="005D550C"/>
    <w:rsid w:val="005D5BBF"/>
    <w:rsid w:val="005D5BC9"/>
    <w:rsid w:val="005D5C90"/>
    <w:rsid w:val="005D5E2F"/>
    <w:rsid w:val="005D5EDF"/>
    <w:rsid w:val="005D5F73"/>
    <w:rsid w:val="005D6132"/>
    <w:rsid w:val="005D6423"/>
    <w:rsid w:val="005D654C"/>
    <w:rsid w:val="005D670A"/>
    <w:rsid w:val="005D6749"/>
    <w:rsid w:val="005D68ED"/>
    <w:rsid w:val="005D6994"/>
    <w:rsid w:val="005D6A16"/>
    <w:rsid w:val="005D6BB7"/>
    <w:rsid w:val="005D6C20"/>
    <w:rsid w:val="005D6CEB"/>
    <w:rsid w:val="005D6F8B"/>
    <w:rsid w:val="005D7156"/>
    <w:rsid w:val="005D7195"/>
    <w:rsid w:val="005D745E"/>
    <w:rsid w:val="005D7588"/>
    <w:rsid w:val="005D7622"/>
    <w:rsid w:val="005D77C8"/>
    <w:rsid w:val="005D7855"/>
    <w:rsid w:val="005D7918"/>
    <w:rsid w:val="005D7B84"/>
    <w:rsid w:val="005D7C3A"/>
    <w:rsid w:val="005D7DE7"/>
    <w:rsid w:val="005D7E41"/>
    <w:rsid w:val="005D7EEC"/>
    <w:rsid w:val="005E071B"/>
    <w:rsid w:val="005E08F3"/>
    <w:rsid w:val="005E0921"/>
    <w:rsid w:val="005E0A27"/>
    <w:rsid w:val="005E109E"/>
    <w:rsid w:val="005E11F9"/>
    <w:rsid w:val="005E13D9"/>
    <w:rsid w:val="005E1884"/>
    <w:rsid w:val="005E19FB"/>
    <w:rsid w:val="005E1A87"/>
    <w:rsid w:val="005E1E7B"/>
    <w:rsid w:val="005E2502"/>
    <w:rsid w:val="005E26FC"/>
    <w:rsid w:val="005E2830"/>
    <w:rsid w:val="005E28F6"/>
    <w:rsid w:val="005E2C3E"/>
    <w:rsid w:val="005E2F64"/>
    <w:rsid w:val="005E2F79"/>
    <w:rsid w:val="005E322E"/>
    <w:rsid w:val="005E3273"/>
    <w:rsid w:val="005E3348"/>
    <w:rsid w:val="005E3558"/>
    <w:rsid w:val="005E38D1"/>
    <w:rsid w:val="005E3B62"/>
    <w:rsid w:val="005E3DB6"/>
    <w:rsid w:val="005E3F67"/>
    <w:rsid w:val="005E3F7F"/>
    <w:rsid w:val="005E40ED"/>
    <w:rsid w:val="005E41EC"/>
    <w:rsid w:val="005E448F"/>
    <w:rsid w:val="005E4570"/>
    <w:rsid w:val="005E45F7"/>
    <w:rsid w:val="005E48CD"/>
    <w:rsid w:val="005E4B16"/>
    <w:rsid w:val="005E4BB9"/>
    <w:rsid w:val="005E4D3F"/>
    <w:rsid w:val="005E4DF1"/>
    <w:rsid w:val="005E5039"/>
    <w:rsid w:val="005E5A06"/>
    <w:rsid w:val="005E5AE3"/>
    <w:rsid w:val="005E5C0A"/>
    <w:rsid w:val="005E5EE2"/>
    <w:rsid w:val="005E5EEB"/>
    <w:rsid w:val="005E6148"/>
    <w:rsid w:val="005E61A9"/>
    <w:rsid w:val="005E642F"/>
    <w:rsid w:val="005E64B0"/>
    <w:rsid w:val="005E655E"/>
    <w:rsid w:val="005E656C"/>
    <w:rsid w:val="005E65EB"/>
    <w:rsid w:val="005E6950"/>
    <w:rsid w:val="005E6A10"/>
    <w:rsid w:val="005E6B68"/>
    <w:rsid w:val="005E700F"/>
    <w:rsid w:val="005E7147"/>
    <w:rsid w:val="005E72E3"/>
    <w:rsid w:val="005E7390"/>
    <w:rsid w:val="005E74B1"/>
    <w:rsid w:val="005E752C"/>
    <w:rsid w:val="005E7535"/>
    <w:rsid w:val="005E75AC"/>
    <w:rsid w:val="005E766D"/>
    <w:rsid w:val="005E76A8"/>
    <w:rsid w:val="005E7C69"/>
    <w:rsid w:val="005E7E2D"/>
    <w:rsid w:val="005E7E4F"/>
    <w:rsid w:val="005F0502"/>
    <w:rsid w:val="005F0A98"/>
    <w:rsid w:val="005F0B4C"/>
    <w:rsid w:val="005F0F44"/>
    <w:rsid w:val="005F0F4E"/>
    <w:rsid w:val="005F12AE"/>
    <w:rsid w:val="005F13A2"/>
    <w:rsid w:val="005F1622"/>
    <w:rsid w:val="005F16C2"/>
    <w:rsid w:val="005F16DA"/>
    <w:rsid w:val="005F17B3"/>
    <w:rsid w:val="005F1963"/>
    <w:rsid w:val="005F1B63"/>
    <w:rsid w:val="005F1B8A"/>
    <w:rsid w:val="005F1C1D"/>
    <w:rsid w:val="005F2094"/>
    <w:rsid w:val="005F224C"/>
    <w:rsid w:val="005F2340"/>
    <w:rsid w:val="005F2425"/>
    <w:rsid w:val="005F2553"/>
    <w:rsid w:val="005F2596"/>
    <w:rsid w:val="005F27DD"/>
    <w:rsid w:val="005F2888"/>
    <w:rsid w:val="005F2AA5"/>
    <w:rsid w:val="005F2DEF"/>
    <w:rsid w:val="005F3ECF"/>
    <w:rsid w:val="005F3EE8"/>
    <w:rsid w:val="005F4251"/>
    <w:rsid w:val="005F4273"/>
    <w:rsid w:val="005F4553"/>
    <w:rsid w:val="005F46E5"/>
    <w:rsid w:val="005F4784"/>
    <w:rsid w:val="005F4C07"/>
    <w:rsid w:val="005F4C38"/>
    <w:rsid w:val="005F4C7B"/>
    <w:rsid w:val="005F4CA1"/>
    <w:rsid w:val="005F4CB4"/>
    <w:rsid w:val="005F4F0B"/>
    <w:rsid w:val="005F4F8C"/>
    <w:rsid w:val="005F4FFE"/>
    <w:rsid w:val="005F5098"/>
    <w:rsid w:val="005F50DF"/>
    <w:rsid w:val="005F5127"/>
    <w:rsid w:val="005F5291"/>
    <w:rsid w:val="005F57AB"/>
    <w:rsid w:val="005F57B1"/>
    <w:rsid w:val="005F5BE3"/>
    <w:rsid w:val="005F5C6E"/>
    <w:rsid w:val="005F6119"/>
    <w:rsid w:val="005F63E0"/>
    <w:rsid w:val="005F6516"/>
    <w:rsid w:val="005F66C2"/>
    <w:rsid w:val="005F691D"/>
    <w:rsid w:val="005F6AF3"/>
    <w:rsid w:val="005F6D6F"/>
    <w:rsid w:val="005F71D8"/>
    <w:rsid w:val="005F7381"/>
    <w:rsid w:val="005F740A"/>
    <w:rsid w:val="005F754F"/>
    <w:rsid w:val="005F7580"/>
    <w:rsid w:val="005F768D"/>
    <w:rsid w:val="005F7949"/>
    <w:rsid w:val="005F7AAF"/>
    <w:rsid w:val="005F7D73"/>
    <w:rsid w:val="005F7E1D"/>
    <w:rsid w:val="005F7E4F"/>
    <w:rsid w:val="005F7F72"/>
    <w:rsid w:val="00600225"/>
    <w:rsid w:val="006003D6"/>
    <w:rsid w:val="0060042E"/>
    <w:rsid w:val="00600577"/>
    <w:rsid w:val="00600999"/>
    <w:rsid w:val="00600B46"/>
    <w:rsid w:val="00600ED3"/>
    <w:rsid w:val="00601107"/>
    <w:rsid w:val="00601244"/>
    <w:rsid w:val="00601367"/>
    <w:rsid w:val="00601637"/>
    <w:rsid w:val="006019C5"/>
    <w:rsid w:val="00601AC3"/>
    <w:rsid w:val="00601B30"/>
    <w:rsid w:val="00601DA2"/>
    <w:rsid w:val="00601F7A"/>
    <w:rsid w:val="00602C5F"/>
    <w:rsid w:val="00603361"/>
    <w:rsid w:val="00603D45"/>
    <w:rsid w:val="00603E4F"/>
    <w:rsid w:val="00604145"/>
    <w:rsid w:val="0060419E"/>
    <w:rsid w:val="006043EE"/>
    <w:rsid w:val="006046B1"/>
    <w:rsid w:val="00604ABA"/>
    <w:rsid w:val="00604D52"/>
    <w:rsid w:val="00605429"/>
    <w:rsid w:val="0060549C"/>
    <w:rsid w:val="006054BB"/>
    <w:rsid w:val="006057AE"/>
    <w:rsid w:val="00605AF2"/>
    <w:rsid w:val="00605B44"/>
    <w:rsid w:val="00605C2A"/>
    <w:rsid w:val="00605F08"/>
    <w:rsid w:val="00605F4E"/>
    <w:rsid w:val="006060D0"/>
    <w:rsid w:val="0060648B"/>
    <w:rsid w:val="006064BA"/>
    <w:rsid w:val="00606730"/>
    <w:rsid w:val="00606984"/>
    <w:rsid w:val="00606B41"/>
    <w:rsid w:val="00606CC8"/>
    <w:rsid w:val="00606D2C"/>
    <w:rsid w:val="00606F0B"/>
    <w:rsid w:val="00606F7B"/>
    <w:rsid w:val="00607230"/>
    <w:rsid w:val="006073F2"/>
    <w:rsid w:val="006074B9"/>
    <w:rsid w:val="006075C1"/>
    <w:rsid w:val="0060760A"/>
    <w:rsid w:val="00607721"/>
    <w:rsid w:val="006077A0"/>
    <w:rsid w:val="006078A4"/>
    <w:rsid w:val="006078AB"/>
    <w:rsid w:val="006078D8"/>
    <w:rsid w:val="00607E83"/>
    <w:rsid w:val="00607EC1"/>
    <w:rsid w:val="00610347"/>
    <w:rsid w:val="00610504"/>
    <w:rsid w:val="006105FA"/>
    <w:rsid w:val="0061064A"/>
    <w:rsid w:val="00610768"/>
    <w:rsid w:val="00610C97"/>
    <w:rsid w:val="00610DE2"/>
    <w:rsid w:val="00610EA3"/>
    <w:rsid w:val="00610F46"/>
    <w:rsid w:val="006110D5"/>
    <w:rsid w:val="0061175C"/>
    <w:rsid w:val="006118C4"/>
    <w:rsid w:val="006119AD"/>
    <w:rsid w:val="006119F0"/>
    <w:rsid w:val="00611A6B"/>
    <w:rsid w:val="00611A74"/>
    <w:rsid w:val="00611B01"/>
    <w:rsid w:val="00611B68"/>
    <w:rsid w:val="00611CAF"/>
    <w:rsid w:val="00611CFA"/>
    <w:rsid w:val="00611D3E"/>
    <w:rsid w:val="00611E1A"/>
    <w:rsid w:val="006122F1"/>
    <w:rsid w:val="0061230B"/>
    <w:rsid w:val="0061231B"/>
    <w:rsid w:val="0061239C"/>
    <w:rsid w:val="0061242E"/>
    <w:rsid w:val="00612539"/>
    <w:rsid w:val="00612547"/>
    <w:rsid w:val="006125A0"/>
    <w:rsid w:val="00612737"/>
    <w:rsid w:val="00613475"/>
    <w:rsid w:val="00613481"/>
    <w:rsid w:val="006134CF"/>
    <w:rsid w:val="006139E2"/>
    <w:rsid w:val="00613D2D"/>
    <w:rsid w:val="006140B4"/>
    <w:rsid w:val="0061415A"/>
    <w:rsid w:val="006145CB"/>
    <w:rsid w:val="00614A70"/>
    <w:rsid w:val="00614F48"/>
    <w:rsid w:val="0061509B"/>
    <w:rsid w:val="0061541C"/>
    <w:rsid w:val="00615573"/>
    <w:rsid w:val="00615694"/>
    <w:rsid w:val="00615A44"/>
    <w:rsid w:val="00616069"/>
    <w:rsid w:val="00616375"/>
    <w:rsid w:val="00616488"/>
    <w:rsid w:val="00616726"/>
    <w:rsid w:val="006167E4"/>
    <w:rsid w:val="00616935"/>
    <w:rsid w:val="00616A16"/>
    <w:rsid w:val="00616B12"/>
    <w:rsid w:val="00617267"/>
    <w:rsid w:val="00617468"/>
    <w:rsid w:val="006174D2"/>
    <w:rsid w:val="00617A0B"/>
    <w:rsid w:val="00617D1C"/>
    <w:rsid w:val="006201A2"/>
    <w:rsid w:val="006203AA"/>
    <w:rsid w:val="0062065A"/>
    <w:rsid w:val="006208A8"/>
    <w:rsid w:val="00620A2B"/>
    <w:rsid w:val="00620A2E"/>
    <w:rsid w:val="00620A5F"/>
    <w:rsid w:val="00620B80"/>
    <w:rsid w:val="00620F06"/>
    <w:rsid w:val="00620F0E"/>
    <w:rsid w:val="006210F0"/>
    <w:rsid w:val="00621208"/>
    <w:rsid w:val="00621221"/>
    <w:rsid w:val="006212B7"/>
    <w:rsid w:val="0062135E"/>
    <w:rsid w:val="00621370"/>
    <w:rsid w:val="0062155A"/>
    <w:rsid w:val="00621AC2"/>
    <w:rsid w:val="00621C5A"/>
    <w:rsid w:val="00621F38"/>
    <w:rsid w:val="00622256"/>
    <w:rsid w:val="006223AF"/>
    <w:rsid w:val="00622665"/>
    <w:rsid w:val="00622A2E"/>
    <w:rsid w:val="00622B24"/>
    <w:rsid w:val="00622B93"/>
    <w:rsid w:val="00622D3B"/>
    <w:rsid w:val="00623194"/>
    <w:rsid w:val="006232F3"/>
    <w:rsid w:val="00623499"/>
    <w:rsid w:val="00623785"/>
    <w:rsid w:val="00623820"/>
    <w:rsid w:val="00623B65"/>
    <w:rsid w:val="00623DE4"/>
    <w:rsid w:val="006240FA"/>
    <w:rsid w:val="00624350"/>
    <w:rsid w:val="00624402"/>
    <w:rsid w:val="00624BD2"/>
    <w:rsid w:val="00624BEF"/>
    <w:rsid w:val="00624CEF"/>
    <w:rsid w:val="00624E06"/>
    <w:rsid w:val="00624FDF"/>
    <w:rsid w:val="006251AC"/>
    <w:rsid w:val="00625549"/>
    <w:rsid w:val="0062562B"/>
    <w:rsid w:val="00625734"/>
    <w:rsid w:val="00625A73"/>
    <w:rsid w:val="00625EEF"/>
    <w:rsid w:val="00626092"/>
    <w:rsid w:val="0062610F"/>
    <w:rsid w:val="00626250"/>
    <w:rsid w:val="00626547"/>
    <w:rsid w:val="006265B4"/>
    <w:rsid w:val="00626B41"/>
    <w:rsid w:val="00626BA4"/>
    <w:rsid w:val="00626BD3"/>
    <w:rsid w:val="00626BDF"/>
    <w:rsid w:val="00626C99"/>
    <w:rsid w:val="00626D7A"/>
    <w:rsid w:val="00626FD4"/>
    <w:rsid w:val="00627A51"/>
    <w:rsid w:val="00627C8E"/>
    <w:rsid w:val="0063006C"/>
    <w:rsid w:val="006302BD"/>
    <w:rsid w:val="006302DD"/>
    <w:rsid w:val="006304A2"/>
    <w:rsid w:val="006306D9"/>
    <w:rsid w:val="00630803"/>
    <w:rsid w:val="006309D8"/>
    <w:rsid w:val="00630A6B"/>
    <w:rsid w:val="00630BB2"/>
    <w:rsid w:val="00631090"/>
    <w:rsid w:val="006311DC"/>
    <w:rsid w:val="00631271"/>
    <w:rsid w:val="0063141D"/>
    <w:rsid w:val="00631593"/>
    <w:rsid w:val="006319E2"/>
    <w:rsid w:val="00631B96"/>
    <w:rsid w:val="00631CA2"/>
    <w:rsid w:val="00631E63"/>
    <w:rsid w:val="00631F70"/>
    <w:rsid w:val="00632340"/>
    <w:rsid w:val="00632504"/>
    <w:rsid w:val="006327E6"/>
    <w:rsid w:val="00632882"/>
    <w:rsid w:val="00632FC0"/>
    <w:rsid w:val="00632FCC"/>
    <w:rsid w:val="00633027"/>
    <w:rsid w:val="00633545"/>
    <w:rsid w:val="006335DF"/>
    <w:rsid w:val="00633733"/>
    <w:rsid w:val="00633926"/>
    <w:rsid w:val="00633BDF"/>
    <w:rsid w:val="00633CAE"/>
    <w:rsid w:val="00633DA5"/>
    <w:rsid w:val="006340AD"/>
    <w:rsid w:val="006340E6"/>
    <w:rsid w:val="0063413A"/>
    <w:rsid w:val="006343AB"/>
    <w:rsid w:val="00634445"/>
    <w:rsid w:val="00634703"/>
    <w:rsid w:val="0063471F"/>
    <w:rsid w:val="00634839"/>
    <w:rsid w:val="00634852"/>
    <w:rsid w:val="00634A62"/>
    <w:rsid w:val="00634BAE"/>
    <w:rsid w:val="00634DEA"/>
    <w:rsid w:val="0063503E"/>
    <w:rsid w:val="00635640"/>
    <w:rsid w:val="006356E9"/>
    <w:rsid w:val="0063613F"/>
    <w:rsid w:val="00636456"/>
    <w:rsid w:val="00636457"/>
    <w:rsid w:val="00636575"/>
    <w:rsid w:val="0063657E"/>
    <w:rsid w:val="0063665D"/>
    <w:rsid w:val="006367F8"/>
    <w:rsid w:val="00636813"/>
    <w:rsid w:val="00636C81"/>
    <w:rsid w:val="00636E4F"/>
    <w:rsid w:val="00636ECD"/>
    <w:rsid w:val="00636FA2"/>
    <w:rsid w:val="00637387"/>
    <w:rsid w:val="0063755D"/>
    <w:rsid w:val="00637587"/>
    <w:rsid w:val="00637684"/>
    <w:rsid w:val="00637794"/>
    <w:rsid w:val="006379C8"/>
    <w:rsid w:val="00637C9C"/>
    <w:rsid w:val="00637DDF"/>
    <w:rsid w:val="0064004C"/>
    <w:rsid w:val="006400CD"/>
    <w:rsid w:val="00640186"/>
    <w:rsid w:val="006406AA"/>
    <w:rsid w:val="0064083A"/>
    <w:rsid w:val="00640C6E"/>
    <w:rsid w:val="00640CAC"/>
    <w:rsid w:val="00640EC5"/>
    <w:rsid w:val="00641471"/>
    <w:rsid w:val="00641BD4"/>
    <w:rsid w:val="00641D05"/>
    <w:rsid w:val="00641DF3"/>
    <w:rsid w:val="00641E14"/>
    <w:rsid w:val="00642032"/>
    <w:rsid w:val="00642063"/>
    <w:rsid w:val="00642084"/>
    <w:rsid w:val="00642121"/>
    <w:rsid w:val="006421D9"/>
    <w:rsid w:val="0064223C"/>
    <w:rsid w:val="006423BC"/>
    <w:rsid w:val="00642844"/>
    <w:rsid w:val="00642CF8"/>
    <w:rsid w:val="00643103"/>
    <w:rsid w:val="0064324A"/>
    <w:rsid w:val="00643302"/>
    <w:rsid w:val="0064336B"/>
    <w:rsid w:val="00643638"/>
    <w:rsid w:val="0064367D"/>
    <w:rsid w:val="00643935"/>
    <w:rsid w:val="00643AAA"/>
    <w:rsid w:val="00643B8E"/>
    <w:rsid w:val="00643BB2"/>
    <w:rsid w:val="00643D12"/>
    <w:rsid w:val="00643EBA"/>
    <w:rsid w:val="0064404D"/>
    <w:rsid w:val="00644368"/>
    <w:rsid w:val="006445A3"/>
    <w:rsid w:val="006446C1"/>
    <w:rsid w:val="006447C4"/>
    <w:rsid w:val="00644959"/>
    <w:rsid w:val="006449AF"/>
    <w:rsid w:val="00644FC8"/>
    <w:rsid w:val="00645088"/>
    <w:rsid w:val="006451CB"/>
    <w:rsid w:val="00645566"/>
    <w:rsid w:val="00645995"/>
    <w:rsid w:val="00645F33"/>
    <w:rsid w:val="00646063"/>
    <w:rsid w:val="006464DE"/>
    <w:rsid w:val="00646610"/>
    <w:rsid w:val="00646843"/>
    <w:rsid w:val="006468F7"/>
    <w:rsid w:val="00646B60"/>
    <w:rsid w:val="00646CDE"/>
    <w:rsid w:val="006470CB"/>
    <w:rsid w:val="00647110"/>
    <w:rsid w:val="006471CF"/>
    <w:rsid w:val="00647613"/>
    <w:rsid w:val="00647798"/>
    <w:rsid w:val="006477E4"/>
    <w:rsid w:val="00647E31"/>
    <w:rsid w:val="00650130"/>
    <w:rsid w:val="00650277"/>
    <w:rsid w:val="0065057F"/>
    <w:rsid w:val="0065099F"/>
    <w:rsid w:val="00650BD6"/>
    <w:rsid w:val="00650CA1"/>
    <w:rsid w:val="00650DFB"/>
    <w:rsid w:val="0065125D"/>
    <w:rsid w:val="0065125F"/>
    <w:rsid w:val="00651285"/>
    <w:rsid w:val="006512DF"/>
    <w:rsid w:val="006518B2"/>
    <w:rsid w:val="00651C0E"/>
    <w:rsid w:val="00651E54"/>
    <w:rsid w:val="00651E89"/>
    <w:rsid w:val="00652008"/>
    <w:rsid w:val="006520BE"/>
    <w:rsid w:val="00652217"/>
    <w:rsid w:val="0065245A"/>
    <w:rsid w:val="00652570"/>
    <w:rsid w:val="0065269D"/>
    <w:rsid w:val="006526C9"/>
    <w:rsid w:val="0065281B"/>
    <w:rsid w:val="0065282C"/>
    <w:rsid w:val="006529FE"/>
    <w:rsid w:val="00652A7F"/>
    <w:rsid w:val="00652EA7"/>
    <w:rsid w:val="00652F33"/>
    <w:rsid w:val="00652F7D"/>
    <w:rsid w:val="00652FB4"/>
    <w:rsid w:val="006535B5"/>
    <w:rsid w:val="0065361D"/>
    <w:rsid w:val="00653B49"/>
    <w:rsid w:val="00654547"/>
    <w:rsid w:val="0065479F"/>
    <w:rsid w:val="006548B3"/>
    <w:rsid w:val="006548F8"/>
    <w:rsid w:val="0065493C"/>
    <w:rsid w:val="00654B65"/>
    <w:rsid w:val="00654D12"/>
    <w:rsid w:val="00654D84"/>
    <w:rsid w:val="006553AB"/>
    <w:rsid w:val="006553FA"/>
    <w:rsid w:val="00655498"/>
    <w:rsid w:val="0065566E"/>
    <w:rsid w:val="006559B8"/>
    <w:rsid w:val="00655BB2"/>
    <w:rsid w:val="00655D6A"/>
    <w:rsid w:val="00656014"/>
    <w:rsid w:val="0065622B"/>
    <w:rsid w:val="00656231"/>
    <w:rsid w:val="006562C7"/>
    <w:rsid w:val="006565F6"/>
    <w:rsid w:val="00656621"/>
    <w:rsid w:val="00656758"/>
    <w:rsid w:val="0065677D"/>
    <w:rsid w:val="006568FB"/>
    <w:rsid w:val="00656901"/>
    <w:rsid w:val="0065696A"/>
    <w:rsid w:val="00656ADC"/>
    <w:rsid w:val="00656B64"/>
    <w:rsid w:val="006571E7"/>
    <w:rsid w:val="006572E2"/>
    <w:rsid w:val="006572EB"/>
    <w:rsid w:val="006573AC"/>
    <w:rsid w:val="0065757E"/>
    <w:rsid w:val="00657708"/>
    <w:rsid w:val="0065778A"/>
    <w:rsid w:val="0065787D"/>
    <w:rsid w:val="0065792A"/>
    <w:rsid w:val="00657A53"/>
    <w:rsid w:val="00657A96"/>
    <w:rsid w:val="00657B20"/>
    <w:rsid w:val="00657B4F"/>
    <w:rsid w:val="00660363"/>
    <w:rsid w:val="006605CC"/>
    <w:rsid w:val="00660817"/>
    <w:rsid w:val="00660987"/>
    <w:rsid w:val="00660A45"/>
    <w:rsid w:val="00660E75"/>
    <w:rsid w:val="00660F1E"/>
    <w:rsid w:val="00660FCF"/>
    <w:rsid w:val="006611BF"/>
    <w:rsid w:val="006611CE"/>
    <w:rsid w:val="006612B9"/>
    <w:rsid w:val="00661367"/>
    <w:rsid w:val="006616DC"/>
    <w:rsid w:val="00661877"/>
    <w:rsid w:val="00661A4F"/>
    <w:rsid w:val="00661DD0"/>
    <w:rsid w:val="00661E4E"/>
    <w:rsid w:val="006621D4"/>
    <w:rsid w:val="00662730"/>
    <w:rsid w:val="00662958"/>
    <w:rsid w:val="00662B3B"/>
    <w:rsid w:val="00662CD0"/>
    <w:rsid w:val="00662CF7"/>
    <w:rsid w:val="00662EE5"/>
    <w:rsid w:val="00663866"/>
    <w:rsid w:val="00663B80"/>
    <w:rsid w:val="00663CBD"/>
    <w:rsid w:val="00663EBB"/>
    <w:rsid w:val="00663ECD"/>
    <w:rsid w:val="00663EE3"/>
    <w:rsid w:val="00663FB8"/>
    <w:rsid w:val="00664029"/>
    <w:rsid w:val="00664605"/>
    <w:rsid w:val="00664623"/>
    <w:rsid w:val="006647A0"/>
    <w:rsid w:val="0066489B"/>
    <w:rsid w:val="006648DB"/>
    <w:rsid w:val="006649B3"/>
    <w:rsid w:val="006649EB"/>
    <w:rsid w:val="00664B30"/>
    <w:rsid w:val="00664BEC"/>
    <w:rsid w:val="00664CB8"/>
    <w:rsid w:val="00664CBB"/>
    <w:rsid w:val="00664DED"/>
    <w:rsid w:val="006650E5"/>
    <w:rsid w:val="00665255"/>
    <w:rsid w:val="00665780"/>
    <w:rsid w:val="00665808"/>
    <w:rsid w:val="00665870"/>
    <w:rsid w:val="00665965"/>
    <w:rsid w:val="00665CBD"/>
    <w:rsid w:val="00665E5F"/>
    <w:rsid w:val="006662E9"/>
    <w:rsid w:val="00666650"/>
    <w:rsid w:val="00666799"/>
    <w:rsid w:val="006667B4"/>
    <w:rsid w:val="0066693B"/>
    <w:rsid w:val="00666A36"/>
    <w:rsid w:val="00666CD9"/>
    <w:rsid w:val="00666FEF"/>
    <w:rsid w:val="00667073"/>
    <w:rsid w:val="00667414"/>
    <w:rsid w:val="006674F5"/>
    <w:rsid w:val="006675B8"/>
    <w:rsid w:val="006677CB"/>
    <w:rsid w:val="006678B1"/>
    <w:rsid w:val="00667B72"/>
    <w:rsid w:val="00667C5D"/>
    <w:rsid w:val="00667DC0"/>
    <w:rsid w:val="00670290"/>
    <w:rsid w:val="006704EA"/>
    <w:rsid w:val="0067064C"/>
    <w:rsid w:val="00670892"/>
    <w:rsid w:val="00670B2B"/>
    <w:rsid w:val="00670CC1"/>
    <w:rsid w:val="00670FD5"/>
    <w:rsid w:val="0067151B"/>
    <w:rsid w:val="0067154A"/>
    <w:rsid w:val="00671694"/>
    <w:rsid w:val="00671A26"/>
    <w:rsid w:val="00671A3A"/>
    <w:rsid w:val="00671A47"/>
    <w:rsid w:val="00671C03"/>
    <w:rsid w:val="00671CED"/>
    <w:rsid w:val="00671FB2"/>
    <w:rsid w:val="006722A5"/>
    <w:rsid w:val="006726AF"/>
    <w:rsid w:val="006726CF"/>
    <w:rsid w:val="00672923"/>
    <w:rsid w:val="00672A0E"/>
    <w:rsid w:val="0067324B"/>
    <w:rsid w:val="006732EC"/>
    <w:rsid w:val="00673385"/>
    <w:rsid w:val="0067356C"/>
    <w:rsid w:val="006738C5"/>
    <w:rsid w:val="006738D2"/>
    <w:rsid w:val="0067395D"/>
    <w:rsid w:val="00673E12"/>
    <w:rsid w:val="00674009"/>
    <w:rsid w:val="0067423C"/>
    <w:rsid w:val="0067424B"/>
    <w:rsid w:val="00674256"/>
    <w:rsid w:val="006743B0"/>
    <w:rsid w:val="00674727"/>
    <w:rsid w:val="006747B3"/>
    <w:rsid w:val="006749AA"/>
    <w:rsid w:val="006749E3"/>
    <w:rsid w:val="00674BCA"/>
    <w:rsid w:val="00674D74"/>
    <w:rsid w:val="00674E1C"/>
    <w:rsid w:val="00674FC9"/>
    <w:rsid w:val="00675491"/>
    <w:rsid w:val="006754BA"/>
    <w:rsid w:val="00675593"/>
    <w:rsid w:val="006756B5"/>
    <w:rsid w:val="00675BAE"/>
    <w:rsid w:val="00675C5C"/>
    <w:rsid w:val="00675E29"/>
    <w:rsid w:val="00676026"/>
    <w:rsid w:val="0067610C"/>
    <w:rsid w:val="00676127"/>
    <w:rsid w:val="006763AC"/>
    <w:rsid w:val="006763E5"/>
    <w:rsid w:val="006769D6"/>
    <w:rsid w:val="00676A6F"/>
    <w:rsid w:val="00676B79"/>
    <w:rsid w:val="00676F0E"/>
    <w:rsid w:val="00677138"/>
    <w:rsid w:val="00677263"/>
    <w:rsid w:val="00677670"/>
    <w:rsid w:val="006779F5"/>
    <w:rsid w:val="00677B76"/>
    <w:rsid w:val="006802E9"/>
    <w:rsid w:val="006803B6"/>
    <w:rsid w:val="006803D6"/>
    <w:rsid w:val="00680C28"/>
    <w:rsid w:val="00680CF1"/>
    <w:rsid w:val="00680DC6"/>
    <w:rsid w:val="00680DEC"/>
    <w:rsid w:val="0068102B"/>
    <w:rsid w:val="0068125C"/>
    <w:rsid w:val="0068129B"/>
    <w:rsid w:val="006815C4"/>
    <w:rsid w:val="00681954"/>
    <w:rsid w:val="0068199A"/>
    <w:rsid w:val="006819A9"/>
    <w:rsid w:val="00681C65"/>
    <w:rsid w:val="00681CEF"/>
    <w:rsid w:val="0068276F"/>
    <w:rsid w:val="00683197"/>
    <w:rsid w:val="006832BE"/>
    <w:rsid w:val="006832FF"/>
    <w:rsid w:val="00683383"/>
    <w:rsid w:val="006833ED"/>
    <w:rsid w:val="0068369F"/>
    <w:rsid w:val="006836AB"/>
    <w:rsid w:val="00683B42"/>
    <w:rsid w:val="00683DEF"/>
    <w:rsid w:val="00683EE3"/>
    <w:rsid w:val="006840D4"/>
    <w:rsid w:val="006843C3"/>
    <w:rsid w:val="00684B37"/>
    <w:rsid w:val="00684EA1"/>
    <w:rsid w:val="00685046"/>
    <w:rsid w:val="006851D7"/>
    <w:rsid w:val="00685483"/>
    <w:rsid w:val="00685727"/>
    <w:rsid w:val="00685840"/>
    <w:rsid w:val="0068597C"/>
    <w:rsid w:val="00685ACC"/>
    <w:rsid w:val="00685AE7"/>
    <w:rsid w:val="00685B86"/>
    <w:rsid w:val="00685BA8"/>
    <w:rsid w:val="00685F00"/>
    <w:rsid w:val="006861DF"/>
    <w:rsid w:val="00686249"/>
    <w:rsid w:val="00686302"/>
    <w:rsid w:val="00686369"/>
    <w:rsid w:val="006868A6"/>
    <w:rsid w:val="00686D5E"/>
    <w:rsid w:val="00686F31"/>
    <w:rsid w:val="00687002"/>
    <w:rsid w:val="0068711A"/>
    <w:rsid w:val="006877D2"/>
    <w:rsid w:val="00687829"/>
    <w:rsid w:val="00687863"/>
    <w:rsid w:val="0068789E"/>
    <w:rsid w:val="00687992"/>
    <w:rsid w:val="00687A6F"/>
    <w:rsid w:val="00687ACE"/>
    <w:rsid w:val="00687FB6"/>
    <w:rsid w:val="006902A2"/>
    <w:rsid w:val="006902C5"/>
    <w:rsid w:val="006905B9"/>
    <w:rsid w:val="0069082D"/>
    <w:rsid w:val="00690B44"/>
    <w:rsid w:val="00691337"/>
    <w:rsid w:val="00691368"/>
    <w:rsid w:val="0069174E"/>
    <w:rsid w:val="006917C3"/>
    <w:rsid w:val="006918BC"/>
    <w:rsid w:val="00691BD1"/>
    <w:rsid w:val="00691DA6"/>
    <w:rsid w:val="00691E5F"/>
    <w:rsid w:val="00692032"/>
    <w:rsid w:val="0069211A"/>
    <w:rsid w:val="00692366"/>
    <w:rsid w:val="00692399"/>
    <w:rsid w:val="00692A52"/>
    <w:rsid w:val="00692A6C"/>
    <w:rsid w:val="00692AC1"/>
    <w:rsid w:val="00692CC1"/>
    <w:rsid w:val="00692E1C"/>
    <w:rsid w:val="00692EE8"/>
    <w:rsid w:val="00692EF8"/>
    <w:rsid w:val="00692F35"/>
    <w:rsid w:val="006932BA"/>
    <w:rsid w:val="0069341F"/>
    <w:rsid w:val="0069342F"/>
    <w:rsid w:val="00693675"/>
    <w:rsid w:val="006936CA"/>
    <w:rsid w:val="00693894"/>
    <w:rsid w:val="00693C89"/>
    <w:rsid w:val="00693DE0"/>
    <w:rsid w:val="00693DE9"/>
    <w:rsid w:val="00693EA7"/>
    <w:rsid w:val="00693EDF"/>
    <w:rsid w:val="00694214"/>
    <w:rsid w:val="006944AC"/>
    <w:rsid w:val="00694682"/>
    <w:rsid w:val="00694D01"/>
    <w:rsid w:val="00694E32"/>
    <w:rsid w:val="00694E9A"/>
    <w:rsid w:val="006952E9"/>
    <w:rsid w:val="006954A8"/>
    <w:rsid w:val="00695555"/>
    <w:rsid w:val="006956DA"/>
    <w:rsid w:val="006958F0"/>
    <w:rsid w:val="00695BD0"/>
    <w:rsid w:val="00695C94"/>
    <w:rsid w:val="00695FF3"/>
    <w:rsid w:val="006961C3"/>
    <w:rsid w:val="0069627F"/>
    <w:rsid w:val="00696300"/>
    <w:rsid w:val="0069670A"/>
    <w:rsid w:val="0069692C"/>
    <w:rsid w:val="006969F7"/>
    <w:rsid w:val="00696FB9"/>
    <w:rsid w:val="006971C2"/>
    <w:rsid w:val="006971E4"/>
    <w:rsid w:val="00697584"/>
    <w:rsid w:val="006977AC"/>
    <w:rsid w:val="006977BB"/>
    <w:rsid w:val="00697C9E"/>
    <w:rsid w:val="00697DF6"/>
    <w:rsid w:val="006A008C"/>
    <w:rsid w:val="006A022B"/>
    <w:rsid w:val="006A0448"/>
    <w:rsid w:val="006A0510"/>
    <w:rsid w:val="006A0784"/>
    <w:rsid w:val="006A0912"/>
    <w:rsid w:val="006A0B78"/>
    <w:rsid w:val="006A0F83"/>
    <w:rsid w:val="006A1102"/>
    <w:rsid w:val="006A11F4"/>
    <w:rsid w:val="006A1452"/>
    <w:rsid w:val="006A14ED"/>
    <w:rsid w:val="006A1C21"/>
    <w:rsid w:val="006A1D9B"/>
    <w:rsid w:val="006A1DF3"/>
    <w:rsid w:val="006A23A4"/>
    <w:rsid w:val="006A2544"/>
    <w:rsid w:val="006A25F7"/>
    <w:rsid w:val="006A263F"/>
    <w:rsid w:val="006A28AE"/>
    <w:rsid w:val="006A28F4"/>
    <w:rsid w:val="006A296B"/>
    <w:rsid w:val="006A2A0A"/>
    <w:rsid w:val="006A2A39"/>
    <w:rsid w:val="006A2B09"/>
    <w:rsid w:val="006A2CF5"/>
    <w:rsid w:val="006A2D39"/>
    <w:rsid w:val="006A2FEF"/>
    <w:rsid w:val="006A310A"/>
    <w:rsid w:val="006A325C"/>
    <w:rsid w:val="006A32B1"/>
    <w:rsid w:val="006A35E9"/>
    <w:rsid w:val="006A37E2"/>
    <w:rsid w:val="006A3859"/>
    <w:rsid w:val="006A398F"/>
    <w:rsid w:val="006A3B47"/>
    <w:rsid w:val="006A3C32"/>
    <w:rsid w:val="006A3E1F"/>
    <w:rsid w:val="006A3E73"/>
    <w:rsid w:val="006A4198"/>
    <w:rsid w:val="006A44F1"/>
    <w:rsid w:val="006A459F"/>
    <w:rsid w:val="006A47B8"/>
    <w:rsid w:val="006A491E"/>
    <w:rsid w:val="006A4927"/>
    <w:rsid w:val="006A4B46"/>
    <w:rsid w:val="006A4CA8"/>
    <w:rsid w:val="006A4D7D"/>
    <w:rsid w:val="006A4E27"/>
    <w:rsid w:val="006A4FC5"/>
    <w:rsid w:val="006A514B"/>
    <w:rsid w:val="006A53F0"/>
    <w:rsid w:val="006A541F"/>
    <w:rsid w:val="006A54E2"/>
    <w:rsid w:val="006A564D"/>
    <w:rsid w:val="006A585C"/>
    <w:rsid w:val="006A5CD1"/>
    <w:rsid w:val="006A5D32"/>
    <w:rsid w:val="006A6013"/>
    <w:rsid w:val="006A681E"/>
    <w:rsid w:val="006A6EAC"/>
    <w:rsid w:val="006A6FD1"/>
    <w:rsid w:val="006A7350"/>
    <w:rsid w:val="006A76D7"/>
    <w:rsid w:val="006A78A2"/>
    <w:rsid w:val="006A7970"/>
    <w:rsid w:val="006A7BE2"/>
    <w:rsid w:val="006B01D9"/>
    <w:rsid w:val="006B02DA"/>
    <w:rsid w:val="006B04AA"/>
    <w:rsid w:val="006B074D"/>
    <w:rsid w:val="006B0A23"/>
    <w:rsid w:val="006B0A92"/>
    <w:rsid w:val="006B0E85"/>
    <w:rsid w:val="006B1062"/>
    <w:rsid w:val="006B1069"/>
    <w:rsid w:val="006B13A7"/>
    <w:rsid w:val="006B148A"/>
    <w:rsid w:val="006B1665"/>
    <w:rsid w:val="006B19F5"/>
    <w:rsid w:val="006B1B3D"/>
    <w:rsid w:val="006B1C66"/>
    <w:rsid w:val="006B1D36"/>
    <w:rsid w:val="006B1E5F"/>
    <w:rsid w:val="006B2738"/>
    <w:rsid w:val="006B27C9"/>
    <w:rsid w:val="006B2C28"/>
    <w:rsid w:val="006B2D0F"/>
    <w:rsid w:val="006B2F06"/>
    <w:rsid w:val="006B31C2"/>
    <w:rsid w:val="006B31E4"/>
    <w:rsid w:val="006B31E7"/>
    <w:rsid w:val="006B3521"/>
    <w:rsid w:val="006B37D5"/>
    <w:rsid w:val="006B380D"/>
    <w:rsid w:val="006B3999"/>
    <w:rsid w:val="006B39E2"/>
    <w:rsid w:val="006B3A4B"/>
    <w:rsid w:val="006B3BDD"/>
    <w:rsid w:val="006B4538"/>
    <w:rsid w:val="006B475A"/>
    <w:rsid w:val="006B494C"/>
    <w:rsid w:val="006B49F4"/>
    <w:rsid w:val="006B4AA0"/>
    <w:rsid w:val="006B4C57"/>
    <w:rsid w:val="006B4D22"/>
    <w:rsid w:val="006B4FB4"/>
    <w:rsid w:val="006B4FC4"/>
    <w:rsid w:val="006B50A2"/>
    <w:rsid w:val="006B526D"/>
    <w:rsid w:val="006B52D3"/>
    <w:rsid w:val="006B55AF"/>
    <w:rsid w:val="006B5623"/>
    <w:rsid w:val="006B56EC"/>
    <w:rsid w:val="006B589C"/>
    <w:rsid w:val="006B5A36"/>
    <w:rsid w:val="006B5A8C"/>
    <w:rsid w:val="006B5B2F"/>
    <w:rsid w:val="006B5B91"/>
    <w:rsid w:val="006B6012"/>
    <w:rsid w:val="006B6064"/>
    <w:rsid w:val="006B622A"/>
    <w:rsid w:val="006B6513"/>
    <w:rsid w:val="006B6819"/>
    <w:rsid w:val="006B6BB8"/>
    <w:rsid w:val="006B7056"/>
    <w:rsid w:val="006B71C3"/>
    <w:rsid w:val="006B71E3"/>
    <w:rsid w:val="006B71FD"/>
    <w:rsid w:val="006B787C"/>
    <w:rsid w:val="006B7A68"/>
    <w:rsid w:val="006B7B0D"/>
    <w:rsid w:val="006B7B26"/>
    <w:rsid w:val="006B7E0F"/>
    <w:rsid w:val="006C010F"/>
    <w:rsid w:val="006C0128"/>
    <w:rsid w:val="006C0141"/>
    <w:rsid w:val="006C03C4"/>
    <w:rsid w:val="006C03DF"/>
    <w:rsid w:val="006C05C8"/>
    <w:rsid w:val="006C0702"/>
    <w:rsid w:val="006C0A0D"/>
    <w:rsid w:val="006C0F00"/>
    <w:rsid w:val="006C0FAB"/>
    <w:rsid w:val="006C115B"/>
    <w:rsid w:val="006C12C4"/>
    <w:rsid w:val="006C13BC"/>
    <w:rsid w:val="006C150E"/>
    <w:rsid w:val="006C15A7"/>
    <w:rsid w:val="006C1AA4"/>
    <w:rsid w:val="006C1BCD"/>
    <w:rsid w:val="006C1F26"/>
    <w:rsid w:val="006C2319"/>
    <w:rsid w:val="006C248A"/>
    <w:rsid w:val="006C2510"/>
    <w:rsid w:val="006C2653"/>
    <w:rsid w:val="006C2865"/>
    <w:rsid w:val="006C2B33"/>
    <w:rsid w:val="006C2B85"/>
    <w:rsid w:val="006C3158"/>
    <w:rsid w:val="006C3229"/>
    <w:rsid w:val="006C33A3"/>
    <w:rsid w:val="006C34AF"/>
    <w:rsid w:val="006C3715"/>
    <w:rsid w:val="006C38B5"/>
    <w:rsid w:val="006C39B9"/>
    <w:rsid w:val="006C3CDC"/>
    <w:rsid w:val="006C3D91"/>
    <w:rsid w:val="006C4055"/>
    <w:rsid w:val="006C4116"/>
    <w:rsid w:val="006C43CC"/>
    <w:rsid w:val="006C464D"/>
    <w:rsid w:val="006C46B9"/>
    <w:rsid w:val="006C47ED"/>
    <w:rsid w:val="006C4B73"/>
    <w:rsid w:val="006C4C83"/>
    <w:rsid w:val="006C4ED7"/>
    <w:rsid w:val="006C57BC"/>
    <w:rsid w:val="006C59C8"/>
    <w:rsid w:val="006C59E1"/>
    <w:rsid w:val="006C5DD0"/>
    <w:rsid w:val="006C5E69"/>
    <w:rsid w:val="006C5F49"/>
    <w:rsid w:val="006C6049"/>
    <w:rsid w:val="006C6179"/>
    <w:rsid w:val="006C61D0"/>
    <w:rsid w:val="006C6330"/>
    <w:rsid w:val="006C648E"/>
    <w:rsid w:val="006C69FF"/>
    <w:rsid w:val="006C6B91"/>
    <w:rsid w:val="006C6BBE"/>
    <w:rsid w:val="006C7020"/>
    <w:rsid w:val="006C7173"/>
    <w:rsid w:val="006C7198"/>
    <w:rsid w:val="006C73F6"/>
    <w:rsid w:val="006C75B3"/>
    <w:rsid w:val="006C76F7"/>
    <w:rsid w:val="006C771C"/>
    <w:rsid w:val="006C7886"/>
    <w:rsid w:val="006C7957"/>
    <w:rsid w:val="006D0027"/>
    <w:rsid w:val="006D00A4"/>
    <w:rsid w:val="006D0167"/>
    <w:rsid w:val="006D01A1"/>
    <w:rsid w:val="006D046E"/>
    <w:rsid w:val="006D0973"/>
    <w:rsid w:val="006D0E18"/>
    <w:rsid w:val="006D0FCA"/>
    <w:rsid w:val="006D1038"/>
    <w:rsid w:val="006D12C2"/>
    <w:rsid w:val="006D1684"/>
    <w:rsid w:val="006D18AF"/>
    <w:rsid w:val="006D19AB"/>
    <w:rsid w:val="006D19CF"/>
    <w:rsid w:val="006D1C4C"/>
    <w:rsid w:val="006D1CC2"/>
    <w:rsid w:val="006D1CE9"/>
    <w:rsid w:val="006D1E57"/>
    <w:rsid w:val="006D2668"/>
    <w:rsid w:val="006D2900"/>
    <w:rsid w:val="006D2CBA"/>
    <w:rsid w:val="006D2CE2"/>
    <w:rsid w:val="006D2F91"/>
    <w:rsid w:val="006D3041"/>
    <w:rsid w:val="006D31BF"/>
    <w:rsid w:val="006D375D"/>
    <w:rsid w:val="006D3C0B"/>
    <w:rsid w:val="006D3C72"/>
    <w:rsid w:val="006D3E33"/>
    <w:rsid w:val="006D3E8C"/>
    <w:rsid w:val="006D3F31"/>
    <w:rsid w:val="006D4779"/>
    <w:rsid w:val="006D4789"/>
    <w:rsid w:val="006D4821"/>
    <w:rsid w:val="006D48C3"/>
    <w:rsid w:val="006D4F32"/>
    <w:rsid w:val="006D5176"/>
    <w:rsid w:val="006D5748"/>
    <w:rsid w:val="006D59F6"/>
    <w:rsid w:val="006D5ADE"/>
    <w:rsid w:val="006D5B5F"/>
    <w:rsid w:val="006D5B80"/>
    <w:rsid w:val="006D5C61"/>
    <w:rsid w:val="006D634E"/>
    <w:rsid w:val="006D644E"/>
    <w:rsid w:val="006D65EC"/>
    <w:rsid w:val="006D67D5"/>
    <w:rsid w:val="006D6985"/>
    <w:rsid w:val="006D69C6"/>
    <w:rsid w:val="006D7163"/>
    <w:rsid w:val="006D7296"/>
    <w:rsid w:val="006D76B7"/>
    <w:rsid w:val="006D77C3"/>
    <w:rsid w:val="006D79EC"/>
    <w:rsid w:val="006E0270"/>
    <w:rsid w:val="006E037C"/>
    <w:rsid w:val="006E0717"/>
    <w:rsid w:val="006E0813"/>
    <w:rsid w:val="006E0890"/>
    <w:rsid w:val="006E0959"/>
    <w:rsid w:val="006E0ACC"/>
    <w:rsid w:val="006E0BA0"/>
    <w:rsid w:val="006E0F70"/>
    <w:rsid w:val="006E103C"/>
    <w:rsid w:val="006E11A4"/>
    <w:rsid w:val="006E169A"/>
    <w:rsid w:val="006E182D"/>
    <w:rsid w:val="006E1AA4"/>
    <w:rsid w:val="006E1D66"/>
    <w:rsid w:val="006E2250"/>
    <w:rsid w:val="006E2388"/>
    <w:rsid w:val="006E23E8"/>
    <w:rsid w:val="006E2482"/>
    <w:rsid w:val="006E254D"/>
    <w:rsid w:val="006E27BE"/>
    <w:rsid w:val="006E2CE5"/>
    <w:rsid w:val="006E2EDB"/>
    <w:rsid w:val="006E319D"/>
    <w:rsid w:val="006E32F4"/>
    <w:rsid w:val="006E3D06"/>
    <w:rsid w:val="006E4167"/>
    <w:rsid w:val="006E41BD"/>
    <w:rsid w:val="006E41E2"/>
    <w:rsid w:val="006E476D"/>
    <w:rsid w:val="006E47C3"/>
    <w:rsid w:val="006E4BBA"/>
    <w:rsid w:val="006E4DE4"/>
    <w:rsid w:val="006E4F6E"/>
    <w:rsid w:val="006E4F88"/>
    <w:rsid w:val="006E4FA0"/>
    <w:rsid w:val="006E55C1"/>
    <w:rsid w:val="006E5727"/>
    <w:rsid w:val="006E59C8"/>
    <w:rsid w:val="006E59D0"/>
    <w:rsid w:val="006E59E0"/>
    <w:rsid w:val="006E5E67"/>
    <w:rsid w:val="006E5E68"/>
    <w:rsid w:val="006E5FAD"/>
    <w:rsid w:val="006E60DC"/>
    <w:rsid w:val="006E614A"/>
    <w:rsid w:val="006E6270"/>
    <w:rsid w:val="006E627B"/>
    <w:rsid w:val="006E62E8"/>
    <w:rsid w:val="006E636F"/>
    <w:rsid w:val="006E6706"/>
    <w:rsid w:val="006E670C"/>
    <w:rsid w:val="006E6835"/>
    <w:rsid w:val="006E6858"/>
    <w:rsid w:val="006E6880"/>
    <w:rsid w:val="006E69CA"/>
    <w:rsid w:val="006E6B2E"/>
    <w:rsid w:val="006E6C18"/>
    <w:rsid w:val="006E6F13"/>
    <w:rsid w:val="006E6FEE"/>
    <w:rsid w:val="006E7099"/>
    <w:rsid w:val="006E73BC"/>
    <w:rsid w:val="006E7647"/>
    <w:rsid w:val="006E7C96"/>
    <w:rsid w:val="006E7D2B"/>
    <w:rsid w:val="006F04CA"/>
    <w:rsid w:val="006F097E"/>
    <w:rsid w:val="006F0AB2"/>
    <w:rsid w:val="006F0B66"/>
    <w:rsid w:val="006F1022"/>
    <w:rsid w:val="006F117B"/>
    <w:rsid w:val="006F14DA"/>
    <w:rsid w:val="006F19D3"/>
    <w:rsid w:val="006F1A68"/>
    <w:rsid w:val="006F1BBC"/>
    <w:rsid w:val="006F1BC9"/>
    <w:rsid w:val="006F1F9C"/>
    <w:rsid w:val="006F2705"/>
    <w:rsid w:val="006F2920"/>
    <w:rsid w:val="006F2BA7"/>
    <w:rsid w:val="006F2DE0"/>
    <w:rsid w:val="006F2E0B"/>
    <w:rsid w:val="006F3092"/>
    <w:rsid w:val="006F34A2"/>
    <w:rsid w:val="006F3504"/>
    <w:rsid w:val="006F3517"/>
    <w:rsid w:val="006F37D3"/>
    <w:rsid w:val="006F3A81"/>
    <w:rsid w:val="006F3BFB"/>
    <w:rsid w:val="006F3C74"/>
    <w:rsid w:val="006F3F40"/>
    <w:rsid w:val="006F3F61"/>
    <w:rsid w:val="006F3F8C"/>
    <w:rsid w:val="006F3FCB"/>
    <w:rsid w:val="006F4270"/>
    <w:rsid w:val="006F428F"/>
    <w:rsid w:val="006F4A10"/>
    <w:rsid w:val="006F4DEC"/>
    <w:rsid w:val="006F4E76"/>
    <w:rsid w:val="006F5021"/>
    <w:rsid w:val="006F5061"/>
    <w:rsid w:val="006F5066"/>
    <w:rsid w:val="006F5071"/>
    <w:rsid w:val="006F52B4"/>
    <w:rsid w:val="006F565D"/>
    <w:rsid w:val="006F5D73"/>
    <w:rsid w:val="006F62D4"/>
    <w:rsid w:val="006F63B8"/>
    <w:rsid w:val="006F63F8"/>
    <w:rsid w:val="006F69C7"/>
    <w:rsid w:val="006F6B0D"/>
    <w:rsid w:val="006F6BD9"/>
    <w:rsid w:val="006F6ECB"/>
    <w:rsid w:val="006F7011"/>
    <w:rsid w:val="006F71B6"/>
    <w:rsid w:val="006F72C1"/>
    <w:rsid w:val="006F74AF"/>
    <w:rsid w:val="006F7A17"/>
    <w:rsid w:val="006F7CD4"/>
    <w:rsid w:val="006F7FDE"/>
    <w:rsid w:val="007001B4"/>
    <w:rsid w:val="007008CF"/>
    <w:rsid w:val="00700962"/>
    <w:rsid w:val="00700D4B"/>
    <w:rsid w:val="00700DEA"/>
    <w:rsid w:val="00700F7D"/>
    <w:rsid w:val="0070116F"/>
    <w:rsid w:val="007011D2"/>
    <w:rsid w:val="00701412"/>
    <w:rsid w:val="00701802"/>
    <w:rsid w:val="00701831"/>
    <w:rsid w:val="00701A33"/>
    <w:rsid w:val="00701AC9"/>
    <w:rsid w:val="00701E71"/>
    <w:rsid w:val="00701EC6"/>
    <w:rsid w:val="00702267"/>
    <w:rsid w:val="00702355"/>
    <w:rsid w:val="007023BA"/>
    <w:rsid w:val="00702696"/>
    <w:rsid w:val="00702720"/>
    <w:rsid w:val="00702AE1"/>
    <w:rsid w:val="00702CD3"/>
    <w:rsid w:val="00702F6D"/>
    <w:rsid w:val="00703129"/>
    <w:rsid w:val="00703412"/>
    <w:rsid w:val="00703823"/>
    <w:rsid w:val="0070384F"/>
    <w:rsid w:val="0070385D"/>
    <w:rsid w:val="007038ED"/>
    <w:rsid w:val="00703AB5"/>
    <w:rsid w:val="00703B48"/>
    <w:rsid w:val="00703B85"/>
    <w:rsid w:val="00703D29"/>
    <w:rsid w:val="00703E57"/>
    <w:rsid w:val="00703EEF"/>
    <w:rsid w:val="0070412F"/>
    <w:rsid w:val="00704210"/>
    <w:rsid w:val="00704329"/>
    <w:rsid w:val="00704575"/>
    <w:rsid w:val="007046BC"/>
    <w:rsid w:val="00704768"/>
    <w:rsid w:val="007047C0"/>
    <w:rsid w:val="007047F6"/>
    <w:rsid w:val="00704820"/>
    <w:rsid w:val="007048FA"/>
    <w:rsid w:val="00704CBB"/>
    <w:rsid w:val="0070531E"/>
    <w:rsid w:val="007056E7"/>
    <w:rsid w:val="00705922"/>
    <w:rsid w:val="0070597B"/>
    <w:rsid w:val="007059D0"/>
    <w:rsid w:val="00705B54"/>
    <w:rsid w:val="007061EB"/>
    <w:rsid w:val="0070646D"/>
    <w:rsid w:val="007064E9"/>
    <w:rsid w:val="00706519"/>
    <w:rsid w:val="007067BA"/>
    <w:rsid w:val="00706811"/>
    <w:rsid w:val="007069F1"/>
    <w:rsid w:val="00706D6E"/>
    <w:rsid w:val="00707398"/>
    <w:rsid w:val="0070775A"/>
    <w:rsid w:val="007079F2"/>
    <w:rsid w:val="00707E05"/>
    <w:rsid w:val="00707FB9"/>
    <w:rsid w:val="00710010"/>
    <w:rsid w:val="0071034D"/>
    <w:rsid w:val="007104E7"/>
    <w:rsid w:val="007106A9"/>
    <w:rsid w:val="00710955"/>
    <w:rsid w:val="007109B9"/>
    <w:rsid w:val="00710A69"/>
    <w:rsid w:val="00710A85"/>
    <w:rsid w:val="0071111F"/>
    <w:rsid w:val="00711212"/>
    <w:rsid w:val="007112C4"/>
    <w:rsid w:val="007112E0"/>
    <w:rsid w:val="0071158C"/>
    <w:rsid w:val="007115D3"/>
    <w:rsid w:val="00711ADB"/>
    <w:rsid w:val="00711BF8"/>
    <w:rsid w:val="00711C22"/>
    <w:rsid w:val="00711E15"/>
    <w:rsid w:val="00711E44"/>
    <w:rsid w:val="0071217C"/>
    <w:rsid w:val="007122E8"/>
    <w:rsid w:val="007122F8"/>
    <w:rsid w:val="00712309"/>
    <w:rsid w:val="00712471"/>
    <w:rsid w:val="00712534"/>
    <w:rsid w:val="00712569"/>
    <w:rsid w:val="0071271B"/>
    <w:rsid w:val="00712725"/>
    <w:rsid w:val="007127A7"/>
    <w:rsid w:val="0071291B"/>
    <w:rsid w:val="007129CE"/>
    <w:rsid w:val="00712A87"/>
    <w:rsid w:val="00712ABE"/>
    <w:rsid w:val="00712BE4"/>
    <w:rsid w:val="00712D01"/>
    <w:rsid w:val="00712D2C"/>
    <w:rsid w:val="00712F3F"/>
    <w:rsid w:val="00713219"/>
    <w:rsid w:val="007132A4"/>
    <w:rsid w:val="0071371E"/>
    <w:rsid w:val="0071378A"/>
    <w:rsid w:val="007138C7"/>
    <w:rsid w:val="00713925"/>
    <w:rsid w:val="00713A36"/>
    <w:rsid w:val="00713B6F"/>
    <w:rsid w:val="00713CD1"/>
    <w:rsid w:val="00713F91"/>
    <w:rsid w:val="0071402C"/>
    <w:rsid w:val="0071420F"/>
    <w:rsid w:val="00714532"/>
    <w:rsid w:val="00714569"/>
    <w:rsid w:val="007146AD"/>
    <w:rsid w:val="007146EA"/>
    <w:rsid w:val="0071494D"/>
    <w:rsid w:val="00714DDD"/>
    <w:rsid w:val="00714EF4"/>
    <w:rsid w:val="00714FD4"/>
    <w:rsid w:val="00715437"/>
    <w:rsid w:val="00715535"/>
    <w:rsid w:val="0071586A"/>
    <w:rsid w:val="00715A5A"/>
    <w:rsid w:val="00715D43"/>
    <w:rsid w:val="00716051"/>
    <w:rsid w:val="00716281"/>
    <w:rsid w:val="00716418"/>
    <w:rsid w:val="007164C3"/>
    <w:rsid w:val="00716707"/>
    <w:rsid w:val="007168E3"/>
    <w:rsid w:val="00716982"/>
    <w:rsid w:val="00716D21"/>
    <w:rsid w:val="00716E67"/>
    <w:rsid w:val="00717337"/>
    <w:rsid w:val="0071742B"/>
    <w:rsid w:val="00717462"/>
    <w:rsid w:val="007174C3"/>
    <w:rsid w:val="0071751D"/>
    <w:rsid w:val="007176FA"/>
    <w:rsid w:val="00717779"/>
    <w:rsid w:val="00717A5D"/>
    <w:rsid w:val="007203CA"/>
    <w:rsid w:val="00720507"/>
    <w:rsid w:val="0072059F"/>
    <w:rsid w:val="00720817"/>
    <w:rsid w:val="00720AF1"/>
    <w:rsid w:val="00720B29"/>
    <w:rsid w:val="00720B3B"/>
    <w:rsid w:val="00720BC5"/>
    <w:rsid w:val="00720DAF"/>
    <w:rsid w:val="00720DF3"/>
    <w:rsid w:val="007212E3"/>
    <w:rsid w:val="007215AD"/>
    <w:rsid w:val="00721913"/>
    <w:rsid w:val="00721A74"/>
    <w:rsid w:val="00721DAA"/>
    <w:rsid w:val="00721F61"/>
    <w:rsid w:val="00721FCE"/>
    <w:rsid w:val="007221C6"/>
    <w:rsid w:val="00722220"/>
    <w:rsid w:val="007223DB"/>
    <w:rsid w:val="00722421"/>
    <w:rsid w:val="00722470"/>
    <w:rsid w:val="0072254E"/>
    <w:rsid w:val="0072257F"/>
    <w:rsid w:val="0072261C"/>
    <w:rsid w:val="00722629"/>
    <w:rsid w:val="00722B4E"/>
    <w:rsid w:val="00722CB4"/>
    <w:rsid w:val="00722D96"/>
    <w:rsid w:val="00722E3E"/>
    <w:rsid w:val="00722E5B"/>
    <w:rsid w:val="00723126"/>
    <w:rsid w:val="00723314"/>
    <w:rsid w:val="00723507"/>
    <w:rsid w:val="00723567"/>
    <w:rsid w:val="00723913"/>
    <w:rsid w:val="007239B5"/>
    <w:rsid w:val="00723C1C"/>
    <w:rsid w:val="00723EA7"/>
    <w:rsid w:val="0072400D"/>
    <w:rsid w:val="00724021"/>
    <w:rsid w:val="00724135"/>
    <w:rsid w:val="007242B0"/>
    <w:rsid w:val="0072439D"/>
    <w:rsid w:val="007243BE"/>
    <w:rsid w:val="007245A8"/>
    <w:rsid w:val="00724776"/>
    <w:rsid w:val="00724A32"/>
    <w:rsid w:val="00725253"/>
    <w:rsid w:val="007252BA"/>
    <w:rsid w:val="00725311"/>
    <w:rsid w:val="00725691"/>
    <w:rsid w:val="00725E5C"/>
    <w:rsid w:val="00725EE9"/>
    <w:rsid w:val="00726031"/>
    <w:rsid w:val="007260FD"/>
    <w:rsid w:val="00726216"/>
    <w:rsid w:val="007263FA"/>
    <w:rsid w:val="00726562"/>
    <w:rsid w:val="00726563"/>
    <w:rsid w:val="00726978"/>
    <w:rsid w:val="00726E31"/>
    <w:rsid w:val="00726F1A"/>
    <w:rsid w:val="00726FA4"/>
    <w:rsid w:val="007274AA"/>
    <w:rsid w:val="007275C9"/>
    <w:rsid w:val="007276D0"/>
    <w:rsid w:val="00727997"/>
    <w:rsid w:val="00730427"/>
    <w:rsid w:val="007304FF"/>
    <w:rsid w:val="00730A22"/>
    <w:rsid w:val="00730EC4"/>
    <w:rsid w:val="00730F04"/>
    <w:rsid w:val="007310C6"/>
    <w:rsid w:val="00731141"/>
    <w:rsid w:val="007312A6"/>
    <w:rsid w:val="007312CC"/>
    <w:rsid w:val="0073130F"/>
    <w:rsid w:val="00731337"/>
    <w:rsid w:val="00731352"/>
    <w:rsid w:val="0073138A"/>
    <w:rsid w:val="0073142A"/>
    <w:rsid w:val="0073182C"/>
    <w:rsid w:val="0073194F"/>
    <w:rsid w:val="00731C5D"/>
    <w:rsid w:val="00731E5A"/>
    <w:rsid w:val="00731EAD"/>
    <w:rsid w:val="00731EDE"/>
    <w:rsid w:val="007321B0"/>
    <w:rsid w:val="00732319"/>
    <w:rsid w:val="0073238A"/>
    <w:rsid w:val="007324E5"/>
    <w:rsid w:val="007324F3"/>
    <w:rsid w:val="007326AB"/>
    <w:rsid w:val="00732993"/>
    <w:rsid w:val="00732A1A"/>
    <w:rsid w:val="00733095"/>
    <w:rsid w:val="007330A4"/>
    <w:rsid w:val="007330D6"/>
    <w:rsid w:val="00733354"/>
    <w:rsid w:val="0073338C"/>
    <w:rsid w:val="00733418"/>
    <w:rsid w:val="007335E3"/>
    <w:rsid w:val="007336C0"/>
    <w:rsid w:val="00733757"/>
    <w:rsid w:val="007337A4"/>
    <w:rsid w:val="00733A4E"/>
    <w:rsid w:val="00733AEA"/>
    <w:rsid w:val="00733D6E"/>
    <w:rsid w:val="00733E9F"/>
    <w:rsid w:val="0073436C"/>
    <w:rsid w:val="007344DD"/>
    <w:rsid w:val="007346FF"/>
    <w:rsid w:val="00734919"/>
    <w:rsid w:val="007349D3"/>
    <w:rsid w:val="00734E88"/>
    <w:rsid w:val="00734F29"/>
    <w:rsid w:val="00734F92"/>
    <w:rsid w:val="007350E6"/>
    <w:rsid w:val="00735390"/>
    <w:rsid w:val="007354CC"/>
    <w:rsid w:val="007355DC"/>
    <w:rsid w:val="00735861"/>
    <w:rsid w:val="00735BE5"/>
    <w:rsid w:val="00736027"/>
    <w:rsid w:val="007360B5"/>
    <w:rsid w:val="007362EA"/>
    <w:rsid w:val="007364E3"/>
    <w:rsid w:val="007364F1"/>
    <w:rsid w:val="00736546"/>
    <w:rsid w:val="007365EF"/>
    <w:rsid w:val="007368BC"/>
    <w:rsid w:val="00736B1C"/>
    <w:rsid w:val="00736B47"/>
    <w:rsid w:val="00736BAE"/>
    <w:rsid w:val="00736D48"/>
    <w:rsid w:val="007370F4"/>
    <w:rsid w:val="007373FC"/>
    <w:rsid w:val="007375B9"/>
    <w:rsid w:val="007378A1"/>
    <w:rsid w:val="00737A16"/>
    <w:rsid w:val="00737A94"/>
    <w:rsid w:val="00737AE9"/>
    <w:rsid w:val="00737C1D"/>
    <w:rsid w:val="00737D4B"/>
    <w:rsid w:val="00737FD0"/>
    <w:rsid w:val="0074024A"/>
    <w:rsid w:val="00740298"/>
    <w:rsid w:val="007404CF"/>
    <w:rsid w:val="007406C7"/>
    <w:rsid w:val="00740768"/>
    <w:rsid w:val="00740AD8"/>
    <w:rsid w:val="00740EAB"/>
    <w:rsid w:val="007411F8"/>
    <w:rsid w:val="00741420"/>
    <w:rsid w:val="00741B32"/>
    <w:rsid w:val="00741DC8"/>
    <w:rsid w:val="00741DEB"/>
    <w:rsid w:val="007421D2"/>
    <w:rsid w:val="007421F3"/>
    <w:rsid w:val="007423ED"/>
    <w:rsid w:val="007424CC"/>
    <w:rsid w:val="007425D5"/>
    <w:rsid w:val="007427D4"/>
    <w:rsid w:val="00742973"/>
    <w:rsid w:val="00742CC2"/>
    <w:rsid w:val="00743099"/>
    <w:rsid w:val="00743423"/>
    <w:rsid w:val="007434A9"/>
    <w:rsid w:val="00743665"/>
    <w:rsid w:val="00743766"/>
    <w:rsid w:val="007439B1"/>
    <w:rsid w:val="00743A1A"/>
    <w:rsid w:val="00743F98"/>
    <w:rsid w:val="0074432B"/>
    <w:rsid w:val="007443D2"/>
    <w:rsid w:val="00744717"/>
    <w:rsid w:val="0074474E"/>
    <w:rsid w:val="00744920"/>
    <w:rsid w:val="00744B31"/>
    <w:rsid w:val="00744C59"/>
    <w:rsid w:val="00744E66"/>
    <w:rsid w:val="00744FE1"/>
    <w:rsid w:val="00745019"/>
    <w:rsid w:val="007453B0"/>
    <w:rsid w:val="007455A4"/>
    <w:rsid w:val="0074561D"/>
    <w:rsid w:val="00745AD5"/>
    <w:rsid w:val="00745C7F"/>
    <w:rsid w:val="00746188"/>
    <w:rsid w:val="00746389"/>
    <w:rsid w:val="007463B4"/>
    <w:rsid w:val="007469C3"/>
    <w:rsid w:val="00746AE2"/>
    <w:rsid w:val="00746CA4"/>
    <w:rsid w:val="00747145"/>
    <w:rsid w:val="0074719A"/>
    <w:rsid w:val="00747A47"/>
    <w:rsid w:val="00747E2E"/>
    <w:rsid w:val="00747F2F"/>
    <w:rsid w:val="00750086"/>
    <w:rsid w:val="00750213"/>
    <w:rsid w:val="00750359"/>
    <w:rsid w:val="007506F4"/>
    <w:rsid w:val="00750787"/>
    <w:rsid w:val="00750B56"/>
    <w:rsid w:val="00750C9F"/>
    <w:rsid w:val="00750DDD"/>
    <w:rsid w:val="00751116"/>
    <w:rsid w:val="00751213"/>
    <w:rsid w:val="00751409"/>
    <w:rsid w:val="007517C3"/>
    <w:rsid w:val="007519AA"/>
    <w:rsid w:val="00751A72"/>
    <w:rsid w:val="00752033"/>
    <w:rsid w:val="007521EE"/>
    <w:rsid w:val="0075232A"/>
    <w:rsid w:val="00752343"/>
    <w:rsid w:val="00752668"/>
    <w:rsid w:val="007526FA"/>
    <w:rsid w:val="007527F3"/>
    <w:rsid w:val="0075291E"/>
    <w:rsid w:val="0075294E"/>
    <w:rsid w:val="007529CF"/>
    <w:rsid w:val="00752CAF"/>
    <w:rsid w:val="00752D57"/>
    <w:rsid w:val="00752DE4"/>
    <w:rsid w:val="00752ED5"/>
    <w:rsid w:val="007532B4"/>
    <w:rsid w:val="00753394"/>
    <w:rsid w:val="007535F8"/>
    <w:rsid w:val="00753654"/>
    <w:rsid w:val="00753666"/>
    <w:rsid w:val="00753B46"/>
    <w:rsid w:val="00753D73"/>
    <w:rsid w:val="00753E75"/>
    <w:rsid w:val="007545BD"/>
    <w:rsid w:val="00754DDE"/>
    <w:rsid w:val="00755098"/>
    <w:rsid w:val="0075513E"/>
    <w:rsid w:val="007551BA"/>
    <w:rsid w:val="007556AC"/>
    <w:rsid w:val="00755716"/>
    <w:rsid w:val="00755930"/>
    <w:rsid w:val="007559DB"/>
    <w:rsid w:val="00755D53"/>
    <w:rsid w:val="00755F60"/>
    <w:rsid w:val="0075600D"/>
    <w:rsid w:val="007564D1"/>
    <w:rsid w:val="007565C1"/>
    <w:rsid w:val="00756635"/>
    <w:rsid w:val="0075682B"/>
    <w:rsid w:val="00756B16"/>
    <w:rsid w:val="00756BCA"/>
    <w:rsid w:val="00756F8A"/>
    <w:rsid w:val="00757080"/>
    <w:rsid w:val="007570F8"/>
    <w:rsid w:val="00757101"/>
    <w:rsid w:val="0075725C"/>
    <w:rsid w:val="00757993"/>
    <w:rsid w:val="00757A6D"/>
    <w:rsid w:val="00757B77"/>
    <w:rsid w:val="00757C29"/>
    <w:rsid w:val="00757E71"/>
    <w:rsid w:val="00757F1F"/>
    <w:rsid w:val="007600BA"/>
    <w:rsid w:val="007602E9"/>
    <w:rsid w:val="007605D5"/>
    <w:rsid w:val="00760880"/>
    <w:rsid w:val="00760AE5"/>
    <w:rsid w:val="00760D42"/>
    <w:rsid w:val="00760E5A"/>
    <w:rsid w:val="007611F6"/>
    <w:rsid w:val="00761CE3"/>
    <w:rsid w:val="00761D3F"/>
    <w:rsid w:val="00762387"/>
    <w:rsid w:val="00762597"/>
    <w:rsid w:val="007627B6"/>
    <w:rsid w:val="00762893"/>
    <w:rsid w:val="00762907"/>
    <w:rsid w:val="00762A21"/>
    <w:rsid w:val="00762B05"/>
    <w:rsid w:val="00762B17"/>
    <w:rsid w:val="00762B81"/>
    <w:rsid w:val="00762BAC"/>
    <w:rsid w:val="00762E51"/>
    <w:rsid w:val="00762EA2"/>
    <w:rsid w:val="007633DE"/>
    <w:rsid w:val="0076340E"/>
    <w:rsid w:val="0076361F"/>
    <w:rsid w:val="00763820"/>
    <w:rsid w:val="00764164"/>
    <w:rsid w:val="00764788"/>
    <w:rsid w:val="00764820"/>
    <w:rsid w:val="007648D3"/>
    <w:rsid w:val="00764936"/>
    <w:rsid w:val="00764D38"/>
    <w:rsid w:val="00764ED9"/>
    <w:rsid w:val="007654F4"/>
    <w:rsid w:val="007656CC"/>
    <w:rsid w:val="00765BC7"/>
    <w:rsid w:val="00765C0F"/>
    <w:rsid w:val="007662B4"/>
    <w:rsid w:val="007663E8"/>
    <w:rsid w:val="00766429"/>
    <w:rsid w:val="0076650F"/>
    <w:rsid w:val="00766577"/>
    <w:rsid w:val="0076663D"/>
    <w:rsid w:val="00766A5F"/>
    <w:rsid w:val="00766BB0"/>
    <w:rsid w:val="00766F3C"/>
    <w:rsid w:val="00767028"/>
    <w:rsid w:val="00767231"/>
    <w:rsid w:val="00767628"/>
    <w:rsid w:val="00767631"/>
    <w:rsid w:val="007677C4"/>
    <w:rsid w:val="00767810"/>
    <w:rsid w:val="00767AFF"/>
    <w:rsid w:val="00767BBF"/>
    <w:rsid w:val="00767E3B"/>
    <w:rsid w:val="00767EB7"/>
    <w:rsid w:val="00767F92"/>
    <w:rsid w:val="0077007E"/>
    <w:rsid w:val="00770358"/>
    <w:rsid w:val="00770722"/>
    <w:rsid w:val="007709F6"/>
    <w:rsid w:val="00770BF6"/>
    <w:rsid w:val="00770C2C"/>
    <w:rsid w:val="00770C97"/>
    <w:rsid w:val="00770D4E"/>
    <w:rsid w:val="00770DE3"/>
    <w:rsid w:val="00770E31"/>
    <w:rsid w:val="00770E36"/>
    <w:rsid w:val="00770F72"/>
    <w:rsid w:val="007712EA"/>
    <w:rsid w:val="007712F5"/>
    <w:rsid w:val="00771380"/>
    <w:rsid w:val="0077146D"/>
    <w:rsid w:val="007715EC"/>
    <w:rsid w:val="00771A55"/>
    <w:rsid w:val="00771B75"/>
    <w:rsid w:val="00771DE0"/>
    <w:rsid w:val="00771EC6"/>
    <w:rsid w:val="0077208C"/>
    <w:rsid w:val="00772230"/>
    <w:rsid w:val="0077229C"/>
    <w:rsid w:val="007724DB"/>
    <w:rsid w:val="007724F3"/>
    <w:rsid w:val="00772536"/>
    <w:rsid w:val="00772580"/>
    <w:rsid w:val="0077269A"/>
    <w:rsid w:val="00772745"/>
    <w:rsid w:val="007728E1"/>
    <w:rsid w:val="00772C4A"/>
    <w:rsid w:val="00772C99"/>
    <w:rsid w:val="00772CD6"/>
    <w:rsid w:val="0077300F"/>
    <w:rsid w:val="00773033"/>
    <w:rsid w:val="0077313C"/>
    <w:rsid w:val="00773367"/>
    <w:rsid w:val="0077356A"/>
    <w:rsid w:val="007737DE"/>
    <w:rsid w:val="007738F0"/>
    <w:rsid w:val="007739EC"/>
    <w:rsid w:val="00773ADF"/>
    <w:rsid w:val="00773B36"/>
    <w:rsid w:val="00773CD3"/>
    <w:rsid w:val="00773E08"/>
    <w:rsid w:val="00773F2E"/>
    <w:rsid w:val="00773F34"/>
    <w:rsid w:val="007742B7"/>
    <w:rsid w:val="007742E2"/>
    <w:rsid w:val="00774458"/>
    <w:rsid w:val="0077447B"/>
    <w:rsid w:val="00774932"/>
    <w:rsid w:val="007749B6"/>
    <w:rsid w:val="00774AC0"/>
    <w:rsid w:val="00774BC2"/>
    <w:rsid w:val="00774FFB"/>
    <w:rsid w:val="0077510A"/>
    <w:rsid w:val="00775495"/>
    <w:rsid w:val="007754F7"/>
    <w:rsid w:val="00775775"/>
    <w:rsid w:val="00775836"/>
    <w:rsid w:val="00775967"/>
    <w:rsid w:val="007759B2"/>
    <w:rsid w:val="00775ADC"/>
    <w:rsid w:val="00775C81"/>
    <w:rsid w:val="00775D6F"/>
    <w:rsid w:val="00775F09"/>
    <w:rsid w:val="00775F83"/>
    <w:rsid w:val="00776499"/>
    <w:rsid w:val="0077684A"/>
    <w:rsid w:val="007768AD"/>
    <w:rsid w:val="00776BB2"/>
    <w:rsid w:val="00776E53"/>
    <w:rsid w:val="00776EA9"/>
    <w:rsid w:val="00777094"/>
    <w:rsid w:val="0077717C"/>
    <w:rsid w:val="007771D0"/>
    <w:rsid w:val="00777529"/>
    <w:rsid w:val="00777643"/>
    <w:rsid w:val="007776A3"/>
    <w:rsid w:val="007778B8"/>
    <w:rsid w:val="007778CC"/>
    <w:rsid w:val="0078014D"/>
    <w:rsid w:val="00780280"/>
    <w:rsid w:val="00780339"/>
    <w:rsid w:val="007803CE"/>
    <w:rsid w:val="00780769"/>
    <w:rsid w:val="0078078F"/>
    <w:rsid w:val="00780B29"/>
    <w:rsid w:val="007811AC"/>
    <w:rsid w:val="00781214"/>
    <w:rsid w:val="00781269"/>
    <w:rsid w:val="007813CE"/>
    <w:rsid w:val="007814EF"/>
    <w:rsid w:val="007815F0"/>
    <w:rsid w:val="00781A91"/>
    <w:rsid w:val="00781C59"/>
    <w:rsid w:val="00781F8E"/>
    <w:rsid w:val="007820B4"/>
    <w:rsid w:val="007820C4"/>
    <w:rsid w:val="007822CD"/>
    <w:rsid w:val="00782425"/>
    <w:rsid w:val="00782568"/>
    <w:rsid w:val="00782593"/>
    <w:rsid w:val="0078264B"/>
    <w:rsid w:val="007826B6"/>
    <w:rsid w:val="00782738"/>
    <w:rsid w:val="00782809"/>
    <w:rsid w:val="0078287D"/>
    <w:rsid w:val="00782977"/>
    <w:rsid w:val="00782998"/>
    <w:rsid w:val="00782AE6"/>
    <w:rsid w:val="00782B4F"/>
    <w:rsid w:val="00782C6A"/>
    <w:rsid w:val="00782E1C"/>
    <w:rsid w:val="00782E41"/>
    <w:rsid w:val="00782F7B"/>
    <w:rsid w:val="00782FD9"/>
    <w:rsid w:val="00783072"/>
    <w:rsid w:val="007832EE"/>
    <w:rsid w:val="00783347"/>
    <w:rsid w:val="007836AE"/>
    <w:rsid w:val="00783CE0"/>
    <w:rsid w:val="00783D94"/>
    <w:rsid w:val="007841EB"/>
    <w:rsid w:val="007843F3"/>
    <w:rsid w:val="007843F9"/>
    <w:rsid w:val="007844C1"/>
    <w:rsid w:val="0078450E"/>
    <w:rsid w:val="0078461D"/>
    <w:rsid w:val="00784970"/>
    <w:rsid w:val="00784AB5"/>
    <w:rsid w:val="00784E80"/>
    <w:rsid w:val="00785296"/>
    <w:rsid w:val="0078535A"/>
    <w:rsid w:val="0078536A"/>
    <w:rsid w:val="007856B1"/>
    <w:rsid w:val="0078571F"/>
    <w:rsid w:val="00785825"/>
    <w:rsid w:val="00785BD3"/>
    <w:rsid w:val="00785D86"/>
    <w:rsid w:val="007860B3"/>
    <w:rsid w:val="00786450"/>
    <w:rsid w:val="007864C5"/>
    <w:rsid w:val="0078657A"/>
    <w:rsid w:val="007866C8"/>
    <w:rsid w:val="007866E0"/>
    <w:rsid w:val="0078679D"/>
    <w:rsid w:val="007867C0"/>
    <w:rsid w:val="00786ACB"/>
    <w:rsid w:val="00786C7A"/>
    <w:rsid w:val="00786E61"/>
    <w:rsid w:val="00787074"/>
    <w:rsid w:val="00787078"/>
    <w:rsid w:val="007870C5"/>
    <w:rsid w:val="007871E0"/>
    <w:rsid w:val="00787332"/>
    <w:rsid w:val="007874FA"/>
    <w:rsid w:val="0078757C"/>
    <w:rsid w:val="007875E0"/>
    <w:rsid w:val="00787990"/>
    <w:rsid w:val="00787D16"/>
    <w:rsid w:val="00787DE5"/>
    <w:rsid w:val="007902BB"/>
    <w:rsid w:val="007902CA"/>
    <w:rsid w:val="00790310"/>
    <w:rsid w:val="0079067C"/>
    <w:rsid w:val="007908E7"/>
    <w:rsid w:val="00790954"/>
    <w:rsid w:val="00790EE9"/>
    <w:rsid w:val="00790F4B"/>
    <w:rsid w:val="00790F61"/>
    <w:rsid w:val="00790F8A"/>
    <w:rsid w:val="00791123"/>
    <w:rsid w:val="007911C8"/>
    <w:rsid w:val="0079143D"/>
    <w:rsid w:val="00791500"/>
    <w:rsid w:val="00791697"/>
    <w:rsid w:val="0079175F"/>
    <w:rsid w:val="00791ACF"/>
    <w:rsid w:val="00791D69"/>
    <w:rsid w:val="00791DE1"/>
    <w:rsid w:val="00791EDD"/>
    <w:rsid w:val="007921DA"/>
    <w:rsid w:val="007921DC"/>
    <w:rsid w:val="007922F3"/>
    <w:rsid w:val="007924D5"/>
    <w:rsid w:val="00792765"/>
    <w:rsid w:val="00792ECD"/>
    <w:rsid w:val="0079306E"/>
    <w:rsid w:val="007932D9"/>
    <w:rsid w:val="0079361A"/>
    <w:rsid w:val="0079368A"/>
    <w:rsid w:val="007937EF"/>
    <w:rsid w:val="00793A26"/>
    <w:rsid w:val="00793AFE"/>
    <w:rsid w:val="00793B38"/>
    <w:rsid w:val="00793B9F"/>
    <w:rsid w:val="0079429B"/>
    <w:rsid w:val="007942C3"/>
    <w:rsid w:val="00794496"/>
    <w:rsid w:val="0079458C"/>
    <w:rsid w:val="007945F9"/>
    <w:rsid w:val="00794838"/>
    <w:rsid w:val="00794913"/>
    <w:rsid w:val="00794A15"/>
    <w:rsid w:val="00794B74"/>
    <w:rsid w:val="00794E18"/>
    <w:rsid w:val="00794EB4"/>
    <w:rsid w:val="00794F4B"/>
    <w:rsid w:val="00794FD7"/>
    <w:rsid w:val="0079503D"/>
    <w:rsid w:val="00795042"/>
    <w:rsid w:val="007950BD"/>
    <w:rsid w:val="007954D2"/>
    <w:rsid w:val="00795C02"/>
    <w:rsid w:val="00795C3B"/>
    <w:rsid w:val="00795D73"/>
    <w:rsid w:val="00795DBD"/>
    <w:rsid w:val="00795E87"/>
    <w:rsid w:val="00795F7E"/>
    <w:rsid w:val="007960E1"/>
    <w:rsid w:val="007961DC"/>
    <w:rsid w:val="00796234"/>
    <w:rsid w:val="00796544"/>
    <w:rsid w:val="00796694"/>
    <w:rsid w:val="0079681E"/>
    <w:rsid w:val="00796910"/>
    <w:rsid w:val="00796AA4"/>
    <w:rsid w:val="0079722E"/>
    <w:rsid w:val="00797277"/>
    <w:rsid w:val="007972F4"/>
    <w:rsid w:val="007973DF"/>
    <w:rsid w:val="007975C0"/>
    <w:rsid w:val="0079765A"/>
    <w:rsid w:val="007978B2"/>
    <w:rsid w:val="00797A2D"/>
    <w:rsid w:val="00797B49"/>
    <w:rsid w:val="00797D68"/>
    <w:rsid w:val="00797E2C"/>
    <w:rsid w:val="00797F65"/>
    <w:rsid w:val="00797F83"/>
    <w:rsid w:val="007A0222"/>
    <w:rsid w:val="007A02E4"/>
    <w:rsid w:val="007A033E"/>
    <w:rsid w:val="007A0512"/>
    <w:rsid w:val="007A0C99"/>
    <w:rsid w:val="007A10B8"/>
    <w:rsid w:val="007A125A"/>
    <w:rsid w:val="007A1382"/>
    <w:rsid w:val="007A17AA"/>
    <w:rsid w:val="007A1C79"/>
    <w:rsid w:val="007A1DBC"/>
    <w:rsid w:val="007A1EEE"/>
    <w:rsid w:val="007A1EFF"/>
    <w:rsid w:val="007A238E"/>
    <w:rsid w:val="007A26B0"/>
    <w:rsid w:val="007A29CB"/>
    <w:rsid w:val="007A2A4E"/>
    <w:rsid w:val="007A2B6E"/>
    <w:rsid w:val="007A2C1B"/>
    <w:rsid w:val="007A2C38"/>
    <w:rsid w:val="007A2D4F"/>
    <w:rsid w:val="007A320C"/>
    <w:rsid w:val="007A3292"/>
    <w:rsid w:val="007A3607"/>
    <w:rsid w:val="007A36C1"/>
    <w:rsid w:val="007A37A4"/>
    <w:rsid w:val="007A37A8"/>
    <w:rsid w:val="007A3846"/>
    <w:rsid w:val="007A3CF4"/>
    <w:rsid w:val="007A3DDD"/>
    <w:rsid w:val="007A413A"/>
    <w:rsid w:val="007A486B"/>
    <w:rsid w:val="007A48D5"/>
    <w:rsid w:val="007A4930"/>
    <w:rsid w:val="007A499F"/>
    <w:rsid w:val="007A4BE4"/>
    <w:rsid w:val="007A4E93"/>
    <w:rsid w:val="007A519F"/>
    <w:rsid w:val="007A5349"/>
    <w:rsid w:val="007A53E8"/>
    <w:rsid w:val="007A5827"/>
    <w:rsid w:val="007A5886"/>
    <w:rsid w:val="007A5A49"/>
    <w:rsid w:val="007A603E"/>
    <w:rsid w:val="007A618C"/>
    <w:rsid w:val="007A627E"/>
    <w:rsid w:val="007A6513"/>
    <w:rsid w:val="007A6652"/>
    <w:rsid w:val="007A6715"/>
    <w:rsid w:val="007A68D4"/>
    <w:rsid w:val="007A69DB"/>
    <w:rsid w:val="007A6AFD"/>
    <w:rsid w:val="007A6B14"/>
    <w:rsid w:val="007A6FAB"/>
    <w:rsid w:val="007A70F7"/>
    <w:rsid w:val="007B0259"/>
    <w:rsid w:val="007B05E8"/>
    <w:rsid w:val="007B068C"/>
    <w:rsid w:val="007B0729"/>
    <w:rsid w:val="007B0867"/>
    <w:rsid w:val="007B098A"/>
    <w:rsid w:val="007B0C0D"/>
    <w:rsid w:val="007B0CDE"/>
    <w:rsid w:val="007B0D55"/>
    <w:rsid w:val="007B10A2"/>
    <w:rsid w:val="007B122F"/>
    <w:rsid w:val="007B13DE"/>
    <w:rsid w:val="007B13F8"/>
    <w:rsid w:val="007B1471"/>
    <w:rsid w:val="007B19E3"/>
    <w:rsid w:val="007B1CE6"/>
    <w:rsid w:val="007B1D28"/>
    <w:rsid w:val="007B1E8D"/>
    <w:rsid w:val="007B22B2"/>
    <w:rsid w:val="007B22D1"/>
    <w:rsid w:val="007B24C6"/>
    <w:rsid w:val="007B2727"/>
    <w:rsid w:val="007B2774"/>
    <w:rsid w:val="007B284F"/>
    <w:rsid w:val="007B2E7C"/>
    <w:rsid w:val="007B2ECA"/>
    <w:rsid w:val="007B313B"/>
    <w:rsid w:val="007B3749"/>
    <w:rsid w:val="007B3977"/>
    <w:rsid w:val="007B3979"/>
    <w:rsid w:val="007B3DA6"/>
    <w:rsid w:val="007B3E10"/>
    <w:rsid w:val="007B41BC"/>
    <w:rsid w:val="007B4384"/>
    <w:rsid w:val="007B4392"/>
    <w:rsid w:val="007B446E"/>
    <w:rsid w:val="007B471A"/>
    <w:rsid w:val="007B4856"/>
    <w:rsid w:val="007B498B"/>
    <w:rsid w:val="007B4ABC"/>
    <w:rsid w:val="007B4C88"/>
    <w:rsid w:val="007B4EE3"/>
    <w:rsid w:val="007B52B2"/>
    <w:rsid w:val="007B52D0"/>
    <w:rsid w:val="007B55E6"/>
    <w:rsid w:val="007B55EA"/>
    <w:rsid w:val="007B564A"/>
    <w:rsid w:val="007B5849"/>
    <w:rsid w:val="007B592D"/>
    <w:rsid w:val="007B5936"/>
    <w:rsid w:val="007B59A3"/>
    <w:rsid w:val="007B5AAA"/>
    <w:rsid w:val="007B5BB5"/>
    <w:rsid w:val="007B5BCE"/>
    <w:rsid w:val="007B5DEA"/>
    <w:rsid w:val="007B5EC7"/>
    <w:rsid w:val="007B5F11"/>
    <w:rsid w:val="007B681E"/>
    <w:rsid w:val="007B6A6F"/>
    <w:rsid w:val="007B6B86"/>
    <w:rsid w:val="007B6C6D"/>
    <w:rsid w:val="007B6D10"/>
    <w:rsid w:val="007B6E41"/>
    <w:rsid w:val="007B71D3"/>
    <w:rsid w:val="007B7761"/>
    <w:rsid w:val="007B77B4"/>
    <w:rsid w:val="007B7A43"/>
    <w:rsid w:val="007B7B8B"/>
    <w:rsid w:val="007B7BE8"/>
    <w:rsid w:val="007B7C73"/>
    <w:rsid w:val="007B7DA7"/>
    <w:rsid w:val="007B7E13"/>
    <w:rsid w:val="007C04A3"/>
    <w:rsid w:val="007C04BA"/>
    <w:rsid w:val="007C04F0"/>
    <w:rsid w:val="007C06CE"/>
    <w:rsid w:val="007C07F6"/>
    <w:rsid w:val="007C091B"/>
    <w:rsid w:val="007C0BE5"/>
    <w:rsid w:val="007C0C6E"/>
    <w:rsid w:val="007C1232"/>
    <w:rsid w:val="007C143E"/>
    <w:rsid w:val="007C14AE"/>
    <w:rsid w:val="007C14F8"/>
    <w:rsid w:val="007C1766"/>
    <w:rsid w:val="007C17D3"/>
    <w:rsid w:val="007C1863"/>
    <w:rsid w:val="007C1A1C"/>
    <w:rsid w:val="007C1B22"/>
    <w:rsid w:val="007C1B6A"/>
    <w:rsid w:val="007C1C94"/>
    <w:rsid w:val="007C1CB0"/>
    <w:rsid w:val="007C2202"/>
    <w:rsid w:val="007C2352"/>
    <w:rsid w:val="007C237A"/>
    <w:rsid w:val="007C258C"/>
    <w:rsid w:val="007C25EA"/>
    <w:rsid w:val="007C2639"/>
    <w:rsid w:val="007C28B9"/>
    <w:rsid w:val="007C29B5"/>
    <w:rsid w:val="007C2AC6"/>
    <w:rsid w:val="007C2ACC"/>
    <w:rsid w:val="007C2D57"/>
    <w:rsid w:val="007C2DA5"/>
    <w:rsid w:val="007C2E75"/>
    <w:rsid w:val="007C31B3"/>
    <w:rsid w:val="007C3246"/>
    <w:rsid w:val="007C32B9"/>
    <w:rsid w:val="007C33C2"/>
    <w:rsid w:val="007C34C9"/>
    <w:rsid w:val="007C374D"/>
    <w:rsid w:val="007C37D9"/>
    <w:rsid w:val="007C38E6"/>
    <w:rsid w:val="007C39AD"/>
    <w:rsid w:val="007C3E96"/>
    <w:rsid w:val="007C3EE5"/>
    <w:rsid w:val="007C3EE7"/>
    <w:rsid w:val="007C3F8E"/>
    <w:rsid w:val="007C40AC"/>
    <w:rsid w:val="007C42AC"/>
    <w:rsid w:val="007C43D6"/>
    <w:rsid w:val="007C43EC"/>
    <w:rsid w:val="007C44BA"/>
    <w:rsid w:val="007C4526"/>
    <w:rsid w:val="007C45DD"/>
    <w:rsid w:val="007C4673"/>
    <w:rsid w:val="007C49B7"/>
    <w:rsid w:val="007C4D1C"/>
    <w:rsid w:val="007C50AF"/>
    <w:rsid w:val="007C51A6"/>
    <w:rsid w:val="007C51DE"/>
    <w:rsid w:val="007C5274"/>
    <w:rsid w:val="007C5738"/>
    <w:rsid w:val="007C58D9"/>
    <w:rsid w:val="007C5A09"/>
    <w:rsid w:val="007C5AD0"/>
    <w:rsid w:val="007C5F13"/>
    <w:rsid w:val="007C5FA3"/>
    <w:rsid w:val="007C60DF"/>
    <w:rsid w:val="007C63CD"/>
    <w:rsid w:val="007C65EC"/>
    <w:rsid w:val="007C666D"/>
    <w:rsid w:val="007C667E"/>
    <w:rsid w:val="007C6683"/>
    <w:rsid w:val="007C6756"/>
    <w:rsid w:val="007C6B38"/>
    <w:rsid w:val="007C6F34"/>
    <w:rsid w:val="007C700C"/>
    <w:rsid w:val="007C70E1"/>
    <w:rsid w:val="007C7134"/>
    <w:rsid w:val="007C722F"/>
    <w:rsid w:val="007C7255"/>
    <w:rsid w:val="007C7351"/>
    <w:rsid w:val="007C7464"/>
    <w:rsid w:val="007C7506"/>
    <w:rsid w:val="007C7602"/>
    <w:rsid w:val="007C7B30"/>
    <w:rsid w:val="007C7DB7"/>
    <w:rsid w:val="007C7F90"/>
    <w:rsid w:val="007D0013"/>
    <w:rsid w:val="007D02D0"/>
    <w:rsid w:val="007D02FA"/>
    <w:rsid w:val="007D04BC"/>
    <w:rsid w:val="007D060E"/>
    <w:rsid w:val="007D06AB"/>
    <w:rsid w:val="007D0704"/>
    <w:rsid w:val="007D0AD9"/>
    <w:rsid w:val="007D0B45"/>
    <w:rsid w:val="007D0CEF"/>
    <w:rsid w:val="007D0DEC"/>
    <w:rsid w:val="007D1198"/>
    <w:rsid w:val="007D11F7"/>
    <w:rsid w:val="007D13DC"/>
    <w:rsid w:val="007D145E"/>
    <w:rsid w:val="007D1C8B"/>
    <w:rsid w:val="007D1EEE"/>
    <w:rsid w:val="007D1F5A"/>
    <w:rsid w:val="007D2058"/>
    <w:rsid w:val="007D205F"/>
    <w:rsid w:val="007D20B6"/>
    <w:rsid w:val="007D20EF"/>
    <w:rsid w:val="007D21EB"/>
    <w:rsid w:val="007D22AC"/>
    <w:rsid w:val="007D27C7"/>
    <w:rsid w:val="007D2946"/>
    <w:rsid w:val="007D2D09"/>
    <w:rsid w:val="007D2EC6"/>
    <w:rsid w:val="007D2F7C"/>
    <w:rsid w:val="007D33EA"/>
    <w:rsid w:val="007D34B5"/>
    <w:rsid w:val="007D35C4"/>
    <w:rsid w:val="007D38F0"/>
    <w:rsid w:val="007D3A8B"/>
    <w:rsid w:val="007D3B37"/>
    <w:rsid w:val="007D3FF5"/>
    <w:rsid w:val="007D4030"/>
    <w:rsid w:val="007D463C"/>
    <w:rsid w:val="007D474C"/>
    <w:rsid w:val="007D499B"/>
    <w:rsid w:val="007D4CF7"/>
    <w:rsid w:val="007D4D67"/>
    <w:rsid w:val="007D4DF3"/>
    <w:rsid w:val="007D4E6A"/>
    <w:rsid w:val="007D4E83"/>
    <w:rsid w:val="007D4F20"/>
    <w:rsid w:val="007D500C"/>
    <w:rsid w:val="007D50D0"/>
    <w:rsid w:val="007D513A"/>
    <w:rsid w:val="007D5160"/>
    <w:rsid w:val="007D5833"/>
    <w:rsid w:val="007D5854"/>
    <w:rsid w:val="007D5DBA"/>
    <w:rsid w:val="007D6007"/>
    <w:rsid w:val="007D605B"/>
    <w:rsid w:val="007D60A8"/>
    <w:rsid w:val="007D6153"/>
    <w:rsid w:val="007D6B67"/>
    <w:rsid w:val="007D6DAD"/>
    <w:rsid w:val="007D705B"/>
    <w:rsid w:val="007D718C"/>
    <w:rsid w:val="007D71B8"/>
    <w:rsid w:val="007D7992"/>
    <w:rsid w:val="007D7B67"/>
    <w:rsid w:val="007D7EEF"/>
    <w:rsid w:val="007E01AF"/>
    <w:rsid w:val="007E07E6"/>
    <w:rsid w:val="007E099A"/>
    <w:rsid w:val="007E0E67"/>
    <w:rsid w:val="007E0E6F"/>
    <w:rsid w:val="007E0F24"/>
    <w:rsid w:val="007E1487"/>
    <w:rsid w:val="007E163B"/>
    <w:rsid w:val="007E1945"/>
    <w:rsid w:val="007E1AAA"/>
    <w:rsid w:val="007E1C2D"/>
    <w:rsid w:val="007E1F6A"/>
    <w:rsid w:val="007E212B"/>
    <w:rsid w:val="007E227C"/>
    <w:rsid w:val="007E230E"/>
    <w:rsid w:val="007E2382"/>
    <w:rsid w:val="007E241C"/>
    <w:rsid w:val="007E2526"/>
    <w:rsid w:val="007E272C"/>
    <w:rsid w:val="007E282C"/>
    <w:rsid w:val="007E2BDD"/>
    <w:rsid w:val="007E2D71"/>
    <w:rsid w:val="007E31ED"/>
    <w:rsid w:val="007E323D"/>
    <w:rsid w:val="007E347C"/>
    <w:rsid w:val="007E34AB"/>
    <w:rsid w:val="007E3529"/>
    <w:rsid w:val="007E397A"/>
    <w:rsid w:val="007E3BED"/>
    <w:rsid w:val="007E3D45"/>
    <w:rsid w:val="007E3E10"/>
    <w:rsid w:val="007E4692"/>
    <w:rsid w:val="007E4978"/>
    <w:rsid w:val="007E4AC7"/>
    <w:rsid w:val="007E4ACB"/>
    <w:rsid w:val="007E4BF3"/>
    <w:rsid w:val="007E579F"/>
    <w:rsid w:val="007E5860"/>
    <w:rsid w:val="007E592B"/>
    <w:rsid w:val="007E5D5B"/>
    <w:rsid w:val="007E5FF4"/>
    <w:rsid w:val="007E60CC"/>
    <w:rsid w:val="007E61A9"/>
    <w:rsid w:val="007E630A"/>
    <w:rsid w:val="007E65A0"/>
    <w:rsid w:val="007E65F3"/>
    <w:rsid w:val="007E672E"/>
    <w:rsid w:val="007E69F0"/>
    <w:rsid w:val="007E6BB5"/>
    <w:rsid w:val="007E6D72"/>
    <w:rsid w:val="007E6E1F"/>
    <w:rsid w:val="007E6F92"/>
    <w:rsid w:val="007E7335"/>
    <w:rsid w:val="007E73D5"/>
    <w:rsid w:val="007E76D2"/>
    <w:rsid w:val="007E777C"/>
    <w:rsid w:val="007E791E"/>
    <w:rsid w:val="007E7F43"/>
    <w:rsid w:val="007F00DC"/>
    <w:rsid w:val="007F0989"/>
    <w:rsid w:val="007F09BD"/>
    <w:rsid w:val="007F0BBD"/>
    <w:rsid w:val="007F0BDA"/>
    <w:rsid w:val="007F0D8C"/>
    <w:rsid w:val="007F0FD5"/>
    <w:rsid w:val="007F1311"/>
    <w:rsid w:val="007F145B"/>
    <w:rsid w:val="007F172F"/>
    <w:rsid w:val="007F19C6"/>
    <w:rsid w:val="007F1A7A"/>
    <w:rsid w:val="007F1BB0"/>
    <w:rsid w:val="007F25E4"/>
    <w:rsid w:val="007F2700"/>
    <w:rsid w:val="007F2703"/>
    <w:rsid w:val="007F2749"/>
    <w:rsid w:val="007F2780"/>
    <w:rsid w:val="007F29CA"/>
    <w:rsid w:val="007F2A19"/>
    <w:rsid w:val="007F2A6E"/>
    <w:rsid w:val="007F2D87"/>
    <w:rsid w:val="007F2EC3"/>
    <w:rsid w:val="007F355B"/>
    <w:rsid w:val="007F35A6"/>
    <w:rsid w:val="007F361C"/>
    <w:rsid w:val="007F38CA"/>
    <w:rsid w:val="007F3B2E"/>
    <w:rsid w:val="007F3BE5"/>
    <w:rsid w:val="007F3BF3"/>
    <w:rsid w:val="007F3E3B"/>
    <w:rsid w:val="007F4341"/>
    <w:rsid w:val="007F4572"/>
    <w:rsid w:val="007F461A"/>
    <w:rsid w:val="007F46DF"/>
    <w:rsid w:val="007F4DBA"/>
    <w:rsid w:val="007F5028"/>
    <w:rsid w:val="007F505A"/>
    <w:rsid w:val="007F5146"/>
    <w:rsid w:val="007F5259"/>
    <w:rsid w:val="007F53EF"/>
    <w:rsid w:val="007F54F4"/>
    <w:rsid w:val="007F57EF"/>
    <w:rsid w:val="007F5B30"/>
    <w:rsid w:val="007F5E08"/>
    <w:rsid w:val="007F5E18"/>
    <w:rsid w:val="007F625A"/>
    <w:rsid w:val="007F626C"/>
    <w:rsid w:val="007F6374"/>
    <w:rsid w:val="007F67CD"/>
    <w:rsid w:val="007F6AA7"/>
    <w:rsid w:val="007F6C66"/>
    <w:rsid w:val="007F6C8A"/>
    <w:rsid w:val="007F6D04"/>
    <w:rsid w:val="007F6D10"/>
    <w:rsid w:val="007F6D31"/>
    <w:rsid w:val="007F6E8D"/>
    <w:rsid w:val="007F6F82"/>
    <w:rsid w:val="007F70F2"/>
    <w:rsid w:val="007F71E1"/>
    <w:rsid w:val="007F72C3"/>
    <w:rsid w:val="007F7517"/>
    <w:rsid w:val="007F75A8"/>
    <w:rsid w:val="007F7A34"/>
    <w:rsid w:val="007F7D58"/>
    <w:rsid w:val="007F7E92"/>
    <w:rsid w:val="00800194"/>
    <w:rsid w:val="0080061F"/>
    <w:rsid w:val="00800BE7"/>
    <w:rsid w:val="00800D0B"/>
    <w:rsid w:val="00800D22"/>
    <w:rsid w:val="00800E9F"/>
    <w:rsid w:val="00800FE8"/>
    <w:rsid w:val="00801110"/>
    <w:rsid w:val="00801742"/>
    <w:rsid w:val="00801862"/>
    <w:rsid w:val="0080211C"/>
    <w:rsid w:val="00802336"/>
    <w:rsid w:val="008023F5"/>
    <w:rsid w:val="008025C4"/>
    <w:rsid w:val="0080272C"/>
    <w:rsid w:val="008027C2"/>
    <w:rsid w:val="0080294A"/>
    <w:rsid w:val="008029B0"/>
    <w:rsid w:val="008029CD"/>
    <w:rsid w:val="00802C78"/>
    <w:rsid w:val="00802D12"/>
    <w:rsid w:val="00802D3C"/>
    <w:rsid w:val="00802D86"/>
    <w:rsid w:val="00802F51"/>
    <w:rsid w:val="008030D8"/>
    <w:rsid w:val="008032C9"/>
    <w:rsid w:val="00803574"/>
    <w:rsid w:val="008036E1"/>
    <w:rsid w:val="00803D08"/>
    <w:rsid w:val="00803EDB"/>
    <w:rsid w:val="00804198"/>
    <w:rsid w:val="008041C2"/>
    <w:rsid w:val="0080476C"/>
    <w:rsid w:val="00804D00"/>
    <w:rsid w:val="00804D49"/>
    <w:rsid w:val="00804DAA"/>
    <w:rsid w:val="00804FB3"/>
    <w:rsid w:val="008050BC"/>
    <w:rsid w:val="00805170"/>
    <w:rsid w:val="008051F3"/>
    <w:rsid w:val="008052B1"/>
    <w:rsid w:val="00805514"/>
    <w:rsid w:val="00805576"/>
    <w:rsid w:val="008055A1"/>
    <w:rsid w:val="00805884"/>
    <w:rsid w:val="0080596A"/>
    <w:rsid w:val="00805C4D"/>
    <w:rsid w:val="00805DAA"/>
    <w:rsid w:val="00805E39"/>
    <w:rsid w:val="008060AC"/>
    <w:rsid w:val="0080673F"/>
    <w:rsid w:val="00806975"/>
    <w:rsid w:val="00806ABA"/>
    <w:rsid w:val="00807089"/>
    <w:rsid w:val="008071AE"/>
    <w:rsid w:val="00807271"/>
    <w:rsid w:val="00807460"/>
    <w:rsid w:val="0080755A"/>
    <w:rsid w:val="008076F2"/>
    <w:rsid w:val="00807916"/>
    <w:rsid w:val="00807A22"/>
    <w:rsid w:val="00807D9B"/>
    <w:rsid w:val="00807EF6"/>
    <w:rsid w:val="00810300"/>
    <w:rsid w:val="0081055B"/>
    <w:rsid w:val="00810658"/>
    <w:rsid w:val="008106AD"/>
    <w:rsid w:val="00810A53"/>
    <w:rsid w:val="008110EE"/>
    <w:rsid w:val="00811220"/>
    <w:rsid w:val="00811269"/>
    <w:rsid w:val="00811336"/>
    <w:rsid w:val="0081135C"/>
    <w:rsid w:val="0081154F"/>
    <w:rsid w:val="0081179F"/>
    <w:rsid w:val="008117B4"/>
    <w:rsid w:val="008118BD"/>
    <w:rsid w:val="00811A22"/>
    <w:rsid w:val="00811B4F"/>
    <w:rsid w:val="00811ECD"/>
    <w:rsid w:val="00811F72"/>
    <w:rsid w:val="0081226F"/>
    <w:rsid w:val="008123B5"/>
    <w:rsid w:val="008123B9"/>
    <w:rsid w:val="00812949"/>
    <w:rsid w:val="008129E5"/>
    <w:rsid w:val="00812BF1"/>
    <w:rsid w:val="00812E2D"/>
    <w:rsid w:val="00812F6B"/>
    <w:rsid w:val="00812FCE"/>
    <w:rsid w:val="0081303A"/>
    <w:rsid w:val="00813243"/>
    <w:rsid w:val="008132EB"/>
    <w:rsid w:val="00813388"/>
    <w:rsid w:val="008135A3"/>
    <w:rsid w:val="00813700"/>
    <w:rsid w:val="0081380A"/>
    <w:rsid w:val="00813B41"/>
    <w:rsid w:val="00813B58"/>
    <w:rsid w:val="00813BF4"/>
    <w:rsid w:val="00813DD3"/>
    <w:rsid w:val="00813E1F"/>
    <w:rsid w:val="00813F35"/>
    <w:rsid w:val="00813FD9"/>
    <w:rsid w:val="00814289"/>
    <w:rsid w:val="008143F5"/>
    <w:rsid w:val="00814497"/>
    <w:rsid w:val="008144DF"/>
    <w:rsid w:val="00814527"/>
    <w:rsid w:val="00814E7D"/>
    <w:rsid w:val="00814EAB"/>
    <w:rsid w:val="00815213"/>
    <w:rsid w:val="0081551D"/>
    <w:rsid w:val="00815906"/>
    <w:rsid w:val="00815927"/>
    <w:rsid w:val="00815DB3"/>
    <w:rsid w:val="00815DED"/>
    <w:rsid w:val="00815EC4"/>
    <w:rsid w:val="00816135"/>
    <w:rsid w:val="0081614B"/>
    <w:rsid w:val="0081627B"/>
    <w:rsid w:val="0081664E"/>
    <w:rsid w:val="0081671B"/>
    <w:rsid w:val="00816834"/>
    <w:rsid w:val="00816C7F"/>
    <w:rsid w:val="00816E10"/>
    <w:rsid w:val="00816E69"/>
    <w:rsid w:val="00816E8B"/>
    <w:rsid w:val="00816EA7"/>
    <w:rsid w:val="00816EEB"/>
    <w:rsid w:val="00816F02"/>
    <w:rsid w:val="00817317"/>
    <w:rsid w:val="00817318"/>
    <w:rsid w:val="008175BF"/>
    <w:rsid w:val="0081769F"/>
    <w:rsid w:val="00817701"/>
    <w:rsid w:val="0081770A"/>
    <w:rsid w:val="008178CC"/>
    <w:rsid w:val="008201A1"/>
    <w:rsid w:val="008205DF"/>
    <w:rsid w:val="008209E7"/>
    <w:rsid w:val="00820E0E"/>
    <w:rsid w:val="00820FD3"/>
    <w:rsid w:val="00821074"/>
    <w:rsid w:val="00821AE5"/>
    <w:rsid w:val="00822095"/>
    <w:rsid w:val="008220AE"/>
    <w:rsid w:val="008220FE"/>
    <w:rsid w:val="00822318"/>
    <w:rsid w:val="0082251D"/>
    <w:rsid w:val="00822947"/>
    <w:rsid w:val="00822A5F"/>
    <w:rsid w:val="00822AD4"/>
    <w:rsid w:val="00822FB5"/>
    <w:rsid w:val="008235AA"/>
    <w:rsid w:val="00823808"/>
    <w:rsid w:val="008238B8"/>
    <w:rsid w:val="00823ABD"/>
    <w:rsid w:val="00823BB4"/>
    <w:rsid w:val="00823D3C"/>
    <w:rsid w:val="00823DA1"/>
    <w:rsid w:val="00823E6C"/>
    <w:rsid w:val="00823FD5"/>
    <w:rsid w:val="00824151"/>
    <w:rsid w:val="0082420F"/>
    <w:rsid w:val="0082422E"/>
    <w:rsid w:val="00824359"/>
    <w:rsid w:val="00824388"/>
    <w:rsid w:val="008247B0"/>
    <w:rsid w:val="008247D6"/>
    <w:rsid w:val="00824A27"/>
    <w:rsid w:val="00824A70"/>
    <w:rsid w:val="0082511B"/>
    <w:rsid w:val="00825189"/>
    <w:rsid w:val="008252CC"/>
    <w:rsid w:val="008254FD"/>
    <w:rsid w:val="00825888"/>
    <w:rsid w:val="008258C5"/>
    <w:rsid w:val="00825C19"/>
    <w:rsid w:val="008263C9"/>
    <w:rsid w:val="008263EC"/>
    <w:rsid w:val="008266B3"/>
    <w:rsid w:val="0082671E"/>
    <w:rsid w:val="008267CB"/>
    <w:rsid w:val="008267D8"/>
    <w:rsid w:val="00826D08"/>
    <w:rsid w:val="00826EE2"/>
    <w:rsid w:val="00827414"/>
    <w:rsid w:val="0082745D"/>
    <w:rsid w:val="008274CF"/>
    <w:rsid w:val="008275BD"/>
    <w:rsid w:val="00827676"/>
    <w:rsid w:val="00827710"/>
    <w:rsid w:val="00827C6B"/>
    <w:rsid w:val="00827D36"/>
    <w:rsid w:val="00827FCA"/>
    <w:rsid w:val="008302CF"/>
    <w:rsid w:val="00830470"/>
    <w:rsid w:val="00830629"/>
    <w:rsid w:val="0083062E"/>
    <w:rsid w:val="00830655"/>
    <w:rsid w:val="00830B9F"/>
    <w:rsid w:val="00830C5A"/>
    <w:rsid w:val="00830EFB"/>
    <w:rsid w:val="00831106"/>
    <w:rsid w:val="00831151"/>
    <w:rsid w:val="0083128E"/>
    <w:rsid w:val="0083148B"/>
    <w:rsid w:val="008317F7"/>
    <w:rsid w:val="00831B6D"/>
    <w:rsid w:val="00831EC1"/>
    <w:rsid w:val="00831F50"/>
    <w:rsid w:val="00831FD4"/>
    <w:rsid w:val="00831FE9"/>
    <w:rsid w:val="0083204B"/>
    <w:rsid w:val="00832383"/>
    <w:rsid w:val="008325CE"/>
    <w:rsid w:val="008328A8"/>
    <w:rsid w:val="008329F1"/>
    <w:rsid w:val="00832A40"/>
    <w:rsid w:val="008332D1"/>
    <w:rsid w:val="0083375C"/>
    <w:rsid w:val="00833B8A"/>
    <w:rsid w:val="00833C71"/>
    <w:rsid w:val="00833F08"/>
    <w:rsid w:val="00834181"/>
    <w:rsid w:val="00834810"/>
    <w:rsid w:val="00834CF8"/>
    <w:rsid w:val="00834D47"/>
    <w:rsid w:val="00834F06"/>
    <w:rsid w:val="00834FE8"/>
    <w:rsid w:val="008353AC"/>
    <w:rsid w:val="00835D54"/>
    <w:rsid w:val="00835E1B"/>
    <w:rsid w:val="00835F12"/>
    <w:rsid w:val="00836148"/>
    <w:rsid w:val="0083629F"/>
    <w:rsid w:val="00836306"/>
    <w:rsid w:val="00836464"/>
    <w:rsid w:val="00836470"/>
    <w:rsid w:val="00836528"/>
    <w:rsid w:val="008365BA"/>
    <w:rsid w:val="00836680"/>
    <w:rsid w:val="0083697E"/>
    <w:rsid w:val="00836BF8"/>
    <w:rsid w:val="00836D3A"/>
    <w:rsid w:val="008371A8"/>
    <w:rsid w:val="00837955"/>
    <w:rsid w:val="00837AE6"/>
    <w:rsid w:val="00837D73"/>
    <w:rsid w:val="00837FAA"/>
    <w:rsid w:val="00837FD9"/>
    <w:rsid w:val="0084024F"/>
    <w:rsid w:val="008402AA"/>
    <w:rsid w:val="0084071A"/>
    <w:rsid w:val="008408DE"/>
    <w:rsid w:val="008408F0"/>
    <w:rsid w:val="00840CCA"/>
    <w:rsid w:val="00840CD4"/>
    <w:rsid w:val="00840DDD"/>
    <w:rsid w:val="0084178C"/>
    <w:rsid w:val="00841A6A"/>
    <w:rsid w:val="00841BE3"/>
    <w:rsid w:val="00841D97"/>
    <w:rsid w:val="008422BB"/>
    <w:rsid w:val="00842689"/>
    <w:rsid w:val="00842778"/>
    <w:rsid w:val="00842837"/>
    <w:rsid w:val="00842898"/>
    <w:rsid w:val="008429BE"/>
    <w:rsid w:val="008429E4"/>
    <w:rsid w:val="00842C5F"/>
    <w:rsid w:val="00842C70"/>
    <w:rsid w:val="00842CF6"/>
    <w:rsid w:val="008430D9"/>
    <w:rsid w:val="0084326B"/>
    <w:rsid w:val="008434AB"/>
    <w:rsid w:val="00843A3A"/>
    <w:rsid w:val="00843DCD"/>
    <w:rsid w:val="00843F2B"/>
    <w:rsid w:val="00843F6A"/>
    <w:rsid w:val="008441E9"/>
    <w:rsid w:val="0084425A"/>
    <w:rsid w:val="008446E1"/>
    <w:rsid w:val="008446EA"/>
    <w:rsid w:val="00844891"/>
    <w:rsid w:val="00844B5E"/>
    <w:rsid w:val="00844C28"/>
    <w:rsid w:val="00844E6B"/>
    <w:rsid w:val="00845087"/>
    <w:rsid w:val="008452E7"/>
    <w:rsid w:val="00845590"/>
    <w:rsid w:val="0084570D"/>
    <w:rsid w:val="0084571C"/>
    <w:rsid w:val="0084576E"/>
    <w:rsid w:val="008457BF"/>
    <w:rsid w:val="00845E06"/>
    <w:rsid w:val="00845E50"/>
    <w:rsid w:val="00845FA2"/>
    <w:rsid w:val="008460F3"/>
    <w:rsid w:val="008461C7"/>
    <w:rsid w:val="008462B9"/>
    <w:rsid w:val="008462EC"/>
    <w:rsid w:val="00846534"/>
    <w:rsid w:val="00846640"/>
    <w:rsid w:val="00846746"/>
    <w:rsid w:val="00846953"/>
    <w:rsid w:val="00846BF8"/>
    <w:rsid w:val="00846CBD"/>
    <w:rsid w:val="00847295"/>
    <w:rsid w:val="00847498"/>
    <w:rsid w:val="008477F2"/>
    <w:rsid w:val="00847BF4"/>
    <w:rsid w:val="00847DE9"/>
    <w:rsid w:val="008500C6"/>
    <w:rsid w:val="0085022C"/>
    <w:rsid w:val="00850255"/>
    <w:rsid w:val="008504D0"/>
    <w:rsid w:val="00850711"/>
    <w:rsid w:val="00850795"/>
    <w:rsid w:val="00850879"/>
    <w:rsid w:val="00850C50"/>
    <w:rsid w:val="008510BC"/>
    <w:rsid w:val="008511C6"/>
    <w:rsid w:val="00851586"/>
    <w:rsid w:val="008519BF"/>
    <w:rsid w:val="00851A6D"/>
    <w:rsid w:val="00851A75"/>
    <w:rsid w:val="00851B0C"/>
    <w:rsid w:val="00851D23"/>
    <w:rsid w:val="00851EB0"/>
    <w:rsid w:val="00851F29"/>
    <w:rsid w:val="00852474"/>
    <w:rsid w:val="00852573"/>
    <w:rsid w:val="0085264C"/>
    <w:rsid w:val="008526E3"/>
    <w:rsid w:val="00852700"/>
    <w:rsid w:val="00852A29"/>
    <w:rsid w:val="00852B52"/>
    <w:rsid w:val="00852BF2"/>
    <w:rsid w:val="00852CBE"/>
    <w:rsid w:val="00853343"/>
    <w:rsid w:val="008534D7"/>
    <w:rsid w:val="00853745"/>
    <w:rsid w:val="00853887"/>
    <w:rsid w:val="00853969"/>
    <w:rsid w:val="00853CF8"/>
    <w:rsid w:val="0085400E"/>
    <w:rsid w:val="008541F0"/>
    <w:rsid w:val="0085429C"/>
    <w:rsid w:val="008542D9"/>
    <w:rsid w:val="00854384"/>
    <w:rsid w:val="008543B5"/>
    <w:rsid w:val="008545B1"/>
    <w:rsid w:val="00854931"/>
    <w:rsid w:val="0085495F"/>
    <w:rsid w:val="008549D9"/>
    <w:rsid w:val="00854C69"/>
    <w:rsid w:val="00854CB4"/>
    <w:rsid w:val="00854F5E"/>
    <w:rsid w:val="00854FB7"/>
    <w:rsid w:val="00854FE1"/>
    <w:rsid w:val="008553AC"/>
    <w:rsid w:val="008556C5"/>
    <w:rsid w:val="008558DA"/>
    <w:rsid w:val="008559BF"/>
    <w:rsid w:val="00855CCB"/>
    <w:rsid w:val="00855DE3"/>
    <w:rsid w:val="0085610A"/>
    <w:rsid w:val="0085626A"/>
    <w:rsid w:val="008563C8"/>
    <w:rsid w:val="008567E6"/>
    <w:rsid w:val="00856984"/>
    <w:rsid w:val="00856EFD"/>
    <w:rsid w:val="00857075"/>
    <w:rsid w:val="00857462"/>
    <w:rsid w:val="008574DC"/>
    <w:rsid w:val="008576D3"/>
    <w:rsid w:val="00857BDA"/>
    <w:rsid w:val="00857C73"/>
    <w:rsid w:val="00857CC1"/>
    <w:rsid w:val="00857D93"/>
    <w:rsid w:val="00857E15"/>
    <w:rsid w:val="0086029A"/>
    <w:rsid w:val="008606B3"/>
    <w:rsid w:val="00860700"/>
    <w:rsid w:val="00860913"/>
    <w:rsid w:val="00860949"/>
    <w:rsid w:val="00860E3B"/>
    <w:rsid w:val="00861105"/>
    <w:rsid w:val="0086126B"/>
    <w:rsid w:val="008613DF"/>
    <w:rsid w:val="00861476"/>
    <w:rsid w:val="00861831"/>
    <w:rsid w:val="00861AEF"/>
    <w:rsid w:val="00861F7C"/>
    <w:rsid w:val="0086258E"/>
    <w:rsid w:val="008626EE"/>
    <w:rsid w:val="00862899"/>
    <w:rsid w:val="0086299C"/>
    <w:rsid w:val="00862B33"/>
    <w:rsid w:val="00862F18"/>
    <w:rsid w:val="0086313D"/>
    <w:rsid w:val="008632F3"/>
    <w:rsid w:val="0086375F"/>
    <w:rsid w:val="00863BD1"/>
    <w:rsid w:val="00863FCB"/>
    <w:rsid w:val="008645F6"/>
    <w:rsid w:val="00864B3E"/>
    <w:rsid w:val="00864E0F"/>
    <w:rsid w:val="00864F3C"/>
    <w:rsid w:val="00864F8D"/>
    <w:rsid w:val="00864FAA"/>
    <w:rsid w:val="00864FD2"/>
    <w:rsid w:val="00865039"/>
    <w:rsid w:val="008651E1"/>
    <w:rsid w:val="008652C4"/>
    <w:rsid w:val="0086578F"/>
    <w:rsid w:val="00865A37"/>
    <w:rsid w:val="00865B17"/>
    <w:rsid w:val="00865C7A"/>
    <w:rsid w:val="00865DA8"/>
    <w:rsid w:val="00865E0E"/>
    <w:rsid w:val="00865F67"/>
    <w:rsid w:val="008664F5"/>
    <w:rsid w:val="00866A11"/>
    <w:rsid w:val="00866B7B"/>
    <w:rsid w:val="00866C1A"/>
    <w:rsid w:val="00866D11"/>
    <w:rsid w:val="00866D7A"/>
    <w:rsid w:val="00866E4D"/>
    <w:rsid w:val="00866F55"/>
    <w:rsid w:val="00866F5F"/>
    <w:rsid w:val="00867223"/>
    <w:rsid w:val="00867242"/>
    <w:rsid w:val="008674A0"/>
    <w:rsid w:val="008675ED"/>
    <w:rsid w:val="0086789B"/>
    <w:rsid w:val="008679EA"/>
    <w:rsid w:val="00867AD8"/>
    <w:rsid w:val="00867C1E"/>
    <w:rsid w:val="00867F4C"/>
    <w:rsid w:val="008700F6"/>
    <w:rsid w:val="00870522"/>
    <w:rsid w:val="0087063D"/>
    <w:rsid w:val="008708B3"/>
    <w:rsid w:val="00870D35"/>
    <w:rsid w:val="008710C0"/>
    <w:rsid w:val="00871150"/>
    <w:rsid w:val="00871B0F"/>
    <w:rsid w:val="00871BF6"/>
    <w:rsid w:val="00871F34"/>
    <w:rsid w:val="00871F5E"/>
    <w:rsid w:val="008723FB"/>
    <w:rsid w:val="008730B6"/>
    <w:rsid w:val="00873164"/>
    <w:rsid w:val="008732F2"/>
    <w:rsid w:val="00873414"/>
    <w:rsid w:val="008734AD"/>
    <w:rsid w:val="00873601"/>
    <w:rsid w:val="00873767"/>
    <w:rsid w:val="00873983"/>
    <w:rsid w:val="00873E43"/>
    <w:rsid w:val="00873F48"/>
    <w:rsid w:val="008743FC"/>
    <w:rsid w:val="0087498C"/>
    <w:rsid w:val="00874A1B"/>
    <w:rsid w:val="00874B46"/>
    <w:rsid w:val="00874F56"/>
    <w:rsid w:val="008751FF"/>
    <w:rsid w:val="00875313"/>
    <w:rsid w:val="00875549"/>
    <w:rsid w:val="00875768"/>
    <w:rsid w:val="00875828"/>
    <w:rsid w:val="00875982"/>
    <w:rsid w:val="00875B08"/>
    <w:rsid w:val="00875E2B"/>
    <w:rsid w:val="0087645D"/>
    <w:rsid w:val="008764D1"/>
    <w:rsid w:val="0087652B"/>
    <w:rsid w:val="00876821"/>
    <w:rsid w:val="00876977"/>
    <w:rsid w:val="00876B2D"/>
    <w:rsid w:val="00876CB4"/>
    <w:rsid w:val="00876CE5"/>
    <w:rsid w:val="00876DE3"/>
    <w:rsid w:val="00876FA1"/>
    <w:rsid w:val="00877046"/>
    <w:rsid w:val="008770E4"/>
    <w:rsid w:val="0087755A"/>
    <w:rsid w:val="0087760B"/>
    <w:rsid w:val="00877666"/>
    <w:rsid w:val="008776B2"/>
    <w:rsid w:val="00877907"/>
    <w:rsid w:val="008779B6"/>
    <w:rsid w:val="00877E96"/>
    <w:rsid w:val="00877EBA"/>
    <w:rsid w:val="0088023A"/>
    <w:rsid w:val="00880480"/>
    <w:rsid w:val="008804E9"/>
    <w:rsid w:val="008805C8"/>
    <w:rsid w:val="00880986"/>
    <w:rsid w:val="00880A4C"/>
    <w:rsid w:val="00880A55"/>
    <w:rsid w:val="00880FA5"/>
    <w:rsid w:val="00881219"/>
    <w:rsid w:val="00881544"/>
    <w:rsid w:val="0088158B"/>
    <w:rsid w:val="00881729"/>
    <w:rsid w:val="00881B5F"/>
    <w:rsid w:val="00881B94"/>
    <w:rsid w:val="00881C24"/>
    <w:rsid w:val="00881DCA"/>
    <w:rsid w:val="008822E3"/>
    <w:rsid w:val="00882537"/>
    <w:rsid w:val="0088266F"/>
    <w:rsid w:val="008826F4"/>
    <w:rsid w:val="00882818"/>
    <w:rsid w:val="00882DC7"/>
    <w:rsid w:val="00882F19"/>
    <w:rsid w:val="00882FF9"/>
    <w:rsid w:val="00883129"/>
    <w:rsid w:val="008832DB"/>
    <w:rsid w:val="008838F1"/>
    <w:rsid w:val="00883AA1"/>
    <w:rsid w:val="00883DC0"/>
    <w:rsid w:val="00883F86"/>
    <w:rsid w:val="008842AD"/>
    <w:rsid w:val="008843E3"/>
    <w:rsid w:val="008845E5"/>
    <w:rsid w:val="0088478A"/>
    <w:rsid w:val="00884940"/>
    <w:rsid w:val="00884A1A"/>
    <w:rsid w:val="0088511D"/>
    <w:rsid w:val="008854D5"/>
    <w:rsid w:val="0088560D"/>
    <w:rsid w:val="00885795"/>
    <w:rsid w:val="008857D6"/>
    <w:rsid w:val="0088593F"/>
    <w:rsid w:val="00885F8E"/>
    <w:rsid w:val="008860BD"/>
    <w:rsid w:val="00886128"/>
    <w:rsid w:val="00886317"/>
    <w:rsid w:val="008863C9"/>
    <w:rsid w:val="00886919"/>
    <w:rsid w:val="00887009"/>
    <w:rsid w:val="00887065"/>
    <w:rsid w:val="00887150"/>
    <w:rsid w:val="0088716D"/>
    <w:rsid w:val="0088729C"/>
    <w:rsid w:val="00887310"/>
    <w:rsid w:val="0088748F"/>
    <w:rsid w:val="00887638"/>
    <w:rsid w:val="00887716"/>
    <w:rsid w:val="0088778D"/>
    <w:rsid w:val="008877BE"/>
    <w:rsid w:val="008877D3"/>
    <w:rsid w:val="00887930"/>
    <w:rsid w:val="00887EE0"/>
    <w:rsid w:val="00890331"/>
    <w:rsid w:val="008903E3"/>
    <w:rsid w:val="00890420"/>
    <w:rsid w:val="008904AD"/>
    <w:rsid w:val="0089050B"/>
    <w:rsid w:val="0089052F"/>
    <w:rsid w:val="00890616"/>
    <w:rsid w:val="0089086E"/>
    <w:rsid w:val="00890B04"/>
    <w:rsid w:val="00890B21"/>
    <w:rsid w:val="00890F0E"/>
    <w:rsid w:val="00891037"/>
    <w:rsid w:val="00891075"/>
    <w:rsid w:val="00891118"/>
    <w:rsid w:val="00891155"/>
    <w:rsid w:val="0089143A"/>
    <w:rsid w:val="0089149F"/>
    <w:rsid w:val="008918D8"/>
    <w:rsid w:val="008919BA"/>
    <w:rsid w:val="00891B70"/>
    <w:rsid w:val="00891CAE"/>
    <w:rsid w:val="00891FF9"/>
    <w:rsid w:val="00892049"/>
    <w:rsid w:val="008923F4"/>
    <w:rsid w:val="008927BB"/>
    <w:rsid w:val="008928D2"/>
    <w:rsid w:val="00892C65"/>
    <w:rsid w:val="00892D66"/>
    <w:rsid w:val="0089311E"/>
    <w:rsid w:val="0089316D"/>
    <w:rsid w:val="008935BB"/>
    <w:rsid w:val="00893E35"/>
    <w:rsid w:val="00893EFB"/>
    <w:rsid w:val="00893F0E"/>
    <w:rsid w:val="00893FFE"/>
    <w:rsid w:val="00894207"/>
    <w:rsid w:val="008943E8"/>
    <w:rsid w:val="00894828"/>
    <w:rsid w:val="0089494F"/>
    <w:rsid w:val="00894AEE"/>
    <w:rsid w:val="00894CFE"/>
    <w:rsid w:val="0089513D"/>
    <w:rsid w:val="00895154"/>
    <w:rsid w:val="00895228"/>
    <w:rsid w:val="008956C6"/>
    <w:rsid w:val="00895C4C"/>
    <w:rsid w:val="00895D81"/>
    <w:rsid w:val="00895DFE"/>
    <w:rsid w:val="00895E64"/>
    <w:rsid w:val="008960DA"/>
    <w:rsid w:val="00896465"/>
    <w:rsid w:val="00896566"/>
    <w:rsid w:val="00896568"/>
    <w:rsid w:val="0089684A"/>
    <w:rsid w:val="00896DCA"/>
    <w:rsid w:val="00896F2F"/>
    <w:rsid w:val="008970FD"/>
    <w:rsid w:val="0089728E"/>
    <w:rsid w:val="00897353"/>
    <w:rsid w:val="00897356"/>
    <w:rsid w:val="00897400"/>
    <w:rsid w:val="00897C42"/>
    <w:rsid w:val="00897D4F"/>
    <w:rsid w:val="008A009A"/>
    <w:rsid w:val="008A0176"/>
    <w:rsid w:val="008A05F8"/>
    <w:rsid w:val="008A0655"/>
    <w:rsid w:val="008A0833"/>
    <w:rsid w:val="008A0DDA"/>
    <w:rsid w:val="008A1000"/>
    <w:rsid w:val="008A1032"/>
    <w:rsid w:val="008A105A"/>
    <w:rsid w:val="008A107A"/>
    <w:rsid w:val="008A123E"/>
    <w:rsid w:val="008A131A"/>
    <w:rsid w:val="008A135C"/>
    <w:rsid w:val="008A14BA"/>
    <w:rsid w:val="008A1599"/>
    <w:rsid w:val="008A1627"/>
    <w:rsid w:val="008A19F0"/>
    <w:rsid w:val="008A1C3F"/>
    <w:rsid w:val="008A1CE3"/>
    <w:rsid w:val="008A1E2B"/>
    <w:rsid w:val="008A1F55"/>
    <w:rsid w:val="008A1F98"/>
    <w:rsid w:val="008A2647"/>
    <w:rsid w:val="008A26E5"/>
    <w:rsid w:val="008A2928"/>
    <w:rsid w:val="008A2963"/>
    <w:rsid w:val="008A2973"/>
    <w:rsid w:val="008A2AE6"/>
    <w:rsid w:val="008A2C77"/>
    <w:rsid w:val="008A2CCD"/>
    <w:rsid w:val="008A2E01"/>
    <w:rsid w:val="008A2F86"/>
    <w:rsid w:val="008A2F8B"/>
    <w:rsid w:val="008A3310"/>
    <w:rsid w:val="008A35DE"/>
    <w:rsid w:val="008A37AB"/>
    <w:rsid w:val="008A383A"/>
    <w:rsid w:val="008A3962"/>
    <w:rsid w:val="008A3A23"/>
    <w:rsid w:val="008A3EEE"/>
    <w:rsid w:val="008A3F45"/>
    <w:rsid w:val="008A3F52"/>
    <w:rsid w:val="008A3F68"/>
    <w:rsid w:val="008A429B"/>
    <w:rsid w:val="008A4349"/>
    <w:rsid w:val="008A45F9"/>
    <w:rsid w:val="008A4798"/>
    <w:rsid w:val="008A4A43"/>
    <w:rsid w:val="008A4B75"/>
    <w:rsid w:val="008A4BF6"/>
    <w:rsid w:val="008A4C44"/>
    <w:rsid w:val="008A4C7D"/>
    <w:rsid w:val="008A5070"/>
    <w:rsid w:val="008A51C7"/>
    <w:rsid w:val="008A5201"/>
    <w:rsid w:val="008A625D"/>
    <w:rsid w:val="008A63A0"/>
    <w:rsid w:val="008A6536"/>
    <w:rsid w:val="008A674C"/>
    <w:rsid w:val="008A68C6"/>
    <w:rsid w:val="008A6BCE"/>
    <w:rsid w:val="008A6C3E"/>
    <w:rsid w:val="008A6CA7"/>
    <w:rsid w:val="008A6DE5"/>
    <w:rsid w:val="008A6EB0"/>
    <w:rsid w:val="008A6EFF"/>
    <w:rsid w:val="008A6F7D"/>
    <w:rsid w:val="008A72B3"/>
    <w:rsid w:val="008A75B9"/>
    <w:rsid w:val="008A75E3"/>
    <w:rsid w:val="008A7712"/>
    <w:rsid w:val="008A7849"/>
    <w:rsid w:val="008A7BA2"/>
    <w:rsid w:val="008A7BFA"/>
    <w:rsid w:val="008A7E31"/>
    <w:rsid w:val="008B0333"/>
    <w:rsid w:val="008B0B54"/>
    <w:rsid w:val="008B0C5D"/>
    <w:rsid w:val="008B0F65"/>
    <w:rsid w:val="008B0F99"/>
    <w:rsid w:val="008B11DE"/>
    <w:rsid w:val="008B1456"/>
    <w:rsid w:val="008B1647"/>
    <w:rsid w:val="008B1982"/>
    <w:rsid w:val="008B19E7"/>
    <w:rsid w:val="008B1A5D"/>
    <w:rsid w:val="008B1C40"/>
    <w:rsid w:val="008B1C7C"/>
    <w:rsid w:val="008B1C93"/>
    <w:rsid w:val="008B1D7B"/>
    <w:rsid w:val="008B219B"/>
    <w:rsid w:val="008B2463"/>
    <w:rsid w:val="008B279A"/>
    <w:rsid w:val="008B2B6E"/>
    <w:rsid w:val="008B2D31"/>
    <w:rsid w:val="008B2DB3"/>
    <w:rsid w:val="008B359B"/>
    <w:rsid w:val="008B36AE"/>
    <w:rsid w:val="008B37D4"/>
    <w:rsid w:val="008B39DB"/>
    <w:rsid w:val="008B3A95"/>
    <w:rsid w:val="008B3B51"/>
    <w:rsid w:val="008B3D4C"/>
    <w:rsid w:val="008B3D66"/>
    <w:rsid w:val="008B3E4D"/>
    <w:rsid w:val="008B4113"/>
    <w:rsid w:val="008B41A0"/>
    <w:rsid w:val="008B4415"/>
    <w:rsid w:val="008B48AE"/>
    <w:rsid w:val="008B4927"/>
    <w:rsid w:val="008B4B92"/>
    <w:rsid w:val="008B4D1E"/>
    <w:rsid w:val="008B4D75"/>
    <w:rsid w:val="008B4EC4"/>
    <w:rsid w:val="008B4F46"/>
    <w:rsid w:val="008B55C2"/>
    <w:rsid w:val="008B5608"/>
    <w:rsid w:val="008B57A9"/>
    <w:rsid w:val="008B5B9B"/>
    <w:rsid w:val="008B5D14"/>
    <w:rsid w:val="008B5DD5"/>
    <w:rsid w:val="008B60B0"/>
    <w:rsid w:val="008B6354"/>
    <w:rsid w:val="008B640F"/>
    <w:rsid w:val="008B661E"/>
    <w:rsid w:val="008B668A"/>
    <w:rsid w:val="008B68A4"/>
    <w:rsid w:val="008B69E7"/>
    <w:rsid w:val="008B6D01"/>
    <w:rsid w:val="008B733C"/>
    <w:rsid w:val="008B7540"/>
    <w:rsid w:val="008B79A7"/>
    <w:rsid w:val="008B7B19"/>
    <w:rsid w:val="008B7C94"/>
    <w:rsid w:val="008B7DD9"/>
    <w:rsid w:val="008B7E0B"/>
    <w:rsid w:val="008C0419"/>
    <w:rsid w:val="008C06E6"/>
    <w:rsid w:val="008C09CF"/>
    <w:rsid w:val="008C0ADB"/>
    <w:rsid w:val="008C0BCF"/>
    <w:rsid w:val="008C0F33"/>
    <w:rsid w:val="008C0FAC"/>
    <w:rsid w:val="008C1145"/>
    <w:rsid w:val="008C127C"/>
    <w:rsid w:val="008C13D7"/>
    <w:rsid w:val="008C164D"/>
    <w:rsid w:val="008C172E"/>
    <w:rsid w:val="008C1A2F"/>
    <w:rsid w:val="008C1BBC"/>
    <w:rsid w:val="008C1C30"/>
    <w:rsid w:val="008C1D65"/>
    <w:rsid w:val="008C1E94"/>
    <w:rsid w:val="008C216F"/>
    <w:rsid w:val="008C21BC"/>
    <w:rsid w:val="008C2225"/>
    <w:rsid w:val="008C2781"/>
    <w:rsid w:val="008C28AD"/>
    <w:rsid w:val="008C28E2"/>
    <w:rsid w:val="008C2A5C"/>
    <w:rsid w:val="008C2B94"/>
    <w:rsid w:val="008C2C28"/>
    <w:rsid w:val="008C2CBB"/>
    <w:rsid w:val="008C3193"/>
    <w:rsid w:val="008C370D"/>
    <w:rsid w:val="008C395A"/>
    <w:rsid w:val="008C3979"/>
    <w:rsid w:val="008C39F7"/>
    <w:rsid w:val="008C3BB4"/>
    <w:rsid w:val="008C3C34"/>
    <w:rsid w:val="008C413E"/>
    <w:rsid w:val="008C4219"/>
    <w:rsid w:val="008C461C"/>
    <w:rsid w:val="008C4992"/>
    <w:rsid w:val="008C49FD"/>
    <w:rsid w:val="008C4E6B"/>
    <w:rsid w:val="008C4EDA"/>
    <w:rsid w:val="008C5118"/>
    <w:rsid w:val="008C519E"/>
    <w:rsid w:val="008C5202"/>
    <w:rsid w:val="008C5273"/>
    <w:rsid w:val="008C5437"/>
    <w:rsid w:val="008C5553"/>
    <w:rsid w:val="008C55B8"/>
    <w:rsid w:val="008C55D7"/>
    <w:rsid w:val="008C56F1"/>
    <w:rsid w:val="008C5883"/>
    <w:rsid w:val="008C5E3E"/>
    <w:rsid w:val="008C5E53"/>
    <w:rsid w:val="008C5F4E"/>
    <w:rsid w:val="008C62D3"/>
    <w:rsid w:val="008C6351"/>
    <w:rsid w:val="008C683E"/>
    <w:rsid w:val="008C6A06"/>
    <w:rsid w:val="008C6A22"/>
    <w:rsid w:val="008C6AF4"/>
    <w:rsid w:val="008C6C69"/>
    <w:rsid w:val="008C710F"/>
    <w:rsid w:val="008C71B6"/>
    <w:rsid w:val="008C7928"/>
    <w:rsid w:val="008C7962"/>
    <w:rsid w:val="008C7BB7"/>
    <w:rsid w:val="008C7D01"/>
    <w:rsid w:val="008C7D13"/>
    <w:rsid w:val="008C7E34"/>
    <w:rsid w:val="008C7F76"/>
    <w:rsid w:val="008D029C"/>
    <w:rsid w:val="008D0495"/>
    <w:rsid w:val="008D05A7"/>
    <w:rsid w:val="008D05F5"/>
    <w:rsid w:val="008D06DD"/>
    <w:rsid w:val="008D0A3D"/>
    <w:rsid w:val="008D0F9D"/>
    <w:rsid w:val="008D1068"/>
    <w:rsid w:val="008D1264"/>
    <w:rsid w:val="008D189A"/>
    <w:rsid w:val="008D18F3"/>
    <w:rsid w:val="008D19EE"/>
    <w:rsid w:val="008D1BF2"/>
    <w:rsid w:val="008D1C1C"/>
    <w:rsid w:val="008D1D54"/>
    <w:rsid w:val="008D1E82"/>
    <w:rsid w:val="008D1F2A"/>
    <w:rsid w:val="008D2609"/>
    <w:rsid w:val="008D277E"/>
    <w:rsid w:val="008D2F03"/>
    <w:rsid w:val="008D30A8"/>
    <w:rsid w:val="008D327C"/>
    <w:rsid w:val="008D3287"/>
    <w:rsid w:val="008D3410"/>
    <w:rsid w:val="008D3544"/>
    <w:rsid w:val="008D367F"/>
    <w:rsid w:val="008D3880"/>
    <w:rsid w:val="008D38E8"/>
    <w:rsid w:val="008D3C3B"/>
    <w:rsid w:val="008D3D2E"/>
    <w:rsid w:val="008D422C"/>
    <w:rsid w:val="008D4342"/>
    <w:rsid w:val="008D4826"/>
    <w:rsid w:val="008D4A8A"/>
    <w:rsid w:val="008D4EFB"/>
    <w:rsid w:val="008D5528"/>
    <w:rsid w:val="008D59B2"/>
    <w:rsid w:val="008D5C27"/>
    <w:rsid w:val="008D62C2"/>
    <w:rsid w:val="008D64BD"/>
    <w:rsid w:val="008D6A70"/>
    <w:rsid w:val="008D6AFD"/>
    <w:rsid w:val="008D6B86"/>
    <w:rsid w:val="008D6C8A"/>
    <w:rsid w:val="008D6D97"/>
    <w:rsid w:val="008D6F54"/>
    <w:rsid w:val="008D7062"/>
    <w:rsid w:val="008D7139"/>
    <w:rsid w:val="008D74D2"/>
    <w:rsid w:val="008D7587"/>
    <w:rsid w:val="008D75FA"/>
    <w:rsid w:val="008D7C6D"/>
    <w:rsid w:val="008D7CEC"/>
    <w:rsid w:val="008E0031"/>
    <w:rsid w:val="008E03E5"/>
    <w:rsid w:val="008E0593"/>
    <w:rsid w:val="008E0756"/>
    <w:rsid w:val="008E09CC"/>
    <w:rsid w:val="008E0B5D"/>
    <w:rsid w:val="008E0C29"/>
    <w:rsid w:val="008E0E9D"/>
    <w:rsid w:val="008E11D2"/>
    <w:rsid w:val="008E1214"/>
    <w:rsid w:val="008E18D8"/>
    <w:rsid w:val="008E1AED"/>
    <w:rsid w:val="008E1B7B"/>
    <w:rsid w:val="008E1BD0"/>
    <w:rsid w:val="008E1C67"/>
    <w:rsid w:val="008E2166"/>
    <w:rsid w:val="008E21A0"/>
    <w:rsid w:val="008E2320"/>
    <w:rsid w:val="008E2342"/>
    <w:rsid w:val="008E2824"/>
    <w:rsid w:val="008E2ADD"/>
    <w:rsid w:val="008E2B31"/>
    <w:rsid w:val="008E2EE7"/>
    <w:rsid w:val="008E3573"/>
    <w:rsid w:val="008E36B7"/>
    <w:rsid w:val="008E38DB"/>
    <w:rsid w:val="008E3C90"/>
    <w:rsid w:val="008E3CA3"/>
    <w:rsid w:val="008E3E96"/>
    <w:rsid w:val="008E3F29"/>
    <w:rsid w:val="008E41EF"/>
    <w:rsid w:val="008E4212"/>
    <w:rsid w:val="008E4229"/>
    <w:rsid w:val="008E4333"/>
    <w:rsid w:val="008E43DE"/>
    <w:rsid w:val="008E446B"/>
    <w:rsid w:val="008E44F8"/>
    <w:rsid w:val="008E45E2"/>
    <w:rsid w:val="008E4714"/>
    <w:rsid w:val="008E4922"/>
    <w:rsid w:val="008E4A44"/>
    <w:rsid w:val="008E4C2A"/>
    <w:rsid w:val="008E4CD8"/>
    <w:rsid w:val="008E4D67"/>
    <w:rsid w:val="008E4FCC"/>
    <w:rsid w:val="008E51BB"/>
    <w:rsid w:val="008E547F"/>
    <w:rsid w:val="008E5774"/>
    <w:rsid w:val="008E5929"/>
    <w:rsid w:val="008E5B52"/>
    <w:rsid w:val="008E5D65"/>
    <w:rsid w:val="008E5F87"/>
    <w:rsid w:val="008E610C"/>
    <w:rsid w:val="008E6221"/>
    <w:rsid w:val="008E64B7"/>
    <w:rsid w:val="008E6940"/>
    <w:rsid w:val="008E6983"/>
    <w:rsid w:val="008E69F9"/>
    <w:rsid w:val="008E6AC3"/>
    <w:rsid w:val="008E6AF2"/>
    <w:rsid w:val="008E6BC0"/>
    <w:rsid w:val="008E6E17"/>
    <w:rsid w:val="008E6F91"/>
    <w:rsid w:val="008E7241"/>
    <w:rsid w:val="008E73A6"/>
    <w:rsid w:val="008E7443"/>
    <w:rsid w:val="008E7591"/>
    <w:rsid w:val="008E763E"/>
    <w:rsid w:val="008E7762"/>
    <w:rsid w:val="008E7763"/>
    <w:rsid w:val="008E77D5"/>
    <w:rsid w:val="008E79F9"/>
    <w:rsid w:val="008E7A6E"/>
    <w:rsid w:val="008E7C97"/>
    <w:rsid w:val="008E7CCE"/>
    <w:rsid w:val="008E7DCA"/>
    <w:rsid w:val="008E7F3D"/>
    <w:rsid w:val="008F0184"/>
    <w:rsid w:val="008F0341"/>
    <w:rsid w:val="008F052C"/>
    <w:rsid w:val="008F0788"/>
    <w:rsid w:val="008F0841"/>
    <w:rsid w:val="008F0980"/>
    <w:rsid w:val="008F0C36"/>
    <w:rsid w:val="008F0CBD"/>
    <w:rsid w:val="008F1165"/>
    <w:rsid w:val="008F11AF"/>
    <w:rsid w:val="008F1457"/>
    <w:rsid w:val="008F22B8"/>
    <w:rsid w:val="008F23A5"/>
    <w:rsid w:val="008F2514"/>
    <w:rsid w:val="008F2700"/>
    <w:rsid w:val="008F2898"/>
    <w:rsid w:val="008F29B2"/>
    <w:rsid w:val="008F29C4"/>
    <w:rsid w:val="008F2A22"/>
    <w:rsid w:val="008F2ABA"/>
    <w:rsid w:val="008F2B93"/>
    <w:rsid w:val="008F2D94"/>
    <w:rsid w:val="008F2E52"/>
    <w:rsid w:val="008F2F75"/>
    <w:rsid w:val="008F3051"/>
    <w:rsid w:val="008F3072"/>
    <w:rsid w:val="008F3262"/>
    <w:rsid w:val="008F3725"/>
    <w:rsid w:val="008F37A5"/>
    <w:rsid w:val="008F38C0"/>
    <w:rsid w:val="008F39B4"/>
    <w:rsid w:val="008F3E40"/>
    <w:rsid w:val="008F42B1"/>
    <w:rsid w:val="008F44BB"/>
    <w:rsid w:val="008F4512"/>
    <w:rsid w:val="008F454E"/>
    <w:rsid w:val="008F4696"/>
    <w:rsid w:val="008F4B7F"/>
    <w:rsid w:val="008F4EC4"/>
    <w:rsid w:val="008F5011"/>
    <w:rsid w:val="008F50B9"/>
    <w:rsid w:val="008F5454"/>
    <w:rsid w:val="008F59D1"/>
    <w:rsid w:val="008F5CB1"/>
    <w:rsid w:val="008F5F11"/>
    <w:rsid w:val="008F5F49"/>
    <w:rsid w:val="008F5F5B"/>
    <w:rsid w:val="008F5F8E"/>
    <w:rsid w:val="008F64A1"/>
    <w:rsid w:val="008F6568"/>
    <w:rsid w:val="008F66A7"/>
    <w:rsid w:val="008F6750"/>
    <w:rsid w:val="008F6DF5"/>
    <w:rsid w:val="008F6EE9"/>
    <w:rsid w:val="008F74BC"/>
    <w:rsid w:val="008F780E"/>
    <w:rsid w:val="008F781D"/>
    <w:rsid w:val="008F7854"/>
    <w:rsid w:val="008F7D69"/>
    <w:rsid w:val="008F7DCA"/>
    <w:rsid w:val="00900125"/>
    <w:rsid w:val="009001F7"/>
    <w:rsid w:val="009002B8"/>
    <w:rsid w:val="00900650"/>
    <w:rsid w:val="0090070B"/>
    <w:rsid w:val="00900BDB"/>
    <w:rsid w:val="00900CB0"/>
    <w:rsid w:val="00900D0D"/>
    <w:rsid w:val="00900D8E"/>
    <w:rsid w:val="009011F1"/>
    <w:rsid w:val="00901643"/>
    <w:rsid w:val="009016A7"/>
    <w:rsid w:val="009017C6"/>
    <w:rsid w:val="00901880"/>
    <w:rsid w:val="009018BC"/>
    <w:rsid w:val="009018F4"/>
    <w:rsid w:val="00901957"/>
    <w:rsid w:val="00901AEB"/>
    <w:rsid w:val="00901B1F"/>
    <w:rsid w:val="00901B75"/>
    <w:rsid w:val="00901D12"/>
    <w:rsid w:val="00901D2C"/>
    <w:rsid w:val="00901D3A"/>
    <w:rsid w:val="00902174"/>
    <w:rsid w:val="009021BB"/>
    <w:rsid w:val="0090223D"/>
    <w:rsid w:val="009025BC"/>
    <w:rsid w:val="00902667"/>
    <w:rsid w:val="0090272A"/>
    <w:rsid w:val="009027E7"/>
    <w:rsid w:val="00902A4D"/>
    <w:rsid w:val="00902AD5"/>
    <w:rsid w:val="00902D0B"/>
    <w:rsid w:val="00903207"/>
    <w:rsid w:val="009036AA"/>
    <w:rsid w:val="00903719"/>
    <w:rsid w:val="00903D32"/>
    <w:rsid w:val="00903EE8"/>
    <w:rsid w:val="00903F66"/>
    <w:rsid w:val="009040C7"/>
    <w:rsid w:val="009040C9"/>
    <w:rsid w:val="00904363"/>
    <w:rsid w:val="00904373"/>
    <w:rsid w:val="009046F2"/>
    <w:rsid w:val="009048F9"/>
    <w:rsid w:val="00904992"/>
    <w:rsid w:val="00904C37"/>
    <w:rsid w:val="0090554A"/>
    <w:rsid w:val="00905870"/>
    <w:rsid w:val="009058B5"/>
    <w:rsid w:val="009058F5"/>
    <w:rsid w:val="00905AD8"/>
    <w:rsid w:val="00905AEF"/>
    <w:rsid w:val="00905B1C"/>
    <w:rsid w:val="00906074"/>
    <w:rsid w:val="00906287"/>
    <w:rsid w:val="009062E1"/>
    <w:rsid w:val="009062F4"/>
    <w:rsid w:val="009063CD"/>
    <w:rsid w:val="00906671"/>
    <w:rsid w:val="009069DC"/>
    <w:rsid w:val="0090734E"/>
    <w:rsid w:val="0090757E"/>
    <w:rsid w:val="00907587"/>
    <w:rsid w:val="00907734"/>
    <w:rsid w:val="00907744"/>
    <w:rsid w:val="009077DB"/>
    <w:rsid w:val="0090786C"/>
    <w:rsid w:val="009079FA"/>
    <w:rsid w:val="00907A94"/>
    <w:rsid w:val="00907AA3"/>
    <w:rsid w:val="00907D83"/>
    <w:rsid w:val="00907D94"/>
    <w:rsid w:val="00907FF1"/>
    <w:rsid w:val="009102F9"/>
    <w:rsid w:val="0091037F"/>
    <w:rsid w:val="00910595"/>
    <w:rsid w:val="0091063C"/>
    <w:rsid w:val="009106DF"/>
    <w:rsid w:val="00910737"/>
    <w:rsid w:val="00910744"/>
    <w:rsid w:val="009107FE"/>
    <w:rsid w:val="009109A2"/>
    <w:rsid w:val="00911239"/>
    <w:rsid w:val="00911764"/>
    <w:rsid w:val="00911771"/>
    <w:rsid w:val="009117FF"/>
    <w:rsid w:val="00911C81"/>
    <w:rsid w:val="00911ED3"/>
    <w:rsid w:val="0091234F"/>
    <w:rsid w:val="009123FC"/>
    <w:rsid w:val="0091253A"/>
    <w:rsid w:val="0091294C"/>
    <w:rsid w:val="00912D9C"/>
    <w:rsid w:val="00913278"/>
    <w:rsid w:val="009132F6"/>
    <w:rsid w:val="00913388"/>
    <w:rsid w:val="009135FE"/>
    <w:rsid w:val="009137AE"/>
    <w:rsid w:val="00913C69"/>
    <w:rsid w:val="00913CB0"/>
    <w:rsid w:val="00913CC5"/>
    <w:rsid w:val="00913E50"/>
    <w:rsid w:val="00913E87"/>
    <w:rsid w:val="009140A2"/>
    <w:rsid w:val="0091410D"/>
    <w:rsid w:val="00914258"/>
    <w:rsid w:val="00914289"/>
    <w:rsid w:val="00914466"/>
    <w:rsid w:val="009146A3"/>
    <w:rsid w:val="00914733"/>
    <w:rsid w:val="00914860"/>
    <w:rsid w:val="0091497B"/>
    <w:rsid w:val="00914ADF"/>
    <w:rsid w:val="00914B0A"/>
    <w:rsid w:val="00914D15"/>
    <w:rsid w:val="00914ED9"/>
    <w:rsid w:val="00914FC0"/>
    <w:rsid w:val="009151E2"/>
    <w:rsid w:val="009152CF"/>
    <w:rsid w:val="00915470"/>
    <w:rsid w:val="0091590C"/>
    <w:rsid w:val="00915AC8"/>
    <w:rsid w:val="00915B69"/>
    <w:rsid w:val="00915EF1"/>
    <w:rsid w:val="009160ED"/>
    <w:rsid w:val="0091619C"/>
    <w:rsid w:val="009161E0"/>
    <w:rsid w:val="009164F6"/>
    <w:rsid w:val="00916C0B"/>
    <w:rsid w:val="00916E29"/>
    <w:rsid w:val="009171CB"/>
    <w:rsid w:val="00917446"/>
    <w:rsid w:val="0091752C"/>
    <w:rsid w:val="0091763B"/>
    <w:rsid w:val="00917991"/>
    <w:rsid w:val="00917B56"/>
    <w:rsid w:val="00917E69"/>
    <w:rsid w:val="00920165"/>
    <w:rsid w:val="009202D2"/>
    <w:rsid w:val="009203B8"/>
    <w:rsid w:val="009206C3"/>
    <w:rsid w:val="009207A6"/>
    <w:rsid w:val="0092096A"/>
    <w:rsid w:val="00920AD8"/>
    <w:rsid w:val="00920D59"/>
    <w:rsid w:val="00921022"/>
    <w:rsid w:val="009213B8"/>
    <w:rsid w:val="00921BF4"/>
    <w:rsid w:val="00921D6D"/>
    <w:rsid w:val="00921EC1"/>
    <w:rsid w:val="0092210D"/>
    <w:rsid w:val="00922189"/>
    <w:rsid w:val="00922473"/>
    <w:rsid w:val="0092299D"/>
    <w:rsid w:val="00922C5E"/>
    <w:rsid w:val="00922F8F"/>
    <w:rsid w:val="00923627"/>
    <w:rsid w:val="00923B1F"/>
    <w:rsid w:val="00923C40"/>
    <w:rsid w:val="00923D89"/>
    <w:rsid w:val="0092403B"/>
    <w:rsid w:val="00924045"/>
    <w:rsid w:val="00924228"/>
    <w:rsid w:val="00924454"/>
    <w:rsid w:val="00924546"/>
    <w:rsid w:val="009246F3"/>
    <w:rsid w:val="00924BB3"/>
    <w:rsid w:val="00924C41"/>
    <w:rsid w:val="00924D3B"/>
    <w:rsid w:val="00924D79"/>
    <w:rsid w:val="00924E10"/>
    <w:rsid w:val="00924FEC"/>
    <w:rsid w:val="00925073"/>
    <w:rsid w:val="00925361"/>
    <w:rsid w:val="0092577C"/>
    <w:rsid w:val="00925A86"/>
    <w:rsid w:val="00925AA2"/>
    <w:rsid w:val="009260E4"/>
    <w:rsid w:val="009261EF"/>
    <w:rsid w:val="0092631E"/>
    <w:rsid w:val="009264BF"/>
    <w:rsid w:val="00926793"/>
    <w:rsid w:val="00926CCB"/>
    <w:rsid w:val="00926D17"/>
    <w:rsid w:val="00926E5C"/>
    <w:rsid w:val="00926FC4"/>
    <w:rsid w:val="00927110"/>
    <w:rsid w:val="00927161"/>
    <w:rsid w:val="00927233"/>
    <w:rsid w:val="00927A2E"/>
    <w:rsid w:val="00927AF6"/>
    <w:rsid w:val="00927BCE"/>
    <w:rsid w:val="00927C9D"/>
    <w:rsid w:val="00927F83"/>
    <w:rsid w:val="0093010F"/>
    <w:rsid w:val="00930214"/>
    <w:rsid w:val="009302DB"/>
    <w:rsid w:val="009305EC"/>
    <w:rsid w:val="009305F5"/>
    <w:rsid w:val="009308B5"/>
    <w:rsid w:val="00930A74"/>
    <w:rsid w:val="00930E76"/>
    <w:rsid w:val="00930F3D"/>
    <w:rsid w:val="009311D7"/>
    <w:rsid w:val="00931333"/>
    <w:rsid w:val="009313B3"/>
    <w:rsid w:val="00931AA5"/>
    <w:rsid w:val="00931B16"/>
    <w:rsid w:val="00931FD4"/>
    <w:rsid w:val="0093243C"/>
    <w:rsid w:val="00932451"/>
    <w:rsid w:val="009325DB"/>
    <w:rsid w:val="00932814"/>
    <w:rsid w:val="00932A60"/>
    <w:rsid w:val="00932AC0"/>
    <w:rsid w:val="00932C56"/>
    <w:rsid w:val="00933041"/>
    <w:rsid w:val="009333DD"/>
    <w:rsid w:val="009335DB"/>
    <w:rsid w:val="009337F7"/>
    <w:rsid w:val="00933835"/>
    <w:rsid w:val="00933CD7"/>
    <w:rsid w:val="00933E8A"/>
    <w:rsid w:val="00933F34"/>
    <w:rsid w:val="009340CD"/>
    <w:rsid w:val="00934361"/>
    <w:rsid w:val="009344B5"/>
    <w:rsid w:val="00934609"/>
    <w:rsid w:val="009346E7"/>
    <w:rsid w:val="009348D7"/>
    <w:rsid w:val="00934EBF"/>
    <w:rsid w:val="00935178"/>
    <w:rsid w:val="009355CF"/>
    <w:rsid w:val="00935669"/>
    <w:rsid w:val="0093598E"/>
    <w:rsid w:val="00935AE4"/>
    <w:rsid w:val="00935E02"/>
    <w:rsid w:val="00935FAC"/>
    <w:rsid w:val="00936074"/>
    <w:rsid w:val="009365D2"/>
    <w:rsid w:val="00936683"/>
    <w:rsid w:val="00936732"/>
    <w:rsid w:val="00936928"/>
    <w:rsid w:val="00936A34"/>
    <w:rsid w:val="00936D2F"/>
    <w:rsid w:val="00936DC6"/>
    <w:rsid w:val="00936F38"/>
    <w:rsid w:val="00936F9D"/>
    <w:rsid w:val="0093712F"/>
    <w:rsid w:val="00937136"/>
    <w:rsid w:val="009371EB"/>
    <w:rsid w:val="009373D2"/>
    <w:rsid w:val="00937996"/>
    <w:rsid w:val="009379A2"/>
    <w:rsid w:val="00937CE7"/>
    <w:rsid w:val="00937E6F"/>
    <w:rsid w:val="00937E7F"/>
    <w:rsid w:val="00937F21"/>
    <w:rsid w:val="00940062"/>
    <w:rsid w:val="0094030E"/>
    <w:rsid w:val="00940378"/>
    <w:rsid w:val="009404C6"/>
    <w:rsid w:val="00940762"/>
    <w:rsid w:val="00940887"/>
    <w:rsid w:val="009409A8"/>
    <w:rsid w:val="00940B31"/>
    <w:rsid w:val="00940BE0"/>
    <w:rsid w:val="00940E6E"/>
    <w:rsid w:val="00940F22"/>
    <w:rsid w:val="00941032"/>
    <w:rsid w:val="009410EF"/>
    <w:rsid w:val="009411F1"/>
    <w:rsid w:val="00941625"/>
    <w:rsid w:val="00941784"/>
    <w:rsid w:val="0094178D"/>
    <w:rsid w:val="00941912"/>
    <w:rsid w:val="00941AEF"/>
    <w:rsid w:val="00941B11"/>
    <w:rsid w:val="00941B1F"/>
    <w:rsid w:val="00941BAF"/>
    <w:rsid w:val="00941D31"/>
    <w:rsid w:val="00941E4E"/>
    <w:rsid w:val="00942234"/>
    <w:rsid w:val="0094227C"/>
    <w:rsid w:val="009423EC"/>
    <w:rsid w:val="00942683"/>
    <w:rsid w:val="00942B17"/>
    <w:rsid w:val="00942B75"/>
    <w:rsid w:val="00942F07"/>
    <w:rsid w:val="00943096"/>
    <w:rsid w:val="00943112"/>
    <w:rsid w:val="00943228"/>
    <w:rsid w:val="00943261"/>
    <w:rsid w:val="0094346E"/>
    <w:rsid w:val="009439C6"/>
    <w:rsid w:val="00943C7A"/>
    <w:rsid w:val="00943CA6"/>
    <w:rsid w:val="00943D4D"/>
    <w:rsid w:val="00943EB9"/>
    <w:rsid w:val="00943FEF"/>
    <w:rsid w:val="009441D6"/>
    <w:rsid w:val="00944215"/>
    <w:rsid w:val="009442BF"/>
    <w:rsid w:val="009442D5"/>
    <w:rsid w:val="00944311"/>
    <w:rsid w:val="009443AE"/>
    <w:rsid w:val="009444BF"/>
    <w:rsid w:val="009445B1"/>
    <w:rsid w:val="009446A3"/>
    <w:rsid w:val="009448A6"/>
    <w:rsid w:val="0094493E"/>
    <w:rsid w:val="0094499C"/>
    <w:rsid w:val="00945268"/>
    <w:rsid w:val="009452F1"/>
    <w:rsid w:val="00945584"/>
    <w:rsid w:val="00945880"/>
    <w:rsid w:val="009458F0"/>
    <w:rsid w:val="00945A45"/>
    <w:rsid w:val="0094612F"/>
    <w:rsid w:val="00946921"/>
    <w:rsid w:val="00946973"/>
    <w:rsid w:val="00946B11"/>
    <w:rsid w:val="00946D06"/>
    <w:rsid w:val="00946E9A"/>
    <w:rsid w:val="00946ECC"/>
    <w:rsid w:val="00947099"/>
    <w:rsid w:val="009472D2"/>
    <w:rsid w:val="009476CA"/>
    <w:rsid w:val="00947D23"/>
    <w:rsid w:val="00947F77"/>
    <w:rsid w:val="00947F89"/>
    <w:rsid w:val="00950232"/>
    <w:rsid w:val="009504A4"/>
    <w:rsid w:val="00950789"/>
    <w:rsid w:val="0095090C"/>
    <w:rsid w:val="00950A77"/>
    <w:rsid w:val="00950D34"/>
    <w:rsid w:val="00950DF1"/>
    <w:rsid w:val="00950E63"/>
    <w:rsid w:val="00950F5B"/>
    <w:rsid w:val="00951018"/>
    <w:rsid w:val="00951091"/>
    <w:rsid w:val="0095133C"/>
    <w:rsid w:val="009513F9"/>
    <w:rsid w:val="0095147A"/>
    <w:rsid w:val="0095155F"/>
    <w:rsid w:val="009515F2"/>
    <w:rsid w:val="009516C2"/>
    <w:rsid w:val="009517E8"/>
    <w:rsid w:val="00951829"/>
    <w:rsid w:val="009519B1"/>
    <w:rsid w:val="00951A36"/>
    <w:rsid w:val="00951B96"/>
    <w:rsid w:val="00951D42"/>
    <w:rsid w:val="00951D98"/>
    <w:rsid w:val="00951E92"/>
    <w:rsid w:val="00951F23"/>
    <w:rsid w:val="00951F43"/>
    <w:rsid w:val="009528CF"/>
    <w:rsid w:val="00952B4E"/>
    <w:rsid w:val="00952B8D"/>
    <w:rsid w:val="00952DE0"/>
    <w:rsid w:val="0095305D"/>
    <w:rsid w:val="009530B3"/>
    <w:rsid w:val="0095311A"/>
    <w:rsid w:val="009531B6"/>
    <w:rsid w:val="00953737"/>
    <w:rsid w:val="00953893"/>
    <w:rsid w:val="0095428E"/>
    <w:rsid w:val="00954388"/>
    <w:rsid w:val="009544E6"/>
    <w:rsid w:val="009545DA"/>
    <w:rsid w:val="00954743"/>
    <w:rsid w:val="00954861"/>
    <w:rsid w:val="009549BC"/>
    <w:rsid w:val="00954B23"/>
    <w:rsid w:val="00954CA3"/>
    <w:rsid w:val="00954EF9"/>
    <w:rsid w:val="00955177"/>
    <w:rsid w:val="009552F1"/>
    <w:rsid w:val="00955389"/>
    <w:rsid w:val="00955821"/>
    <w:rsid w:val="00955F53"/>
    <w:rsid w:val="009561DF"/>
    <w:rsid w:val="0095626E"/>
    <w:rsid w:val="009563AA"/>
    <w:rsid w:val="0095646D"/>
    <w:rsid w:val="0095693B"/>
    <w:rsid w:val="009574F9"/>
    <w:rsid w:val="00957600"/>
    <w:rsid w:val="009578AD"/>
    <w:rsid w:val="0095797B"/>
    <w:rsid w:val="00957D79"/>
    <w:rsid w:val="00957DD2"/>
    <w:rsid w:val="00957E09"/>
    <w:rsid w:val="0096053B"/>
    <w:rsid w:val="009605D1"/>
    <w:rsid w:val="00960677"/>
    <w:rsid w:val="009606D8"/>
    <w:rsid w:val="009607D7"/>
    <w:rsid w:val="0096090F"/>
    <w:rsid w:val="00960D77"/>
    <w:rsid w:val="00960DEB"/>
    <w:rsid w:val="009611C4"/>
    <w:rsid w:val="009613C0"/>
    <w:rsid w:val="00961AF6"/>
    <w:rsid w:val="00961B70"/>
    <w:rsid w:val="00961C29"/>
    <w:rsid w:val="00961C53"/>
    <w:rsid w:val="00961FBA"/>
    <w:rsid w:val="0096223E"/>
    <w:rsid w:val="009624BC"/>
    <w:rsid w:val="00962569"/>
    <w:rsid w:val="009625EB"/>
    <w:rsid w:val="0096287D"/>
    <w:rsid w:val="00962C53"/>
    <w:rsid w:val="00962DB1"/>
    <w:rsid w:val="00962F34"/>
    <w:rsid w:val="00962F52"/>
    <w:rsid w:val="00962FBF"/>
    <w:rsid w:val="0096301F"/>
    <w:rsid w:val="009630F4"/>
    <w:rsid w:val="00963385"/>
    <w:rsid w:val="00963454"/>
    <w:rsid w:val="00963462"/>
    <w:rsid w:val="009636BE"/>
    <w:rsid w:val="0096373C"/>
    <w:rsid w:val="009637A8"/>
    <w:rsid w:val="00963AB0"/>
    <w:rsid w:val="00963CF1"/>
    <w:rsid w:val="00963E84"/>
    <w:rsid w:val="00964010"/>
    <w:rsid w:val="009642C0"/>
    <w:rsid w:val="009642FF"/>
    <w:rsid w:val="00964595"/>
    <w:rsid w:val="00964A44"/>
    <w:rsid w:val="00964FE1"/>
    <w:rsid w:val="00965365"/>
    <w:rsid w:val="0096558A"/>
    <w:rsid w:val="00965743"/>
    <w:rsid w:val="00965A56"/>
    <w:rsid w:val="00965CB5"/>
    <w:rsid w:val="00965E78"/>
    <w:rsid w:val="009662B8"/>
    <w:rsid w:val="0096633F"/>
    <w:rsid w:val="00966598"/>
    <w:rsid w:val="009666B6"/>
    <w:rsid w:val="009667A3"/>
    <w:rsid w:val="00966CEA"/>
    <w:rsid w:val="00966D79"/>
    <w:rsid w:val="00966E1E"/>
    <w:rsid w:val="009670F6"/>
    <w:rsid w:val="00967164"/>
    <w:rsid w:val="0096736E"/>
    <w:rsid w:val="009673AC"/>
    <w:rsid w:val="0096741E"/>
    <w:rsid w:val="00967434"/>
    <w:rsid w:val="0096756B"/>
    <w:rsid w:val="0096769E"/>
    <w:rsid w:val="00967F0B"/>
    <w:rsid w:val="0097007B"/>
    <w:rsid w:val="009701BD"/>
    <w:rsid w:val="00970235"/>
    <w:rsid w:val="0097087A"/>
    <w:rsid w:val="00970A2B"/>
    <w:rsid w:val="00970A48"/>
    <w:rsid w:val="00970C68"/>
    <w:rsid w:val="00970C94"/>
    <w:rsid w:val="00970CA2"/>
    <w:rsid w:val="00970DCE"/>
    <w:rsid w:val="00971004"/>
    <w:rsid w:val="0097127F"/>
    <w:rsid w:val="0097133E"/>
    <w:rsid w:val="00971362"/>
    <w:rsid w:val="009716E5"/>
    <w:rsid w:val="00971776"/>
    <w:rsid w:val="00971BF8"/>
    <w:rsid w:val="00971CAA"/>
    <w:rsid w:val="00971CEA"/>
    <w:rsid w:val="00971EF2"/>
    <w:rsid w:val="00972006"/>
    <w:rsid w:val="00972095"/>
    <w:rsid w:val="009722DF"/>
    <w:rsid w:val="00972578"/>
    <w:rsid w:val="00972A9C"/>
    <w:rsid w:val="00972C95"/>
    <w:rsid w:val="00972CCE"/>
    <w:rsid w:val="00972EE6"/>
    <w:rsid w:val="009730F5"/>
    <w:rsid w:val="00973AAF"/>
    <w:rsid w:val="00973C3F"/>
    <w:rsid w:val="00973EB7"/>
    <w:rsid w:val="00974046"/>
    <w:rsid w:val="009740AE"/>
    <w:rsid w:val="00974604"/>
    <w:rsid w:val="0097466A"/>
    <w:rsid w:val="0097471B"/>
    <w:rsid w:val="0097489D"/>
    <w:rsid w:val="00974F2D"/>
    <w:rsid w:val="009751EC"/>
    <w:rsid w:val="009752AE"/>
    <w:rsid w:val="009753EB"/>
    <w:rsid w:val="00975446"/>
    <w:rsid w:val="009754DE"/>
    <w:rsid w:val="0097576B"/>
    <w:rsid w:val="00975783"/>
    <w:rsid w:val="0097592C"/>
    <w:rsid w:val="00975967"/>
    <w:rsid w:val="00975A63"/>
    <w:rsid w:val="00975B12"/>
    <w:rsid w:val="00975C04"/>
    <w:rsid w:val="00975C05"/>
    <w:rsid w:val="00975D7F"/>
    <w:rsid w:val="009761C0"/>
    <w:rsid w:val="00976674"/>
    <w:rsid w:val="0097683A"/>
    <w:rsid w:val="00976AF7"/>
    <w:rsid w:val="00976B5A"/>
    <w:rsid w:val="00976C47"/>
    <w:rsid w:val="00976E16"/>
    <w:rsid w:val="00976E6A"/>
    <w:rsid w:val="00976F06"/>
    <w:rsid w:val="009770CE"/>
    <w:rsid w:val="00977251"/>
    <w:rsid w:val="009772B9"/>
    <w:rsid w:val="009772BD"/>
    <w:rsid w:val="009772CD"/>
    <w:rsid w:val="009773F8"/>
    <w:rsid w:val="0097741B"/>
    <w:rsid w:val="0097790B"/>
    <w:rsid w:val="009779CC"/>
    <w:rsid w:val="00977C85"/>
    <w:rsid w:val="00977CF6"/>
    <w:rsid w:val="00977D97"/>
    <w:rsid w:val="00977E98"/>
    <w:rsid w:val="00980062"/>
    <w:rsid w:val="00980187"/>
    <w:rsid w:val="00980199"/>
    <w:rsid w:val="00980200"/>
    <w:rsid w:val="00980247"/>
    <w:rsid w:val="009803EF"/>
    <w:rsid w:val="00980D06"/>
    <w:rsid w:val="00980DE2"/>
    <w:rsid w:val="00980F13"/>
    <w:rsid w:val="009814FB"/>
    <w:rsid w:val="00981602"/>
    <w:rsid w:val="00981F4C"/>
    <w:rsid w:val="00981F68"/>
    <w:rsid w:val="00981FA5"/>
    <w:rsid w:val="009820A7"/>
    <w:rsid w:val="009823A5"/>
    <w:rsid w:val="009826CC"/>
    <w:rsid w:val="0098275C"/>
    <w:rsid w:val="00982F1B"/>
    <w:rsid w:val="00982FEC"/>
    <w:rsid w:val="0098337B"/>
    <w:rsid w:val="009833DD"/>
    <w:rsid w:val="0098346F"/>
    <w:rsid w:val="0098351D"/>
    <w:rsid w:val="00983586"/>
    <w:rsid w:val="00983B7F"/>
    <w:rsid w:val="00983BF5"/>
    <w:rsid w:val="00983F7E"/>
    <w:rsid w:val="009840CD"/>
    <w:rsid w:val="00984162"/>
    <w:rsid w:val="0098439C"/>
    <w:rsid w:val="0098447D"/>
    <w:rsid w:val="00984488"/>
    <w:rsid w:val="009844BD"/>
    <w:rsid w:val="009844D4"/>
    <w:rsid w:val="009845BA"/>
    <w:rsid w:val="009845CB"/>
    <w:rsid w:val="00984728"/>
    <w:rsid w:val="0098482C"/>
    <w:rsid w:val="0098484A"/>
    <w:rsid w:val="0098492B"/>
    <w:rsid w:val="00984B40"/>
    <w:rsid w:val="00984CB9"/>
    <w:rsid w:val="00984CF9"/>
    <w:rsid w:val="00984D6F"/>
    <w:rsid w:val="00984FCC"/>
    <w:rsid w:val="00985265"/>
    <w:rsid w:val="00985302"/>
    <w:rsid w:val="0098538A"/>
    <w:rsid w:val="00985424"/>
    <w:rsid w:val="0098552C"/>
    <w:rsid w:val="009856D5"/>
    <w:rsid w:val="00985709"/>
    <w:rsid w:val="0098570A"/>
    <w:rsid w:val="00985806"/>
    <w:rsid w:val="00985811"/>
    <w:rsid w:val="00985ADF"/>
    <w:rsid w:val="00985FB9"/>
    <w:rsid w:val="00986043"/>
    <w:rsid w:val="009861DC"/>
    <w:rsid w:val="00986379"/>
    <w:rsid w:val="00986510"/>
    <w:rsid w:val="009866D0"/>
    <w:rsid w:val="00986730"/>
    <w:rsid w:val="009867DF"/>
    <w:rsid w:val="00986920"/>
    <w:rsid w:val="00986E1D"/>
    <w:rsid w:val="0098745F"/>
    <w:rsid w:val="00987D8C"/>
    <w:rsid w:val="00987F28"/>
    <w:rsid w:val="00990549"/>
    <w:rsid w:val="009907BE"/>
    <w:rsid w:val="009908C9"/>
    <w:rsid w:val="00990BBF"/>
    <w:rsid w:val="00990BF0"/>
    <w:rsid w:val="00990C51"/>
    <w:rsid w:val="00990E64"/>
    <w:rsid w:val="009910AD"/>
    <w:rsid w:val="009913DA"/>
    <w:rsid w:val="0099156E"/>
    <w:rsid w:val="009915F7"/>
    <w:rsid w:val="00991620"/>
    <w:rsid w:val="00991936"/>
    <w:rsid w:val="00991D6D"/>
    <w:rsid w:val="00991D80"/>
    <w:rsid w:val="0099264D"/>
    <w:rsid w:val="009927D6"/>
    <w:rsid w:val="009929D0"/>
    <w:rsid w:val="00992CC3"/>
    <w:rsid w:val="00992E97"/>
    <w:rsid w:val="00993050"/>
    <w:rsid w:val="00993311"/>
    <w:rsid w:val="009938AD"/>
    <w:rsid w:val="0099395A"/>
    <w:rsid w:val="00993B94"/>
    <w:rsid w:val="00993C06"/>
    <w:rsid w:val="00993DD0"/>
    <w:rsid w:val="009943AD"/>
    <w:rsid w:val="009946EC"/>
    <w:rsid w:val="009949CA"/>
    <w:rsid w:val="00994A03"/>
    <w:rsid w:val="00994AB3"/>
    <w:rsid w:val="00994BDC"/>
    <w:rsid w:val="0099545A"/>
    <w:rsid w:val="00995599"/>
    <w:rsid w:val="00995A24"/>
    <w:rsid w:val="0099600D"/>
    <w:rsid w:val="009968B7"/>
    <w:rsid w:val="009978B3"/>
    <w:rsid w:val="00997A1A"/>
    <w:rsid w:val="00997A78"/>
    <w:rsid w:val="00997C2C"/>
    <w:rsid w:val="00997C3F"/>
    <w:rsid w:val="00997E0B"/>
    <w:rsid w:val="00997FBA"/>
    <w:rsid w:val="009A00AC"/>
    <w:rsid w:val="009A02CD"/>
    <w:rsid w:val="009A02E8"/>
    <w:rsid w:val="009A0512"/>
    <w:rsid w:val="009A0704"/>
    <w:rsid w:val="009A083D"/>
    <w:rsid w:val="009A0B24"/>
    <w:rsid w:val="009A0BD9"/>
    <w:rsid w:val="009A0C28"/>
    <w:rsid w:val="009A0C30"/>
    <w:rsid w:val="009A0CE5"/>
    <w:rsid w:val="009A0DD5"/>
    <w:rsid w:val="009A0EFC"/>
    <w:rsid w:val="009A123E"/>
    <w:rsid w:val="009A1269"/>
    <w:rsid w:val="009A1669"/>
    <w:rsid w:val="009A1801"/>
    <w:rsid w:val="009A1834"/>
    <w:rsid w:val="009A192E"/>
    <w:rsid w:val="009A19E7"/>
    <w:rsid w:val="009A1A59"/>
    <w:rsid w:val="009A1D57"/>
    <w:rsid w:val="009A1F50"/>
    <w:rsid w:val="009A1F76"/>
    <w:rsid w:val="009A29D5"/>
    <w:rsid w:val="009A2DCC"/>
    <w:rsid w:val="009A2DDC"/>
    <w:rsid w:val="009A2DED"/>
    <w:rsid w:val="009A301A"/>
    <w:rsid w:val="009A3052"/>
    <w:rsid w:val="009A3472"/>
    <w:rsid w:val="009A37CD"/>
    <w:rsid w:val="009A3B34"/>
    <w:rsid w:val="009A3D9F"/>
    <w:rsid w:val="009A3E8F"/>
    <w:rsid w:val="009A3F72"/>
    <w:rsid w:val="009A45F2"/>
    <w:rsid w:val="009A47B0"/>
    <w:rsid w:val="009A47DA"/>
    <w:rsid w:val="009A4B93"/>
    <w:rsid w:val="009A5191"/>
    <w:rsid w:val="009A56B6"/>
    <w:rsid w:val="009A5BE2"/>
    <w:rsid w:val="009A5F09"/>
    <w:rsid w:val="009A6217"/>
    <w:rsid w:val="009A6541"/>
    <w:rsid w:val="009A66E5"/>
    <w:rsid w:val="009A6707"/>
    <w:rsid w:val="009A6751"/>
    <w:rsid w:val="009A6BA2"/>
    <w:rsid w:val="009A70AA"/>
    <w:rsid w:val="009A762D"/>
    <w:rsid w:val="009A7AF1"/>
    <w:rsid w:val="009A7C53"/>
    <w:rsid w:val="009A7C98"/>
    <w:rsid w:val="009A7F1D"/>
    <w:rsid w:val="009B0267"/>
    <w:rsid w:val="009B03FA"/>
    <w:rsid w:val="009B068C"/>
    <w:rsid w:val="009B0690"/>
    <w:rsid w:val="009B0824"/>
    <w:rsid w:val="009B09F6"/>
    <w:rsid w:val="009B0C48"/>
    <w:rsid w:val="009B0FB2"/>
    <w:rsid w:val="009B165D"/>
    <w:rsid w:val="009B16ED"/>
    <w:rsid w:val="009B1A37"/>
    <w:rsid w:val="009B1A58"/>
    <w:rsid w:val="009B1B92"/>
    <w:rsid w:val="009B21A6"/>
    <w:rsid w:val="009B23B8"/>
    <w:rsid w:val="009B2A60"/>
    <w:rsid w:val="009B2A8C"/>
    <w:rsid w:val="009B2AD4"/>
    <w:rsid w:val="009B2B07"/>
    <w:rsid w:val="009B2CCC"/>
    <w:rsid w:val="009B2E13"/>
    <w:rsid w:val="009B309B"/>
    <w:rsid w:val="009B320F"/>
    <w:rsid w:val="009B326E"/>
    <w:rsid w:val="009B3321"/>
    <w:rsid w:val="009B33B0"/>
    <w:rsid w:val="009B3487"/>
    <w:rsid w:val="009B34C5"/>
    <w:rsid w:val="009B365A"/>
    <w:rsid w:val="009B38B8"/>
    <w:rsid w:val="009B398E"/>
    <w:rsid w:val="009B39CC"/>
    <w:rsid w:val="009B3F2E"/>
    <w:rsid w:val="009B4010"/>
    <w:rsid w:val="009B44D4"/>
    <w:rsid w:val="009B46F2"/>
    <w:rsid w:val="009B47E4"/>
    <w:rsid w:val="009B4A7E"/>
    <w:rsid w:val="009B4ECC"/>
    <w:rsid w:val="009B5085"/>
    <w:rsid w:val="009B535F"/>
    <w:rsid w:val="009B57B1"/>
    <w:rsid w:val="009B584B"/>
    <w:rsid w:val="009B59DB"/>
    <w:rsid w:val="009B5CC4"/>
    <w:rsid w:val="009B5FE3"/>
    <w:rsid w:val="009B63D4"/>
    <w:rsid w:val="009B648C"/>
    <w:rsid w:val="009B656A"/>
    <w:rsid w:val="009B666E"/>
    <w:rsid w:val="009B67FD"/>
    <w:rsid w:val="009B6993"/>
    <w:rsid w:val="009B6B25"/>
    <w:rsid w:val="009B6CB3"/>
    <w:rsid w:val="009B6F80"/>
    <w:rsid w:val="009B6F85"/>
    <w:rsid w:val="009B6FC2"/>
    <w:rsid w:val="009B724A"/>
    <w:rsid w:val="009B72DE"/>
    <w:rsid w:val="009B75B2"/>
    <w:rsid w:val="009B7A5D"/>
    <w:rsid w:val="009B7C1A"/>
    <w:rsid w:val="009B7C33"/>
    <w:rsid w:val="009B7C5A"/>
    <w:rsid w:val="009B7DE9"/>
    <w:rsid w:val="009B7EB2"/>
    <w:rsid w:val="009C0149"/>
    <w:rsid w:val="009C04BF"/>
    <w:rsid w:val="009C07CA"/>
    <w:rsid w:val="009C085B"/>
    <w:rsid w:val="009C0A97"/>
    <w:rsid w:val="009C0AC8"/>
    <w:rsid w:val="009C0B70"/>
    <w:rsid w:val="009C0CC0"/>
    <w:rsid w:val="009C0E80"/>
    <w:rsid w:val="009C0E88"/>
    <w:rsid w:val="009C112F"/>
    <w:rsid w:val="009C14BF"/>
    <w:rsid w:val="009C1510"/>
    <w:rsid w:val="009C1558"/>
    <w:rsid w:val="009C15EC"/>
    <w:rsid w:val="009C1635"/>
    <w:rsid w:val="009C1C8C"/>
    <w:rsid w:val="009C22AB"/>
    <w:rsid w:val="009C253B"/>
    <w:rsid w:val="009C2944"/>
    <w:rsid w:val="009C2957"/>
    <w:rsid w:val="009C3092"/>
    <w:rsid w:val="009C314F"/>
    <w:rsid w:val="009C3219"/>
    <w:rsid w:val="009C32AF"/>
    <w:rsid w:val="009C332E"/>
    <w:rsid w:val="009C39A7"/>
    <w:rsid w:val="009C39EB"/>
    <w:rsid w:val="009C3A11"/>
    <w:rsid w:val="009C3AC7"/>
    <w:rsid w:val="009C4287"/>
    <w:rsid w:val="009C42F2"/>
    <w:rsid w:val="009C4334"/>
    <w:rsid w:val="009C46FD"/>
    <w:rsid w:val="009C4875"/>
    <w:rsid w:val="009C4A15"/>
    <w:rsid w:val="009C4B99"/>
    <w:rsid w:val="009C4BA5"/>
    <w:rsid w:val="009C4E44"/>
    <w:rsid w:val="009C4ED6"/>
    <w:rsid w:val="009C4F9A"/>
    <w:rsid w:val="009C50BC"/>
    <w:rsid w:val="009C521E"/>
    <w:rsid w:val="009C532C"/>
    <w:rsid w:val="009C53E9"/>
    <w:rsid w:val="009C544C"/>
    <w:rsid w:val="009C5638"/>
    <w:rsid w:val="009C5EBF"/>
    <w:rsid w:val="009C5FBC"/>
    <w:rsid w:val="009C6266"/>
    <w:rsid w:val="009C630A"/>
    <w:rsid w:val="009C64FF"/>
    <w:rsid w:val="009C6648"/>
    <w:rsid w:val="009C66F8"/>
    <w:rsid w:val="009C670C"/>
    <w:rsid w:val="009C67E6"/>
    <w:rsid w:val="009C68B7"/>
    <w:rsid w:val="009C68E7"/>
    <w:rsid w:val="009C6A35"/>
    <w:rsid w:val="009C6B51"/>
    <w:rsid w:val="009C6CE4"/>
    <w:rsid w:val="009C6DC9"/>
    <w:rsid w:val="009C70FA"/>
    <w:rsid w:val="009C73C2"/>
    <w:rsid w:val="009C743F"/>
    <w:rsid w:val="009C75E1"/>
    <w:rsid w:val="009C7644"/>
    <w:rsid w:val="009C7D4E"/>
    <w:rsid w:val="009C7DF8"/>
    <w:rsid w:val="009C7F05"/>
    <w:rsid w:val="009D0059"/>
    <w:rsid w:val="009D039F"/>
    <w:rsid w:val="009D0F62"/>
    <w:rsid w:val="009D1037"/>
    <w:rsid w:val="009D13EF"/>
    <w:rsid w:val="009D1494"/>
    <w:rsid w:val="009D15AB"/>
    <w:rsid w:val="009D1671"/>
    <w:rsid w:val="009D17DA"/>
    <w:rsid w:val="009D1A28"/>
    <w:rsid w:val="009D1A9D"/>
    <w:rsid w:val="009D1CC7"/>
    <w:rsid w:val="009D1E85"/>
    <w:rsid w:val="009D2134"/>
    <w:rsid w:val="009D21D3"/>
    <w:rsid w:val="009D2408"/>
    <w:rsid w:val="009D2667"/>
    <w:rsid w:val="009D269B"/>
    <w:rsid w:val="009D2936"/>
    <w:rsid w:val="009D2B6D"/>
    <w:rsid w:val="009D2C75"/>
    <w:rsid w:val="009D2D1B"/>
    <w:rsid w:val="009D2FED"/>
    <w:rsid w:val="009D3616"/>
    <w:rsid w:val="009D364B"/>
    <w:rsid w:val="009D3A11"/>
    <w:rsid w:val="009D3B2E"/>
    <w:rsid w:val="009D3BC5"/>
    <w:rsid w:val="009D3FD8"/>
    <w:rsid w:val="009D45A5"/>
    <w:rsid w:val="009D474B"/>
    <w:rsid w:val="009D4754"/>
    <w:rsid w:val="009D47F9"/>
    <w:rsid w:val="009D488C"/>
    <w:rsid w:val="009D496A"/>
    <w:rsid w:val="009D4C3B"/>
    <w:rsid w:val="009D4DF1"/>
    <w:rsid w:val="009D4E18"/>
    <w:rsid w:val="009D4EA8"/>
    <w:rsid w:val="009D5031"/>
    <w:rsid w:val="009D5125"/>
    <w:rsid w:val="009D5455"/>
    <w:rsid w:val="009D579A"/>
    <w:rsid w:val="009D5B8B"/>
    <w:rsid w:val="009D5C11"/>
    <w:rsid w:val="009D5E06"/>
    <w:rsid w:val="009D5EE3"/>
    <w:rsid w:val="009D5F03"/>
    <w:rsid w:val="009D6216"/>
    <w:rsid w:val="009D67D0"/>
    <w:rsid w:val="009D6841"/>
    <w:rsid w:val="009D6A11"/>
    <w:rsid w:val="009D70D8"/>
    <w:rsid w:val="009D72D9"/>
    <w:rsid w:val="009D72DE"/>
    <w:rsid w:val="009D75FF"/>
    <w:rsid w:val="009D79DC"/>
    <w:rsid w:val="009D7AB3"/>
    <w:rsid w:val="009D7AC1"/>
    <w:rsid w:val="009D7C92"/>
    <w:rsid w:val="009E004E"/>
    <w:rsid w:val="009E051F"/>
    <w:rsid w:val="009E09F8"/>
    <w:rsid w:val="009E0CA8"/>
    <w:rsid w:val="009E1345"/>
    <w:rsid w:val="009E157E"/>
    <w:rsid w:val="009E179E"/>
    <w:rsid w:val="009E1974"/>
    <w:rsid w:val="009E1A9D"/>
    <w:rsid w:val="009E2428"/>
    <w:rsid w:val="009E2963"/>
    <w:rsid w:val="009E2A3F"/>
    <w:rsid w:val="009E2AA0"/>
    <w:rsid w:val="009E2C2D"/>
    <w:rsid w:val="009E2F5B"/>
    <w:rsid w:val="009E2F7B"/>
    <w:rsid w:val="009E317E"/>
    <w:rsid w:val="009E34D5"/>
    <w:rsid w:val="009E3DD4"/>
    <w:rsid w:val="009E3F41"/>
    <w:rsid w:val="009E411F"/>
    <w:rsid w:val="009E4140"/>
    <w:rsid w:val="009E43A5"/>
    <w:rsid w:val="009E4613"/>
    <w:rsid w:val="009E4CDA"/>
    <w:rsid w:val="009E4F11"/>
    <w:rsid w:val="009E50D1"/>
    <w:rsid w:val="009E51E8"/>
    <w:rsid w:val="009E51ED"/>
    <w:rsid w:val="009E53E6"/>
    <w:rsid w:val="009E54F0"/>
    <w:rsid w:val="009E55EC"/>
    <w:rsid w:val="009E562C"/>
    <w:rsid w:val="009E56E0"/>
    <w:rsid w:val="009E589A"/>
    <w:rsid w:val="009E58E8"/>
    <w:rsid w:val="009E5EB7"/>
    <w:rsid w:val="009E6669"/>
    <w:rsid w:val="009E6890"/>
    <w:rsid w:val="009E6C24"/>
    <w:rsid w:val="009E6EB0"/>
    <w:rsid w:val="009E6FA7"/>
    <w:rsid w:val="009E7365"/>
    <w:rsid w:val="009E749A"/>
    <w:rsid w:val="009E74D5"/>
    <w:rsid w:val="009E7721"/>
    <w:rsid w:val="009E7959"/>
    <w:rsid w:val="009E7AFD"/>
    <w:rsid w:val="009E7B3A"/>
    <w:rsid w:val="009F00C1"/>
    <w:rsid w:val="009F020D"/>
    <w:rsid w:val="009F080C"/>
    <w:rsid w:val="009F0A27"/>
    <w:rsid w:val="009F0CDC"/>
    <w:rsid w:val="009F0F48"/>
    <w:rsid w:val="009F1020"/>
    <w:rsid w:val="009F1142"/>
    <w:rsid w:val="009F1174"/>
    <w:rsid w:val="009F1679"/>
    <w:rsid w:val="009F1933"/>
    <w:rsid w:val="009F19FF"/>
    <w:rsid w:val="009F1D1F"/>
    <w:rsid w:val="009F1D3B"/>
    <w:rsid w:val="009F1FB4"/>
    <w:rsid w:val="009F1FC7"/>
    <w:rsid w:val="009F2142"/>
    <w:rsid w:val="009F2473"/>
    <w:rsid w:val="009F2480"/>
    <w:rsid w:val="009F26FE"/>
    <w:rsid w:val="009F2BAD"/>
    <w:rsid w:val="009F2C88"/>
    <w:rsid w:val="009F2CAA"/>
    <w:rsid w:val="009F2F78"/>
    <w:rsid w:val="009F3031"/>
    <w:rsid w:val="009F33EC"/>
    <w:rsid w:val="009F3496"/>
    <w:rsid w:val="009F36C7"/>
    <w:rsid w:val="009F3712"/>
    <w:rsid w:val="009F3F28"/>
    <w:rsid w:val="009F3FF8"/>
    <w:rsid w:val="009F427A"/>
    <w:rsid w:val="009F42A8"/>
    <w:rsid w:val="009F443E"/>
    <w:rsid w:val="009F46BF"/>
    <w:rsid w:val="009F47DB"/>
    <w:rsid w:val="009F48E9"/>
    <w:rsid w:val="009F4D4D"/>
    <w:rsid w:val="009F4E72"/>
    <w:rsid w:val="009F5897"/>
    <w:rsid w:val="009F5D55"/>
    <w:rsid w:val="009F5D5D"/>
    <w:rsid w:val="009F5E85"/>
    <w:rsid w:val="009F5EBC"/>
    <w:rsid w:val="009F604B"/>
    <w:rsid w:val="009F6298"/>
    <w:rsid w:val="009F6479"/>
    <w:rsid w:val="009F64D7"/>
    <w:rsid w:val="009F65C1"/>
    <w:rsid w:val="009F67AE"/>
    <w:rsid w:val="009F67BC"/>
    <w:rsid w:val="009F680B"/>
    <w:rsid w:val="009F68F4"/>
    <w:rsid w:val="009F6B26"/>
    <w:rsid w:val="009F6B4C"/>
    <w:rsid w:val="009F6B84"/>
    <w:rsid w:val="009F6E32"/>
    <w:rsid w:val="009F704D"/>
    <w:rsid w:val="009F70DB"/>
    <w:rsid w:val="009F719B"/>
    <w:rsid w:val="009F72EE"/>
    <w:rsid w:val="009F743F"/>
    <w:rsid w:val="009F7774"/>
    <w:rsid w:val="009F7A5E"/>
    <w:rsid w:val="009F7B0A"/>
    <w:rsid w:val="009F7EDC"/>
    <w:rsid w:val="009F7F71"/>
    <w:rsid w:val="00A00B59"/>
    <w:rsid w:val="00A00CA7"/>
    <w:rsid w:val="00A00E0E"/>
    <w:rsid w:val="00A00F15"/>
    <w:rsid w:val="00A00FC2"/>
    <w:rsid w:val="00A0103D"/>
    <w:rsid w:val="00A0143A"/>
    <w:rsid w:val="00A015A9"/>
    <w:rsid w:val="00A015F8"/>
    <w:rsid w:val="00A01E21"/>
    <w:rsid w:val="00A01E5A"/>
    <w:rsid w:val="00A01E77"/>
    <w:rsid w:val="00A021A5"/>
    <w:rsid w:val="00A02370"/>
    <w:rsid w:val="00A026A2"/>
    <w:rsid w:val="00A02801"/>
    <w:rsid w:val="00A028C5"/>
    <w:rsid w:val="00A0296C"/>
    <w:rsid w:val="00A029DB"/>
    <w:rsid w:val="00A02C42"/>
    <w:rsid w:val="00A02C61"/>
    <w:rsid w:val="00A02C71"/>
    <w:rsid w:val="00A02D0E"/>
    <w:rsid w:val="00A02DE1"/>
    <w:rsid w:val="00A02DED"/>
    <w:rsid w:val="00A02F90"/>
    <w:rsid w:val="00A03071"/>
    <w:rsid w:val="00A032B6"/>
    <w:rsid w:val="00A032EE"/>
    <w:rsid w:val="00A034C7"/>
    <w:rsid w:val="00A03525"/>
    <w:rsid w:val="00A03543"/>
    <w:rsid w:val="00A03BD8"/>
    <w:rsid w:val="00A03C05"/>
    <w:rsid w:val="00A03D96"/>
    <w:rsid w:val="00A03F85"/>
    <w:rsid w:val="00A0408E"/>
    <w:rsid w:val="00A040AE"/>
    <w:rsid w:val="00A04392"/>
    <w:rsid w:val="00A045AF"/>
    <w:rsid w:val="00A04602"/>
    <w:rsid w:val="00A047DE"/>
    <w:rsid w:val="00A04F4F"/>
    <w:rsid w:val="00A0500C"/>
    <w:rsid w:val="00A05111"/>
    <w:rsid w:val="00A0542D"/>
    <w:rsid w:val="00A05775"/>
    <w:rsid w:val="00A05872"/>
    <w:rsid w:val="00A058B1"/>
    <w:rsid w:val="00A05928"/>
    <w:rsid w:val="00A05B79"/>
    <w:rsid w:val="00A05BEC"/>
    <w:rsid w:val="00A05C4C"/>
    <w:rsid w:val="00A05CE1"/>
    <w:rsid w:val="00A05EF7"/>
    <w:rsid w:val="00A060F6"/>
    <w:rsid w:val="00A06138"/>
    <w:rsid w:val="00A061E7"/>
    <w:rsid w:val="00A06371"/>
    <w:rsid w:val="00A064C1"/>
    <w:rsid w:val="00A06A2D"/>
    <w:rsid w:val="00A06B53"/>
    <w:rsid w:val="00A06C37"/>
    <w:rsid w:val="00A06EB8"/>
    <w:rsid w:val="00A06FC8"/>
    <w:rsid w:val="00A07054"/>
    <w:rsid w:val="00A07402"/>
    <w:rsid w:val="00A0742A"/>
    <w:rsid w:val="00A07486"/>
    <w:rsid w:val="00A0782D"/>
    <w:rsid w:val="00A07C1B"/>
    <w:rsid w:val="00A100BC"/>
    <w:rsid w:val="00A100C1"/>
    <w:rsid w:val="00A10227"/>
    <w:rsid w:val="00A10379"/>
    <w:rsid w:val="00A103AC"/>
    <w:rsid w:val="00A10746"/>
    <w:rsid w:val="00A10755"/>
    <w:rsid w:val="00A10870"/>
    <w:rsid w:val="00A10CF9"/>
    <w:rsid w:val="00A10F8D"/>
    <w:rsid w:val="00A111F9"/>
    <w:rsid w:val="00A11411"/>
    <w:rsid w:val="00A1161D"/>
    <w:rsid w:val="00A11728"/>
    <w:rsid w:val="00A119B1"/>
    <w:rsid w:val="00A11A8D"/>
    <w:rsid w:val="00A11E0D"/>
    <w:rsid w:val="00A11FA7"/>
    <w:rsid w:val="00A120DA"/>
    <w:rsid w:val="00A120DD"/>
    <w:rsid w:val="00A1256A"/>
    <w:rsid w:val="00A126B5"/>
    <w:rsid w:val="00A12C7C"/>
    <w:rsid w:val="00A12D30"/>
    <w:rsid w:val="00A12DBC"/>
    <w:rsid w:val="00A12FC4"/>
    <w:rsid w:val="00A130DF"/>
    <w:rsid w:val="00A1336A"/>
    <w:rsid w:val="00A133E5"/>
    <w:rsid w:val="00A13C5E"/>
    <w:rsid w:val="00A13C84"/>
    <w:rsid w:val="00A14100"/>
    <w:rsid w:val="00A1419A"/>
    <w:rsid w:val="00A141E0"/>
    <w:rsid w:val="00A143DF"/>
    <w:rsid w:val="00A14428"/>
    <w:rsid w:val="00A14567"/>
    <w:rsid w:val="00A145F0"/>
    <w:rsid w:val="00A147AE"/>
    <w:rsid w:val="00A14A09"/>
    <w:rsid w:val="00A14B72"/>
    <w:rsid w:val="00A14C14"/>
    <w:rsid w:val="00A1545A"/>
    <w:rsid w:val="00A154B0"/>
    <w:rsid w:val="00A1554F"/>
    <w:rsid w:val="00A15594"/>
    <w:rsid w:val="00A159FE"/>
    <w:rsid w:val="00A15B84"/>
    <w:rsid w:val="00A15BD5"/>
    <w:rsid w:val="00A1609C"/>
    <w:rsid w:val="00A16102"/>
    <w:rsid w:val="00A161B5"/>
    <w:rsid w:val="00A1661D"/>
    <w:rsid w:val="00A16889"/>
    <w:rsid w:val="00A16ABF"/>
    <w:rsid w:val="00A16B2D"/>
    <w:rsid w:val="00A16C28"/>
    <w:rsid w:val="00A17149"/>
    <w:rsid w:val="00A173A7"/>
    <w:rsid w:val="00A173F5"/>
    <w:rsid w:val="00A17685"/>
    <w:rsid w:val="00A1769B"/>
    <w:rsid w:val="00A17870"/>
    <w:rsid w:val="00A178B0"/>
    <w:rsid w:val="00A17C3B"/>
    <w:rsid w:val="00A17E77"/>
    <w:rsid w:val="00A2014B"/>
    <w:rsid w:val="00A20369"/>
    <w:rsid w:val="00A20469"/>
    <w:rsid w:val="00A2049C"/>
    <w:rsid w:val="00A206C7"/>
    <w:rsid w:val="00A209BB"/>
    <w:rsid w:val="00A20B31"/>
    <w:rsid w:val="00A20C03"/>
    <w:rsid w:val="00A20F1B"/>
    <w:rsid w:val="00A20F9E"/>
    <w:rsid w:val="00A211E1"/>
    <w:rsid w:val="00A21216"/>
    <w:rsid w:val="00A21479"/>
    <w:rsid w:val="00A21A33"/>
    <w:rsid w:val="00A21EE9"/>
    <w:rsid w:val="00A221A9"/>
    <w:rsid w:val="00A22269"/>
    <w:rsid w:val="00A225E8"/>
    <w:rsid w:val="00A2271C"/>
    <w:rsid w:val="00A22938"/>
    <w:rsid w:val="00A22A88"/>
    <w:rsid w:val="00A22B9B"/>
    <w:rsid w:val="00A22BF0"/>
    <w:rsid w:val="00A22E99"/>
    <w:rsid w:val="00A22F1D"/>
    <w:rsid w:val="00A22FAC"/>
    <w:rsid w:val="00A230D4"/>
    <w:rsid w:val="00A2347B"/>
    <w:rsid w:val="00A23732"/>
    <w:rsid w:val="00A238A2"/>
    <w:rsid w:val="00A238B8"/>
    <w:rsid w:val="00A239CF"/>
    <w:rsid w:val="00A23A25"/>
    <w:rsid w:val="00A23C7F"/>
    <w:rsid w:val="00A23D8E"/>
    <w:rsid w:val="00A23E4D"/>
    <w:rsid w:val="00A23F63"/>
    <w:rsid w:val="00A23FED"/>
    <w:rsid w:val="00A240A8"/>
    <w:rsid w:val="00A24127"/>
    <w:rsid w:val="00A24306"/>
    <w:rsid w:val="00A2436D"/>
    <w:rsid w:val="00A243B8"/>
    <w:rsid w:val="00A244FA"/>
    <w:rsid w:val="00A249A2"/>
    <w:rsid w:val="00A249B6"/>
    <w:rsid w:val="00A24A22"/>
    <w:rsid w:val="00A24BA2"/>
    <w:rsid w:val="00A25283"/>
    <w:rsid w:val="00A252AC"/>
    <w:rsid w:val="00A25399"/>
    <w:rsid w:val="00A253FE"/>
    <w:rsid w:val="00A25473"/>
    <w:rsid w:val="00A2584A"/>
    <w:rsid w:val="00A258EB"/>
    <w:rsid w:val="00A259DD"/>
    <w:rsid w:val="00A26380"/>
    <w:rsid w:val="00A2680F"/>
    <w:rsid w:val="00A268CC"/>
    <w:rsid w:val="00A26FBD"/>
    <w:rsid w:val="00A271A5"/>
    <w:rsid w:val="00A2721C"/>
    <w:rsid w:val="00A27269"/>
    <w:rsid w:val="00A272A5"/>
    <w:rsid w:val="00A27801"/>
    <w:rsid w:val="00A2784C"/>
    <w:rsid w:val="00A27882"/>
    <w:rsid w:val="00A278C4"/>
    <w:rsid w:val="00A27DF7"/>
    <w:rsid w:val="00A30001"/>
    <w:rsid w:val="00A30103"/>
    <w:rsid w:val="00A3027D"/>
    <w:rsid w:val="00A3058C"/>
    <w:rsid w:val="00A30600"/>
    <w:rsid w:val="00A3099F"/>
    <w:rsid w:val="00A30A93"/>
    <w:rsid w:val="00A30B6B"/>
    <w:rsid w:val="00A30D76"/>
    <w:rsid w:val="00A30ED6"/>
    <w:rsid w:val="00A30F31"/>
    <w:rsid w:val="00A31411"/>
    <w:rsid w:val="00A3146B"/>
    <w:rsid w:val="00A3155E"/>
    <w:rsid w:val="00A31816"/>
    <w:rsid w:val="00A31B23"/>
    <w:rsid w:val="00A31B9A"/>
    <w:rsid w:val="00A31C55"/>
    <w:rsid w:val="00A31D6C"/>
    <w:rsid w:val="00A31D7B"/>
    <w:rsid w:val="00A32C49"/>
    <w:rsid w:val="00A32D1A"/>
    <w:rsid w:val="00A32DDD"/>
    <w:rsid w:val="00A32EFB"/>
    <w:rsid w:val="00A33061"/>
    <w:rsid w:val="00A33C49"/>
    <w:rsid w:val="00A33D80"/>
    <w:rsid w:val="00A34566"/>
    <w:rsid w:val="00A3461A"/>
    <w:rsid w:val="00A34625"/>
    <w:rsid w:val="00A34736"/>
    <w:rsid w:val="00A3477A"/>
    <w:rsid w:val="00A34A1E"/>
    <w:rsid w:val="00A34D02"/>
    <w:rsid w:val="00A3515F"/>
    <w:rsid w:val="00A351A8"/>
    <w:rsid w:val="00A3577F"/>
    <w:rsid w:val="00A35B34"/>
    <w:rsid w:val="00A35E0A"/>
    <w:rsid w:val="00A35FB1"/>
    <w:rsid w:val="00A36303"/>
    <w:rsid w:val="00A36332"/>
    <w:rsid w:val="00A3657A"/>
    <w:rsid w:val="00A366EF"/>
    <w:rsid w:val="00A368AD"/>
    <w:rsid w:val="00A36D90"/>
    <w:rsid w:val="00A37115"/>
    <w:rsid w:val="00A373AB"/>
    <w:rsid w:val="00A40378"/>
    <w:rsid w:val="00A404DE"/>
    <w:rsid w:val="00A40735"/>
    <w:rsid w:val="00A40A51"/>
    <w:rsid w:val="00A40BFA"/>
    <w:rsid w:val="00A40CBE"/>
    <w:rsid w:val="00A40D84"/>
    <w:rsid w:val="00A40E3F"/>
    <w:rsid w:val="00A417AC"/>
    <w:rsid w:val="00A417FF"/>
    <w:rsid w:val="00A420EA"/>
    <w:rsid w:val="00A424CC"/>
    <w:rsid w:val="00A4278A"/>
    <w:rsid w:val="00A42FDF"/>
    <w:rsid w:val="00A43073"/>
    <w:rsid w:val="00A43102"/>
    <w:rsid w:val="00A43F15"/>
    <w:rsid w:val="00A44050"/>
    <w:rsid w:val="00A441D0"/>
    <w:rsid w:val="00A44294"/>
    <w:rsid w:val="00A444D0"/>
    <w:rsid w:val="00A44656"/>
    <w:rsid w:val="00A44745"/>
    <w:rsid w:val="00A44B08"/>
    <w:rsid w:val="00A44BB6"/>
    <w:rsid w:val="00A44FD1"/>
    <w:rsid w:val="00A45043"/>
    <w:rsid w:val="00A45105"/>
    <w:rsid w:val="00A4555E"/>
    <w:rsid w:val="00A455F8"/>
    <w:rsid w:val="00A45764"/>
    <w:rsid w:val="00A45767"/>
    <w:rsid w:val="00A45A74"/>
    <w:rsid w:val="00A45B1D"/>
    <w:rsid w:val="00A45CB0"/>
    <w:rsid w:val="00A46011"/>
    <w:rsid w:val="00A46141"/>
    <w:rsid w:val="00A461D1"/>
    <w:rsid w:val="00A462E7"/>
    <w:rsid w:val="00A464FD"/>
    <w:rsid w:val="00A465E5"/>
    <w:rsid w:val="00A467C9"/>
    <w:rsid w:val="00A467D0"/>
    <w:rsid w:val="00A4683E"/>
    <w:rsid w:val="00A468DB"/>
    <w:rsid w:val="00A46A4F"/>
    <w:rsid w:val="00A46D9D"/>
    <w:rsid w:val="00A46EE2"/>
    <w:rsid w:val="00A46F9D"/>
    <w:rsid w:val="00A4707E"/>
    <w:rsid w:val="00A47112"/>
    <w:rsid w:val="00A47581"/>
    <w:rsid w:val="00A4767C"/>
    <w:rsid w:val="00A4768E"/>
    <w:rsid w:val="00A47891"/>
    <w:rsid w:val="00A478F0"/>
    <w:rsid w:val="00A479A5"/>
    <w:rsid w:val="00A479DA"/>
    <w:rsid w:val="00A47BA5"/>
    <w:rsid w:val="00A47C3B"/>
    <w:rsid w:val="00A47CF2"/>
    <w:rsid w:val="00A501E9"/>
    <w:rsid w:val="00A50518"/>
    <w:rsid w:val="00A50596"/>
    <w:rsid w:val="00A50A78"/>
    <w:rsid w:val="00A50BA4"/>
    <w:rsid w:val="00A50E08"/>
    <w:rsid w:val="00A51043"/>
    <w:rsid w:val="00A511BF"/>
    <w:rsid w:val="00A5141A"/>
    <w:rsid w:val="00A51448"/>
    <w:rsid w:val="00A514A5"/>
    <w:rsid w:val="00A514B2"/>
    <w:rsid w:val="00A5165B"/>
    <w:rsid w:val="00A5166B"/>
    <w:rsid w:val="00A51802"/>
    <w:rsid w:val="00A51872"/>
    <w:rsid w:val="00A518D7"/>
    <w:rsid w:val="00A51918"/>
    <w:rsid w:val="00A521A8"/>
    <w:rsid w:val="00A52310"/>
    <w:rsid w:val="00A52385"/>
    <w:rsid w:val="00A52423"/>
    <w:rsid w:val="00A524FA"/>
    <w:rsid w:val="00A52653"/>
    <w:rsid w:val="00A52CF6"/>
    <w:rsid w:val="00A530E1"/>
    <w:rsid w:val="00A5315F"/>
    <w:rsid w:val="00A5326A"/>
    <w:rsid w:val="00A53281"/>
    <w:rsid w:val="00A533B3"/>
    <w:rsid w:val="00A533D2"/>
    <w:rsid w:val="00A53486"/>
    <w:rsid w:val="00A534D5"/>
    <w:rsid w:val="00A53823"/>
    <w:rsid w:val="00A539BD"/>
    <w:rsid w:val="00A539F1"/>
    <w:rsid w:val="00A53AE2"/>
    <w:rsid w:val="00A53C5A"/>
    <w:rsid w:val="00A53CF5"/>
    <w:rsid w:val="00A53E3C"/>
    <w:rsid w:val="00A53EDF"/>
    <w:rsid w:val="00A54102"/>
    <w:rsid w:val="00A541B2"/>
    <w:rsid w:val="00A5456D"/>
    <w:rsid w:val="00A54963"/>
    <w:rsid w:val="00A54B70"/>
    <w:rsid w:val="00A54E42"/>
    <w:rsid w:val="00A5535C"/>
    <w:rsid w:val="00A5547C"/>
    <w:rsid w:val="00A5566D"/>
    <w:rsid w:val="00A558E5"/>
    <w:rsid w:val="00A558F8"/>
    <w:rsid w:val="00A55E58"/>
    <w:rsid w:val="00A55FB9"/>
    <w:rsid w:val="00A5628A"/>
    <w:rsid w:val="00A5653F"/>
    <w:rsid w:val="00A56936"/>
    <w:rsid w:val="00A56B85"/>
    <w:rsid w:val="00A56FDB"/>
    <w:rsid w:val="00A57330"/>
    <w:rsid w:val="00A57426"/>
    <w:rsid w:val="00A5746D"/>
    <w:rsid w:val="00A577E6"/>
    <w:rsid w:val="00A578A0"/>
    <w:rsid w:val="00A57AA6"/>
    <w:rsid w:val="00A57B84"/>
    <w:rsid w:val="00A6007F"/>
    <w:rsid w:val="00A607E2"/>
    <w:rsid w:val="00A6082F"/>
    <w:rsid w:val="00A608D4"/>
    <w:rsid w:val="00A60A3E"/>
    <w:rsid w:val="00A60A3F"/>
    <w:rsid w:val="00A60C04"/>
    <w:rsid w:val="00A60D12"/>
    <w:rsid w:val="00A60F6F"/>
    <w:rsid w:val="00A6160C"/>
    <w:rsid w:val="00A617B5"/>
    <w:rsid w:val="00A61833"/>
    <w:rsid w:val="00A61A61"/>
    <w:rsid w:val="00A61AD0"/>
    <w:rsid w:val="00A61DF0"/>
    <w:rsid w:val="00A622FB"/>
    <w:rsid w:val="00A62305"/>
    <w:rsid w:val="00A626F1"/>
    <w:rsid w:val="00A62775"/>
    <w:rsid w:val="00A628A7"/>
    <w:rsid w:val="00A62D94"/>
    <w:rsid w:val="00A62E2B"/>
    <w:rsid w:val="00A6350F"/>
    <w:rsid w:val="00A63600"/>
    <w:rsid w:val="00A6381F"/>
    <w:rsid w:val="00A63B60"/>
    <w:rsid w:val="00A63E12"/>
    <w:rsid w:val="00A640F5"/>
    <w:rsid w:val="00A64180"/>
    <w:rsid w:val="00A641E9"/>
    <w:rsid w:val="00A644F5"/>
    <w:rsid w:val="00A6492A"/>
    <w:rsid w:val="00A64972"/>
    <w:rsid w:val="00A64A1E"/>
    <w:rsid w:val="00A65230"/>
    <w:rsid w:val="00A65534"/>
    <w:rsid w:val="00A655F4"/>
    <w:rsid w:val="00A65932"/>
    <w:rsid w:val="00A65938"/>
    <w:rsid w:val="00A65FC0"/>
    <w:rsid w:val="00A662DA"/>
    <w:rsid w:val="00A66371"/>
    <w:rsid w:val="00A663E2"/>
    <w:rsid w:val="00A667A6"/>
    <w:rsid w:val="00A66BA0"/>
    <w:rsid w:val="00A66E01"/>
    <w:rsid w:val="00A67007"/>
    <w:rsid w:val="00A67009"/>
    <w:rsid w:val="00A671CC"/>
    <w:rsid w:val="00A67329"/>
    <w:rsid w:val="00A6773C"/>
    <w:rsid w:val="00A677B4"/>
    <w:rsid w:val="00A6797C"/>
    <w:rsid w:val="00A67BF7"/>
    <w:rsid w:val="00A70253"/>
    <w:rsid w:val="00A703BB"/>
    <w:rsid w:val="00A7050A"/>
    <w:rsid w:val="00A7054E"/>
    <w:rsid w:val="00A705D9"/>
    <w:rsid w:val="00A708DF"/>
    <w:rsid w:val="00A70E30"/>
    <w:rsid w:val="00A70F40"/>
    <w:rsid w:val="00A7164A"/>
    <w:rsid w:val="00A71F07"/>
    <w:rsid w:val="00A71F8D"/>
    <w:rsid w:val="00A72174"/>
    <w:rsid w:val="00A7227D"/>
    <w:rsid w:val="00A72280"/>
    <w:rsid w:val="00A72463"/>
    <w:rsid w:val="00A725E4"/>
    <w:rsid w:val="00A727A3"/>
    <w:rsid w:val="00A7298D"/>
    <w:rsid w:val="00A72A99"/>
    <w:rsid w:val="00A72AC4"/>
    <w:rsid w:val="00A72D95"/>
    <w:rsid w:val="00A73374"/>
    <w:rsid w:val="00A733B9"/>
    <w:rsid w:val="00A73627"/>
    <w:rsid w:val="00A7391B"/>
    <w:rsid w:val="00A7392A"/>
    <w:rsid w:val="00A73FCE"/>
    <w:rsid w:val="00A7443E"/>
    <w:rsid w:val="00A744D2"/>
    <w:rsid w:val="00A74666"/>
    <w:rsid w:val="00A74B83"/>
    <w:rsid w:val="00A75172"/>
    <w:rsid w:val="00A753E4"/>
    <w:rsid w:val="00A75480"/>
    <w:rsid w:val="00A7557E"/>
    <w:rsid w:val="00A758D8"/>
    <w:rsid w:val="00A75BA0"/>
    <w:rsid w:val="00A75BBD"/>
    <w:rsid w:val="00A75F7B"/>
    <w:rsid w:val="00A76028"/>
    <w:rsid w:val="00A7649E"/>
    <w:rsid w:val="00A76754"/>
    <w:rsid w:val="00A768EC"/>
    <w:rsid w:val="00A76984"/>
    <w:rsid w:val="00A77326"/>
    <w:rsid w:val="00A77349"/>
    <w:rsid w:val="00A776BC"/>
    <w:rsid w:val="00A777A0"/>
    <w:rsid w:val="00A77A1D"/>
    <w:rsid w:val="00A77BF5"/>
    <w:rsid w:val="00A77C91"/>
    <w:rsid w:val="00A77CE5"/>
    <w:rsid w:val="00A77E11"/>
    <w:rsid w:val="00A80168"/>
    <w:rsid w:val="00A801B8"/>
    <w:rsid w:val="00A8052B"/>
    <w:rsid w:val="00A80A08"/>
    <w:rsid w:val="00A80C87"/>
    <w:rsid w:val="00A80D2B"/>
    <w:rsid w:val="00A811D4"/>
    <w:rsid w:val="00A811EA"/>
    <w:rsid w:val="00A81577"/>
    <w:rsid w:val="00A816F4"/>
    <w:rsid w:val="00A81A43"/>
    <w:rsid w:val="00A81AEB"/>
    <w:rsid w:val="00A81B86"/>
    <w:rsid w:val="00A81EE9"/>
    <w:rsid w:val="00A820DD"/>
    <w:rsid w:val="00A82208"/>
    <w:rsid w:val="00A82376"/>
    <w:rsid w:val="00A823D8"/>
    <w:rsid w:val="00A82591"/>
    <w:rsid w:val="00A82CE6"/>
    <w:rsid w:val="00A82CEF"/>
    <w:rsid w:val="00A82D4F"/>
    <w:rsid w:val="00A8325D"/>
    <w:rsid w:val="00A83967"/>
    <w:rsid w:val="00A83FD2"/>
    <w:rsid w:val="00A8400C"/>
    <w:rsid w:val="00A84034"/>
    <w:rsid w:val="00A84130"/>
    <w:rsid w:val="00A842E5"/>
    <w:rsid w:val="00A84480"/>
    <w:rsid w:val="00A84A11"/>
    <w:rsid w:val="00A84AE4"/>
    <w:rsid w:val="00A84CF7"/>
    <w:rsid w:val="00A84E49"/>
    <w:rsid w:val="00A84FC5"/>
    <w:rsid w:val="00A85036"/>
    <w:rsid w:val="00A85135"/>
    <w:rsid w:val="00A85212"/>
    <w:rsid w:val="00A85418"/>
    <w:rsid w:val="00A85419"/>
    <w:rsid w:val="00A8555F"/>
    <w:rsid w:val="00A859B0"/>
    <w:rsid w:val="00A85CD1"/>
    <w:rsid w:val="00A860CC"/>
    <w:rsid w:val="00A86118"/>
    <w:rsid w:val="00A8643F"/>
    <w:rsid w:val="00A8658D"/>
    <w:rsid w:val="00A865D5"/>
    <w:rsid w:val="00A86AB9"/>
    <w:rsid w:val="00A86C9F"/>
    <w:rsid w:val="00A87013"/>
    <w:rsid w:val="00A870F0"/>
    <w:rsid w:val="00A8787F"/>
    <w:rsid w:val="00A878E0"/>
    <w:rsid w:val="00A87B28"/>
    <w:rsid w:val="00A87C9A"/>
    <w:rsid w:val="00A87CC8"/>
    <w:rsid w:val="00A87D95"/>
    <w:rsid w:val="00A90362"/>
    <w:rsid w:val="00A9040E"/>
    <w:rsid w:val="00A904F1"/>
    <w:rsid w:val="00A90549"/>
    <w:rsid w:val="00A906D7"/>
    <w:rsid w:val="00A906DC"/>
    <w:rsid w:val="00A907FF"/>
    <w:rsid w:val="00A90A0B"/>
    <w:rsid w:val="00A90CE5"/>
    <w:rsid w:val="00A91293"/>
    <w:rsid w:val="00A91537"/>
    <w:rsid w:val="00A9182C"/>
    <w:rsid w:val="00A91BD4"/>
    <w:rsid w:val="00A91D82"/>
    <w:rsid w:val="00A91E66"/>
    <w:rsid w:val="00A91F5B"/>
    <w:rsid w:val="00A91FD1"/>
    <w:rsid w:val="00A92159"/>
    <w:rsid w:val="00A921FB"/>
    <w:rsid w:val="00A925C1"/>
    <w:rsid w:val="00A92AF4"/>
    <w:rsid w:val="00A92B3B"/>
    <w:rsid w:val="00A92BF6"/>
    <w:rsid w:val="00A92E6A"/>
    <w:rsid w:val="00A92F6B"/>
    <w:rsid w:val="00A92FB5"/>
    <w:rsid w:val="00A93290"/>
    <w:rsid w:val="00A93567"/>
    <w:rsid w:val="00A936A5"/>
    <w:rsid w:val="00A93756"/>
    <w:rsid w:val="00A939B2"/>
    <w:rsid w:val="00A93BFF"/>
    <w:rsid w:val="00A93C52"/>
    <w:rsid w:val="00A93FF8"/>
    <w:rsid w:val="00A94128"/>
    <w:rsid w:val="00A94315"/>
    <w:rsid w:val="00A944DE"/>
    <w:rsid w:val="00A9493C"/>
    <w:rsid w:val="00A94EBB"/>
    <w:rsid w:val="00A94EC2"/>
    <w:rsid w:val="00A95265"/>
    <w:rsid w:val="00A952ED"/>
    <w:rsid w:val="00A953C3"/>
    <w:rsid w:val="00A955EC"/>
    <w:rsid w:val="00A958F0"/>
    <w:rsid w:val="00A95AB3"/>
    <w:rsid w:val="00A95E69"/>
    <w:rsid w:val="00A95F2A"/>
    <w:rsid w:val="00A95F9B"/>
    <w:rsid w:val="00A96016"/>
    <w:rsid w:val="00A9657E"/>
    <w:rsid w:val="00A965C0"/>
    <w:rsid w:val="00A96661"/>
    <w:rsid w:val="00A96741"/>
    <w:rsid w:val="00A968DD"/>
    <w:rsid w:val="00A969E2"/>
    <w:rsid w:val="00A96B79"/>
    <w:rsid w:val="00A96C18"/>
    <w:rsid w:val="00A9724F"/>
    <w:rsid w:val="00A9740E"/>
    <w:rsid w:val="00A977CA"/>
    <w:rsid w:val="00A977E2"/>
    <w:rsid w:val="00A97A25"/>
    <w:rsid w:val="00A97B4A"/>
    <w:rsid w:val="00A97B7B"/>
    <w:rsid w:val="00A97BE7"/>
    <w:rsid w:val="00A97E51"/>
    <w:rsid w:val="00AA003F"/>
    <w:rsid w:val="00AA0084"/>
    <w:rsid w:val="00AA02C6"/>
    <w:rsid w:val="00AA043F"/>
    <w:rsid w:val="00AA065A"/>
    <w:rsid w:val="00AA06CC"/>
    <w:rsid w:val="00AA08F1"/>
    <w:rsid w:val="00AA0C28"/>
    <w:rsid w:val="00AA0C55"/>
    <w:rsid w:val="00AA0CD3"/>
    <w:rsid w:val="00AA0CE6"/>
    <w:rsid w:val="00AA0D23"/>
    <w:rsid w:val="00AA0F57"/>
    <w:rsid w:val="00AA0FB0"/>
    <w:rsid w:val="00AA1191"/>
    <w:rsid w:val="00AA140A"/>
    <w:rsid w:val="00AA177F"/>
    <w:rsid w:val="00AA1935"/>
    <w:rsid w:val="00AA193D"/>
    <w:rsid w:val="00AA1A1D"/>
    <w:rsid w:val="00AA1B42"/>
    <w:rsid w:val="00AA1C22"/>
    <w:rsid w:val="00AA1DFE"/>
    <w:rsid w:val="00AA1FBB"/>
    <w:rsid w:val="00AA2216"/>
    <w:rsid w:val="00AA251D"/>
    <w:rsid w:val="00AA26E3"/>
    <w:rsid w:val="00AA26F2"/>
    <w:rsid w:val="00AA2BD0"/>
    <w:rsid w:val="00AA2DC2"/>
    <w:rsid w:val="00AA3010"/>
    <w:rsid w:val="00AA309C"/>
    <w:rsid w:val="00AA39C9"/>
    <w:rsid w:val="00AA3D09"/>
    <w:rsid w:val="00AA3D50"/>
    <w:rsid w:val="00AA3DF3"/>
    <w:rsid w:val="00AA3ECB"/>
    <w:rsid w:val="00AA3F28"/>
    <w:rsid w:val="00AA3FCE"/>
    <w:rsid w:val="00AA417A"/>
    <w:rsid w:val="00AA44C1"/>
    <w:rsid w:val="00AA45F6"/>
    <w:rsid w:val="00AA486A"/>
    <w:rsid w:val="00AA4A34"/>
    <w:rsid w:val="00AA4BCB"/>
    <w:rsid w:val="00AA4D4E"/>
    <w:rsid w:val="00AA4D79"/>
    <w:rsid w:val="00AA4EF1"/>
    <w:rsid w:val="00AA510F"/>
    <w:rsid w:val="00AA5345"/>
    <w:rsid w:val="00AA54E7"/>
    <w:rsid w:val="00AA5623"/>
    <w:rsid w:val="00AA5647"/>
    <w:rsid w:val="00AA5BD5"/>
    <w:rsid w:val="00AA6086"/>
    <w:rsid w:val="00AA635B"/>
    <w:rsid w:val="00AA6537"/>
    <w:rsid w:val="00AA65C6"/>
    <w:rsid w:val="00AA678F"/>
    <w:rsid w:val="00AA6886"/>
    <w:rsid w:val="00AA6A49"/>
    <w:rsid w:val="00AA6ACD"/>
    <w:rsid w:val="00AA6AD5"/>
    <w:rsid w:val="00AA6B02"/>
    <w:rsid w:val="00AA6BBD"/>
    <w:rsid w:val="00AA7038"/>
    <w:rsid w:val="00AA71D7"/>
    <w:rsid w:val="00AA74D5"/>
    <w:rsid w:val="00AA75F9"/>
    <w:rsid w:val="00AA76CE"/>
    <w:rsid w:val="00AA7718"/>
    <w:rsid w:val="00AA77D8"/>
    <w:rsid w:val="00AA7994"/>
    <w:rsid w:val="00AA79EC"/>
    <w:rsid w:val="00AA7BE9"/>
    <w:rsid w:val="00AA7C43"/>
    <w:rsid w:val="00AA7EEF"/>
    <w:rsid w:val="00AB003C"/>
    <w:rsid w:val="00AB014B"/>
    <w:rsid w:val="00AB014F"/>
    <w:rsid w:val="00AB0463"/>
    <w:rsid w:val="00AB04D0"/>
    <w:rsid w:val="00AB061E"/>
    <w:rsid w:val="00AB082F"/>
    <w:rsid w:val="00AB0A98"/>
    <w:rsid w:val="00AB0C79"/>
    <w:rsid w:val="00AB0C98"/>
    <w:rsid w:val="00AB0E6F"/>
    <w:rsid w:val="00AB0E78"/>
    <w:rsid w:val="00AB0FB8"/>
    <w:rsid w:val="00AB0FD3"/>
    <w:rsid w:val="00AB1452"/>
    <w:rsid w:val="00AB194A"/>
    <w:rsid w:val="00AB1A14"/>
    <w:rsid w:val="00AB1C1E"/>
    <w:rsid w:val="00AB208C"/>
    <w:rsid w:val="00AB22CA"/>
    <w:rsid w:val="00AB250A"/>
    <w:rsid w:val="00AB2A8B"/>
    <w:rsid w:val="00AB2B3E"/>
    <w:rsid w:val="00AB2BB2"/>
    <w:rsid w:val="00AB32C5"/>
    <w:rsid w:val="00AB3449"/>
    <w:rsid w:val="00AB345E"/>
    <w:rsid w:val="00AB372C"/>
    <w:rsid w:val="00AB3899"/>
    <w:rsid w:val="00AB3E2C"/>
    <w:rsid w:val="00AB415A"/>
    <w:rsid w:val="00AB4431"/>
    <w:rsid w:val="00AB4531"/>
    <w:rsid w:val="00AB4532"/>
    <w:rsid w:val="00AB48D6"/>
    <w:rsid w:val="00AB48E4"/>
    <w:rsid w:val="00AB503F"/>
    <w:rsid w:val="00AB50D3"/>
    <w:rsid w:val="00AB52FE"/>
    <w:rsid w:val="00AB53E9"/>
    <w:rsid w:val="00AB55EC"/>
    <w:rsid w:val="00AB5A85"/>
    <w:rsid w:val="00AB5BC7"/>
    <w:rsid w:val="00AB5D32"/>
    <w:rsid w:val="00AB5E9B"/>
    <w:rsid w:val="00AB5E9F"/>
    <w:rsid w:val="00AB5EAA"/>
    <w:rsid w:val="00AB6325"/>
    <w:rsid w:val="00AB6350"/>
    <w:rsid w:val="00AB6F97"/>
    <w:rsid w:val="00AB72B1"/>
    <w:rsid w:val="00AB7443"/>
    <w:rsid w:val="00AB78A7"/>
    <w:rsid w:val="00AB7A93"/>
    <w:rsid w:val="00AB7B59"/>
    <w:rsid w:val="00AB7C0B"/>
    <w:rsid w:val="00AB7D63"/>
    <w:rsid w:val="00AB7D9C"/>
    <w:rsid w:val="00AC018F"/>
    <w:rsid w:val="00AC0269"/>
    <w:rsid w:val="00AC062F"/>
    <w:rsid w:val="00AC0734"/>
    <w:rsid w:val="00AC088A"/>
    <w:rsid w:val="00AC0AD1"/>
    <w:rsid w:val="00AC0D37"/>
    <w:rsid w:val="00AC0D99"/>
    <w:rsid w:val="00AC0DC5"/>
    <w:rsid w:val="00AC0F2C"/>
    <w:rsid w:val="00AC119C"/>
    <w:rsid w:val="00AC12C3"/>
    <w:rsid w:val="00AC137B"/>
    <w:rsid w:val="00AC145C"/>
    <w:rsid w:val="00AC159D"/>
    <w:rsid w:val="00AC1689"/>
    <w:rsid w:val="00AC16BB"/>
    <w:rsid w:val="00AC17BF"/>
    <w:rsid w:val="00AC18E9"/>
    <w:rsid w:val="00AC1915"/>
    <w:rsid w:val="00AC1EF4"/>
    <w:rsid w:val="00AC246C"/>
    <w:rsid w:val="00AC2472"/>
    <w:rsid w:val="00AC2A99"/>
    <w:rsid w:val="00AC2F11"/>
    <w:rsid w:val="00AC31C1"/>
    <w:rsid w:val="00AC33E3"/>
    <w:rsid w:val="00AC35F8"/>
    <w:rsid w:val="00AC3754"/>
    <w:rsid w:val="00AC3814"/>
    <w:rsid w:val="00AC39D3"/>
    <w:rsid w:val="00AC39EE"/>
    <w:rsid w:val="00AC3A96"/>
    <w:rsid w:val="00AC3D11"/>
    <w:rsid w:val="00AC43C1"/>
    <w:rsid w:val="00AC44FE"/>
    <w:rsid w:val="00AC459F"/>
    <w:rsid w:val="00AC4665"/>
    <w:rsid w:val="00AC4A23"/>
    <w:rsid w:val="00AC4AC5"/>
    <w:rsid w:val="00AC4AD0"/>
    <w:rsid w:val="00AC4C2C"/>
    <w:rsid w:val="00AC4C71"/>
    <w:rsid w:val="00AC4CEE"/>
    <w:rsid w:val="00AC4F51"/>
    <w:rsid w:val="00AC4F59"/>
    <w:rsid w:val="00AC51BE"/>
    <w:rsid w:val="00AC5284"/>
    <w:rsid w:val="00AC5358"/>
    <w:rsid w:val="00AC5384"/>
    <w:rsid w:val="00AC5469"/>
    <w:rsid w:val="00AC5511"/>
    <w:rsid w:val="00AC59AF"/>
    <w:rsid w:val="00AC59CB"/>
    <w:rsid w:val="00AC5F76"/>
    <w:rsid w:val="00AC6071"/>
    <w:rsid w:val="00AC64A3"/>
    <w:rsid w:val="00AC6768"/>
    <w:rsid w:val="00AC6787"/>
    <w:rsid w:val="00AC6CB0"/>
    <w:rsid w:val="00AC6E4C"/>
    <w:rsid w:val="00AC6ED1"/>
    <w:rsid w:val="00AC6F18"/>
    <w:rsid w:val="00AC742B"/>
    <w:rsid w:val="00AC774C"/>
    <w:rsid w:val="00AC79AD"/>
    <w:rsid w:val="00AC7AC9"/>
    <w:rsid w:val="00AC7BCF"/>
    <w:rsid w:val="00AC7E8A"/>
    <w:rsid w:val="00AC7EE5"/>
    <w:rsid w:val="00AD0080"/>
    <w:rsid w:val="00AD020B"/>
    <w:rsid w:val="00AD028D"/>
    <w:rsid w:val="00AD0D3D"/>
    <w:rsid w:val="00AD0F27"/>
    <w:rsid w:val="00AD1208"/>
    <w:rsid w:val="00AD185F"/>
    <w:rsid w:val="00AD18EE"/>
    <w:rsid w:val="00AD1986"/>
    <w:rsid w:val="00AD19A7"/>
    <w:rsid w:val="00AD1DE8"/>
    <w:rsid w:val="00AD1DF4"/>
    <w:rsid w:val="00AD24D3"/>
    <w:rsid w:val="00AD2673"/>
    <w:rsid w:val="00AD26EB"/>
    <w:rsid w:val="00AD28B4"/>
    <w:rsid w:val="00AD29DD"/>
    <w:rsid w:val="00AD2C8C"/>
    <w:rsid w:val="00AD2CBE"/>
    <w:rsid w:val="00AD2F18"/>
    <w:rsid w:val="00AD2F2B"/>
    <w:rsid w:val="00AD324A"/>
    <w:rsid w:val="00AD3A78"/>
    <w:rsid w:val="00AD3A92"/>
    <w:rsid w:val="00AD3CD0"/>
    <w:rsid w:val="00AD4272"/>
    <w:rsid w:val="00AD4327"/>
    <w:rsid w:val="00AD43D7"/>
    <w:rsid w:val="00AD4659"/>
    <w:rsid w:val="00AD474F"/>
    <w:rsid w:val="00AD47AB"/>
    <w:rsid w:val="00AD48F3"/>
    <w:rsid w:val="00AD4C36"/>
    <w:rsid w:val="00AD526B"/>
    <w:rsid w:val="00AD5296"/>
    <w:rsid w:val="00AD52F0"/>
    <w:rsid w:val="00AD551E"/>
    <w:rsid w:val="00AD556E"/>
    <w:rsid w:val="00AD5820"/>
    <w:rsid w:val="00AD5856"/>
    <w:rsid w:val="00AD5A8C"/>
    <w:rsid w:val="00AD5C74"/>
    <w:rsid w:val="00AD5C92"/>
    <w:rsid w:val="00AD5D10"/>
    <w:rsid w:val="00AD5D3C"/>
    <w:rsid w:val="00AD5E03"/>
    <w:rsid w:val="00AD5F0D"/>
    <w:rsid w:val="00AD6091"/>
    <w:rsid w:val="00AD6184"/>
    <w:rsid w:val="00AD63BB"/>
    <w:rsid w:val="00AD63CE"/>
    <w:rsid w:val="00AD698F"/>
    <w:rsid w:val="00AD6A50"/>
    <w:rsid w:val="00AD6BEC"/>
    <w:rsid w:val="00AD6C46"/>
    <w:rsid w:val="00AD6DDC"/>
    <w:rsid w:val="00AD6FC2"/>
    <w:rsid w:val="00AD7181"/>
    <w:rsid w:val="00AD750B"/>
    <w:rsid w:val="00AD7546"/>
    <w:rsid w:val="00AD7B2A"/>
    <w:rsid w:val="00AD7C09"/>
    <w:rsid w:val="00AD7D32"/>
    <w:rsid w:val="00AE0085"/>
    <w:rsid w:val="00AE00E8"/>
    <w:rsid w:val="00AE044C"/>
    <w:rsid w:val="00AE0637"/>
    <w:rsid w:val="00AE082E"/>
    <w:rsid w:val="00AE0953"/>
    <w:rsid w:val="00AE0A42"/>
    <w:rsid w:val="00AE0D75"/>
    <w:rsid w:val="00AE0E3E"/>
    <w:rsid w:val="00AE0FAB"/>
    <w:rsid w:val="00AE0FB4"/>
    <w:rsid w:val="00AE110C"/>
    <w:rsid w:val="00AE1162"/>
    <w:rsid w:val="00AE1416"/>
    <w:rsid w:val="00AE17DC"/>
    <w:rsid w:val="00AE17E1"/>
    <w:rsid w:val="00AE1C68"/>
    <w:rsid w:val="00AE1D3D"/>
    <w:rsid w:val="00AE2299"/>
    <w:rsid w:val="00AE2342"/>
    <w:rsid w:val="00AE23DB"/>
    <w:rsid w:val="00AE24F0"/>
    <w:rsid w:val="00AE2774"/>
    <w:rsid w:val="00AE27FF"/>
    <w:rsid w:val="00AE28A3"/>
    <w:rsid w:val="00AE2B0A"/>
    <w:rsid w:val="00AE3050"/>
    <w:rsid w:val="00AE3095"/>
    <w:rsid w:val="00AE3156"/>
    <w:rsid w:val="00AE3478"/>
    <w:rsid w:val="00AE350A"/>
    <w:rsid w:val="00AE359B"/>
    <w:rsid w:val="00AE3671"/>
    <w:rsid w:val="00AE3C18"/>
    <w:rsid w:val="00AE3C3B"/>
    <w:rsid w:val="00AE3E59"/>
    <w:rsid w:val="00AE3F31"/>
    <w:rsid w:val="00AE4021"/>
    <w:rsid w:val="00AE4236"/>
    <w:rsid w:val="00AE4401"/>
    <w:rsid w:val="00AE4423"/>
    <w:rsid w:val="00AE455C"/>
    <w:rsid w:val="00AE4648"/>
    <w:rsid w:val="00AE4780"/>
    <w:rsid w:val="00AE4EF2"/>
    <w:rsid w:val="00AE5118"/>
    <w:rsid w:val="00AE52A5"/>
    <w:rsid w:val="00AE547C"/>
    <w:rsid w:val="00AE5587"/>
    <w:rsid w:val="00AE57A3"/>
    <w:rsid w:val="00AE5C4A"/>
    <w:rsid w:val="00AE5D16"/>
    <w:rsid w:val="00AE5D55"/>
    <w:rsid w:val="00AE5D8E"/>
    <w:rsid w:val="00AE62DA"/>
    <w:rsid w:val="00AE655A"/>
    <w:rsid w:val="00AE669E"/>
    <w:rsid w:val="00AE68F8"/>
    <w:rsid w:val="00AE697D"/>
    <w:rsid w:val="00AE6C1C"/>
    <w:rsid w:val="00AE6E18"/>
    <w:rsid w:val="00AE6FC7"/>
    <w:rsid w:val="00AE6FFE"/>
    <w:rsid w:val="00AE71AD"/>
    <w:rsid w:val="00AE748D"/>
    <w:rsid w:val="00AE7560"/>
    <w:rsid w:val="00AE75CD"/>
    <w:rsid w:val="00AE771F"/>
    <w:rsid w:val="00AE7753"/>
    <w:rsid w:val="00AE77AC"/>
    <w:rsid w:val="00AE7819"/>
    <w:rsid w:val="00AE78FA"/>
    <w:rsid w:val="00AE7917"/>
    <w:rsid w:val="00AE7D0C"/>
    <w:rsid w:val="00AE7FC3"/>
    <w:rsid w:val="00AF008F"/>
    <w:rsid w:val="00AF0106"/>
    <w:rsid w:val="00AF018E"/>
    <w:rsid w:val="00AF05DA"/>
    <w:rsid w:val="00AF0684"/>
    <w:rsid w:val="00AF09E9"/>
    <w:rsid w:val="00AF0CF7"/>
    <w:rsid w:val="00AF0D94"/>
    <w:rsid w:val="00AF0DC0"/>
    <w:rsid w:val="00AF0E13"/>
    <w:rsid w:val="00AF1299"/>
    <w:rsid w:val="00AF1312"/>
    <w:rsid w:val="00AF131C"/>
    <w:rsid w:val="00AF1407"/>
    <w:rsid w:val="00AF164A"/>
    <w:rsid w:val="00AF1810"/>
    <w:rsid w:val="00AF195D"/>
    <w:rsid w:val="00AF19B8"/>
    <w:rsid w:val="00AF1ADA"/>
    <w:rsid w:val="00AF1F98"/>
    <w:rsid w:val="00AF1FD1"/>
    <w:rsid w:val="00AF20F5"/>
    <w:rsid w:val="00AF237C"/>
    <w:rsid w:val="00AF249C"/>
    <w:rsid w:val="00AF2570"/>
    <w:rsid w:val="00AF2644"/>
    <w:rsid w:val="00AF2B50"/>
    <w:rsid w:val="00AF2C57"/>
    <w:rsid w:val="00AF2EB6"/>
    <w:rsid w:val="00AF315E"/>
    <w:rsid w:val="00AF3251"/>
    <w:rsid w:val="00AF3507"/>
    <w:rsid w:val="00AF36FE"/>
    <w:rsid w:val="00AF3B94"/>
    <w:rsid w:val="00AF3E94"/>
    <w:rsid w:val="00AF40DC"/>
    <w:rsid w:val="00AF4122"/>
    <w:rsid w:val="00AF423E"/>
    <w:rsid w:val="00AF43DF"/>
    <w:rsid w:val="00AF43F7"/>
    <w:rsid w:val="00AF481A"/>
    <w:rsid w:val="00AF4871"/>
    <w:rsid w:val="00AF4964"/>
    <w:rsid w:val="00AF499A"/>
    <w:rsid w:val="00AF49F9"/>
    <w:rsid w:val="00AF4B04"/>
    <w:rsid w:val="00AF4CBC"/>
    <w:rsid w:val="00AF4CE7"/>
    <w:rsid w:val="00AF4ECC"/>
    <w:rsid w:val="00AF4F9B"/>
    <w:rsid w:val="00AF5208"/>
    <w:rsid w:val="00AF56D8"/>
    <w:rsid w:val="00AF591A"/>
    <w:rsid w:val="00AF59AD"/>
    <w:rsid w:val="00AF5A48"/>
    <w:rsid w:val="00AF5ACD"/>
    <w:rsid w:val="00AF5BEF"/>
    <w:rsid w:val="00AF5D04"/>
    <w:rsid w:val="00AF5E18"/>
    <w:rsid w:val="00AF5FDB"/>
    <w:rsid w:val="00AF60EC"/>
    <w:rsid w:val="00AF61D1"/>
    <w:rsid w:val="00AF6283"/>
    <w:rsid w:val="00AF62DB"/>
    <w:rsid w:val="00AF65FA"/>
    <w:rsid w:val="00AF68CE"/>
    <w:rsid w:val="00AF6C28"/>
    <w:rsid w:val="00AF6CF3"/>
    <w:rsid w:val="00AF6FA5"/>
    <w:rsid w:val="00AF7118"/>
    <w:rsid w:val="00AF71CB"/>
    <w:rsid w:val="00AF7230"/>
    <w:rsid w:val="00AF72C8"/>
    <w:rsid w:val="00AF7427"/>
    <w:rsid w:val="00AF742E"/>
    <w:rsid w:val="00AF762C"/>
    <w:rsid w:val="00AF790C"/>
    <w:rsid w:val="00AF7B55"/>
    <w:rsid w:val="00AF7CC7"/>
    <w:rsid w:val="00AF7D56"/>
    <w:rsid w:val="00AF7DB7"/>
    <w:rsid w:val="00AF7DEF"/>
    <w:rsid w:val="00AF7DF6"/>
    <w:rsid w:val="00B00064"/>
    <w:rsid w:val="00B000CC"/>
    <w:rsid w:val="00B00331"/>
    <w:rsid w:val="00B00428"/>
    <w:rsid w:val="00B004CE"/>
    <w:rsid w:val="00B008A3"/>
    <w:rsid w:val="00B00D31"/>
    <w:rsid w:val="00B010D3"/>
    <w:rsid w:val="00B013B8"/>
    <w:rsid w:val="00B016BE"/>
    <w:rsid w:val="00B018D5"/>
    <w:rsid w:val="00B01972"/>
    <w:rsid w:val="00B01B36"/>
    <w:rsid w:val="00B01CBC"/>
    <w:rsid w:val="00B01D86"/>
    <w:rsid w:val="00B01EFF"/>
    <w:rsid w:val="00B0202E"/>
    <w:rsid w:val="00B023C3"/>
    <w:rsid w:val="00B02547"/>
    <w:rsid w:val="00B0275D"/>
    <w:rsid w:val="00B02A97"/>
    <w:rsid w:val="00B02AB8"/>
    <w:rsid w:val="00B02F5A"/>
    <w:rsid w:val="00B03067"/>
    <w:rsid w:val="00B03076"/>
    <w:rsid w:val="00B0315A"/>
    <w:rsid w:val="00B0327B"/>
    <w:rsid w:val="00B034B1"/>
    <w:rsid w:val="00B03570"/>
    <w:rsid w:val="00B036D9"/>
    <w:rsid w:val="00B037E4"/>
    <w:rsid w:val="00B03823"/>
    <w:rsid w:val="00B0382C"/>
    <w:rsid w:val="00B03A1C"/>
    <w:rsid w:val="00B03A8E"/>
    <w:rsid w:val="00B03D37"/>
    <w:rsid w:val="00B0406C"/>
    <w:rsid w:val="00B042D1"/>
    <w:rsid w:val="00B04346"/>
    <w:rsid w:val="00B043D9"/>
    <w:rsid w:val="00B049C3"/>
    <w:rsid w:val="00B04CA1"/>
    <w:rsid w:val="00B04CA8"/>
    <w:rsid w:val="00B05040"/>
    <w:rsid w:val="00B050C1"/>
    <w:rsid w:val="00B050CD"/>
    <w:rsid w:val="00B0510C"/>
    <w:rsid w:val="00B05129"/>
    <w:rsid w:val="00B05166"/>
    <w:rsid w:val="00B0523E"/>
    <w:rsid w:val="00B053AF"/>
    <w:rsid w:val="00B05505"/>
    <w:rsid w:val="00B0569D"/>
    <w:rsid w:val="00B05A23"/>
    <w:rsid w:val="00B05CA0"/>
    <w:rsid w:val="00B0605D"/>
    <w:rsid w:val="00B063A7"/>
    <w:rsid w:val="00B068DB"/>
    <w:rsid w:val="00B06932"/>
    <w:rsid w:val="00B06E40"/>
    <w:rsid w:val="00B06EF0"/>
    <w:rsid w:val="00B06EFE"/>
    <w:rsid w:val="00B06F3E"/>
    <w:rsid w:val="00B06F69"/>
    <w:rsid w:val="00B06F9D"/>
    <w:rsid w:val="00B07257"/>
    <w:rsid w:val="00B075A1"/>
    <w:rsid w:val="00B078B5"/>
    <w:rsid w:val="00B078E6"/>
    <w:rsid w:val="00B07A89"/>
    <w:rsid w:val="00B07ACB"/>
    <w:rsid w:val="00B07B00"/>
    <w:rsid w:val="00B10010"/>
    <w:rsid w:val="00B1043B"/>
    <w:rsid w:val="00B10608"/>
    <w:rsid w:val="00B1064B"/>
    <w:rsid w:val="00B10717"/>
    <w:rsid w:val="00B10A49"/>
    <w:rsid w:val="00B10AA6"/>
    <w:rsid w:val="00B10B8E"/>
    <w:rsid w:val="00B10C9A"/>
    <w:rsid w:val="00B10DA8"/>
    <w:rsid w:val="00B10FD0"/>
    <w:rsid w:val="00B110AE"/>
    <w:rsid w:val="00B1112F"/>
    <w:rsid w:val="00B114DC"/>
    <w:rsid w:val="00B118DA"/>
    <w:rsid w:val="00B11C73"/>
    <w:rsid w:val="00B11CED"/>
    <w:rsid w:val="00B11D06"/>
    <w:rsid w:val="00B12042"/>
    <w:rsid w:val="00B1244E"/>
    <w:rsid w:val="00B124A4"/>
    <w:rsid w:val="00B1254E"/>
    <w:rsid w:val="00B1286C"/>
    <w:rsid w:val="00B12AF3"/>
    <w:rsid w:val="00B12B52"/>
    <w:rsid w:val="00B12E38"/>
    <w:rsid w:val="00B130BC"/>
    <w:rsid w:val="00B1313A"/>
    <w:rsid w:val="00B1345F"/>
    <w:rsid w:val="00B136B2"/>
    <w:rsid w:val="00B1391A"/>
    <w:rsid w:val="00B13D41"/>
    <w:rsid w:val="00B13FDD"/>
    <w:rsid w:val="00B14096"/>
    <w:rsid w:val="00B1411F"/>
    <w:rsid w:val="00B14206"/>
    <w:rsid w:val="00B1481A"/>
    <w:rsid w:val="00B149E9"/>
    <w:rsid w:val="00B14BCC"/>
    <w:rsid w:val="00B14D0E"/>
    <w:rsid w:val="00B14E4A"/>
    <w:rsid w:val="00B1522E"/>
    <w:rsid w:val="00B153BB"/>
    <w:rsid w:val="00B15467"/>
    <w:rsid w:val="00B1559F"/>
    <w:rsid w:val="00B157B2"/>
    <w:rsid w:val="00B1596F"/>
    <w:rsid w:val="00B1614B"/>
    <w:rsid w:val="00B16582"/>
    <w:rsid w:val="00B165F2"/>
    <w:rsid w:val="00B1677A"/>
    <w:rsid w:val="00B1688E"/>
    <w:rsid w:val="00B169AC"/>
    <w:rsid w:val="00B16AA3"/>
    <w:rsid w:val="00B16B4B"/>
    <w:rsid w:val="00B16C69"/>
    <w:rsid w:val="00B16D54"/>
    <w:rsid w:val="00B1717E"/>
    <w:rsid w:val="00B1742C"/>
    <w:rsid w:val="00B1775C"/>
    <w:rsid w:val="00B17BEC"/>
    <w:rsid w:val="00B17E34"/>
    <w:rsid w:val="00B17E3B"/>
    <w:rsid w:val="00B17F71"/>
    <w:rsid w:val="00B20050"/>
    <w:rsid w:val="00B202AA"/>
    <w:rsid w:val="00B20501"/>
    <w:rsid w:val="00B205A0"/>
    <w:rsid w:val="00B20B00"/>
    <w:rsid w:val="00B20BA0"/>
    <w:rsid w:val="00B20CC0"/>
    <w:rsid w:val="00B20E52"/>
    <w:rsid w:val="00B20E57"/>
    <w:rsid w:val="00B210DA"/>
    <w:rsid w:val="00B21206"/>
    <w:rsid w:val="00B2128E"/>
    <w:rsid w:val="00B21412"/>
    <w:rsid w:val="00B217FF"/>
    <w:rsid w:val="00B21811"/>
    <w:rsid w:val="00B21978"/>
    <w:rsid w:val="00B21A4C"/>
    <w:rsid w:val="00B21B7B"/>
    <w:rsid w:val="00B21E57"/>
    <w:rsid w:val="00B21F6A"/>
    <w:rsid w:val="00B222DA"/>
    <w:rsid w:val="00B222DF"/>
    <w:rsid w:val="00B22649"/>
    <w:rsid w:val="00B22670"/>
    <w:rsid w:val="00B229E9"/>
    <w:rsid w:val="00B22B47"/>
    <w:rsid w:val="00B22D1A"/>
    <w:rsid w:val="00B2302D"/>
    <w:rsid w:val="00B23062"/>
    <w:rsid w:val="00B23206"/>
    <w:rsid w:val="00B238B7"/>
    <w:rsid w:val="00B23A45"/>
    <w:rsid w:val="00B23C1E"/>
    <w:rsid w:val="00B23D2E"/>
    <w:rsid w:val="00B23D7F"/>
    <w:rsid w:val="00B244BB"/>
    <w:rsid w:val="00B245FD"/>
    <w:rsid w:val="00B246AF"/>
    <w:rsid w:val="00B246F7"/>
    <w:rsid w:val="00B249A8"/>
    <w:rsid w:val="00B24A04"/>
    <w:rsid w:val="00B24A06"/>
    <w:rsid w:val="00B24B97"/>
    <w:rsid w:val="00B24DF1"/>
    <w:rsid w:val="00B24F90"/>
    <w:rsid w:val="00B254F2"/>
    <w:rsid w:val="00B25614"/>
    <w:rsid w:val="00B2574D"/>
    <w:rsid w:val="00B258D8"/>
    <w:rsid w:val="00B25FFE"/>
    <w:rsid w:val="00B260B4"/>
    <w:rsid w:val="00B26180"/>
    <w:rsid w:val="00B26474"/>
    <w:rsid w:val="00B26525"/>
    <w:rsid w:val="00B265A2"/>
    <w:rsid w:val="00B268E3"/>
    <w:rsid w:val="00B26950"/>
    <w:rsid w:val="00B26A27"/>
    <w:rsid w:val="00B26CFA"/>
    <w:rsid w:val="00B26E14"/>
    <w:rsid w:val="00B26E3A"/>
    <w:rsid w:val="00B26E8D"/>
    <w:rsid w:val="00B270FF"/>
    <w:rsid w:val="00B27414"/>
    <w:rsid w:val="00B2756A"/>
    <w:rsid w:val="00B27C76"/>
    <w:rsid w:val="00B27C83"/>
    <w:rsid w:val="00B300B4"/>
    <w:rsid w:val="00B30521"/>
    <w:rsid w:val="00B3063A"/>
    <w:rsid w:val="00B30808"/>
    <w:rsid w:val="00B30A9D"/>
    <w:rsid w:val="00B30AD1"/>
    <w:rsid w:val="00B30CB7"/>
    <w:rsid w:val="00B31159"/>
    <w:rsid w:val="00B31209"/>
    <w:rsid w:val="00B3127E"/>
    <w:rsid w:val="00B313B7"/>
    <w:rsid w:val="00B31436"/>
    <w:rsid w:val="00B31591"/>
    <w:rsid w:val="00B31819"/>
    <w:rsid w:val="00B31D7C"/>
    <w:rsid w:val="00B31EBE"/>
    <w:rsid w:val="00B3237E"/>
    <w:rsid w:val="00B32416"/>
    <w:rsid w:val="00B3273D"/>
    <w:rsid w:val="00B32CCC"/>
    <w:rsid w:val="00B33181"/>
    <w:rsid w:val="00B331AC"/>
    <w:rsid w:val="00B3327A"/>
    <w:rsid w:val="00B33467"/>
    <w:rsid w:val="00B33600"/>
    <w:rsid w:val="00B338F9"/>
    <w:rsid w:val="00B33A32"/>
    <w:rsid w:val="00B33DCB"/>
    <w:rsid w:val="00B33FD9"/>
    <w:rsid w:val="00B340C9"/>
    <w:rsid w:val="00B343D0"/>
    <w:rsid w:val="00B34491"/>
    <w:rsid w:val="00B34524"/>
    <w:rsid w:val="00B34828"/>
    <w:rsid w:val="00B34865"/>
    <w:rsid w:val="00B34B35"/>
    <w:rsid w:val="00B35491"/>
    <w:rsid w:val="00B3550D"/>
    <w:rsid w:val="00B35573"/>
    <w:rsid w:val="00B3578B"/>
    <w:rsid w:val="00B358C6"/>
    <w:rsid w:val="00B3609D"/>
    <w:rsid w:val="00B36130"/>
    <w:rsid w:val="00B36218"/>
    <w:rsid w:val="00B364BC"/>
    <w:rsid w:val="00B366E3"/>
    <w:rsid w:val="00B36C8A"/>
    <w:rsid w:val="00B36DDB"/>
    <w:rsid w:val="00B36E81"/>
    <w:rsid w:val="00B374C8"/>
    <w:rsid w:val="00B376D8"/>
    <w:rsid w:val="00B37DB8"/>
    <w:rsid w:val="00B37F53"/>
    <w:rsid w:val="00B40189"/>
    <w:rsid w:val="00B401BE"/>
    <w:rsid w:val="00B40AAC"/>
    <w:rsid w:val="00B40C4D"/>
    <w:rsid w:val="00B40CC9"/>
    <w:rsid w:val="00B40DA6"/>
    <w:rsid w:val="00B40DD7"/>
    <w:rsid w:val="00B40E1D"/>
    <w:rsid w:val="00B4101E"/>
    <w:rsid w:val="00B41121"/>
    <w:rsid w:val="00B413FB"/>
    <w:rsid w:val="00B4140C"/>
    <w:rsid w:val="00B414EF"/>
    <w:rsid w:val="00B41629"/>
    <w:rsid w:val="00B41869"/>
    <w:rsid w:val="00B41991"/>
    <w:rsid w:val="00B419D4"/>
    <w:rsid w:val="00B41FE9"/>
    <w:rsid w:val="00B433D2"/>
    <w:rsid w:val="00B437B2"/>
    <w:rsid w:val="00B43833"/>
    <w:rsid w:val="00B438DB"/>
    <w:rsid w:val="00B43AC3"/>
    <w:rsid w:val="00B43CE0"/>
    <w:rsid w:val="00B441AB"/>
    <w:rsid w:val="00B442E5"/>
    <w:rsid w:val="00B443A6"/>
    <w:rsid w:val="00B4443D"/>
    <w:rsid w:val="00B446B7"/>
    <w:rsid w:val="00B44972"/>
    <w:rsid w:val="00B44F37"/>
    <w:rsid w:val="00B44F94"/>
    <w:rsid w:val="00B450C2"/>
    <w:rsid w:val="00B45128"/>
    <w:rsid w:val="00B45133"/>
    <w:rsid w:val="00B4522F"/>
    <w:rsid w:val="00B45350"/>
    <w:rsid w:val="00B45358"/>
    <w:rsid w:val="00B4546E"/>
    <w:rsid w:val="00B454E9"/>
    <w:rsid w:val="00B45552"/>
    <w:rsid w:val="00B456C9"/>
    <w:rsid w:val="00B45828"/>
    <w:rsid w:val="00B458D5"/>
    <w:rsid w:val="00B4597F"/>
    <w:rsid w:val="00B45A99"/>
    <w:rsid w:val="00B45ACA"/>
    <w:rsid w:val="00B45AFF"/>
    <w:rsid w:val="00B45FBD"/>
    <w:rsid w:val="00B463D7"/>
    <w:rsid w:val="00B46B91"/>
    <w:rsid w:val="00B46C29"/>
    <w:rsid w:val="00B46F06"/>
    <w:rsid w:val="00B4702F"/>
    <w:rsid w:val="00B4742D"/>
    <w:rsid w:val="00B47447"/>
    <w:rsid w:val="00B47E08"/>
    <w:rsid w:val="00B50148"/>
    <w:rsid w:val="00B501BB"/>
    <w:rsid w:val="00B50767"/>
    <w:rsid w:val="00B5090D"/>
    <w:rsid w:val="00B5094E"/>
    <w:rsid w:val="00B50AA3"/>
    <w:rsid w:val="00B50C8A"/>
    <w:rsid w:val="00B50D7C"/>
    <w:rsid w:val="00B5102B"/>
    <w:rsid w:val="00B51165"/>
    <w:rsid w:val="00B514BF"/>
    <w:rsid w:val="00B51500"/>
    <w:rsid w:val="00B515E4"/>
    <w:rsid w:val="00B516AD"/>
    <w:rsid w:val="00B516DE"/>
    <w:rsid w:val="00B5186B"/>
    <w:rsid w:val="00B51926"/>
    <w:rsid w:val="00B51CD9"/>
    <w:rsid w:val="00B51FBD"/>
    <w:rsid w:val="00B520CD"/>
    <w:rsid w:val="00B52F2A"/>
    <w:rsid w:val="00B53038"/>
    <w:rsid w:val="00B53151"/>
    <w:rsid w:val="00B53249"/>
    <w:rsid w:val="00B533DC"/>
    <w:rsid w:val="00B53675"/>
    <w:rsid w:val="00B53719"/>
    <w:rsid w:val="00B53752"/>
    <w:rsid w:val="00B537F7"/>
    <w:rsid w:val="00B53C1B"/>
    <w:rsid w:val="00B54031"/>
    <w:rsid w:val="00B5405E"/>
    <w:rsid w:val="00B54091"/>
    <w:rsid w:val="00B5409E"/>
    <w:rsid w:val="00B5441E"/>
    <w:rsid w:val="00B5449D"/>
    <w:rsid w:val="00B5451F"/>
    <w:rsid w:val="00B5458C"/>
    <w:rsid w:val="00B54B3C"/>
    <w:rsid w:val="00B54C8B"/>
    <w:rsid w:val="00B54E51"/>
    <w:rsid w:val="00B5500A"/>
    <w:rsid w:val="00B550A9"/>
    <w:rsid w:val="00B552E5"/>
    <w:rsid w:val="00B55457"/>
    <w:rsid w:val="00B5595C"/>
    <w:rsid w:val="00B55B5F"/>
    <w:rsid w:val="00B55B76"/>
    <w:rsid w:val="00B55C23"/>
    <w:rsid w:val="00B55C50"/>
    <w:rsid w:val="00B55D74"/>
    <w:rsid w:val="00B55FD5"/>
    <w:rsid w:val="00B5644C"/>
    <w:rsid w:val="00B56759"/>
    <w:rsid w:val="00B567F0"/>
    <w:rsid w:val="00B56AFD"/>
    <w:rsid w:val="00B56C88"/>
    <w:rsid w:val="00B56DBC"/>
    <w:rsid w:val="00B56E9A"/>
    <w:rsid w:val="00B56F75"/>
    <w:rsid w:val="00B57144"/>
    <w:rsid w:val="00B574BF"/>
    <w:rsid w:val="00B577B6"/>
    <w:rsid w:val="00B5794F"/>
    <w:rsid w:val="00B57BFD"/>
    <w:rsid w:val="00B57F02"/>
    <w:rsid w:val="00B600FE"/>
    <w:rsid w:val="00B60509"/>
    <w:rsid w:val="00B60741"/>
    <w:rsid w:val="00B6076F"/>
    <w:rsid w:val="00B60D28"/>
    <w:rsid w:val="00B6116C"/>
    <w:rsid w:val="00B61266"/>
    <w:rsid w:val="00B6128A"/>
    <w:rsid w:val="00B6136F"/>
    <w:rsid w:val="00B61441"/>
    <w:rsid w:val="00B61487"/>
    <w:rsid w:val="00B618E3"/>
    <w:rsid w:val="00B61938"/>
    <w:rsid w:val="00B61A42"/>
    <w:rsid w:val="00B61AE2"/>
    <w:rsid w:val="00B61BA3"/>
    <w:rsid w:val="00B623DF"/>
    <w:rsid w:val="00B624C9"/>
    <w:rsid w:val="00B629A8"/>
    <w:rsid w:val="00B62CAC"/>
    <w:rsid w:val="00B62CD0"/>
    <w:rsid w:val="00B630D8"/>
    <w:rsid w:val="00B632A8"/>
    <w:rsid w:val="00B634CF"/>
    <w:rsid w:val="00B63514"/>
    <w:rsid w:val="00B63644"/>
    <w:rsid w:val="00B63970"/>
    <w:rsid w:val="00B63E98"/>
    <w:rsid w:val="00B641C8"/>
    <w:rsid w:val="00B643DB"/>
    <w:rsid w:val="00B6456A"/>
    <w:rsid w:val="00B646CA"/>
    <w:rsid w:val="00B646E1"/>
    <w:rsid w:val="00B64745"/>
    <w:rsid w:val="00B6495C"/>
    <w:rsid w:val="00B64D0C"/>
    <w:rsid w:val="00B64F50"/>
    <w:rsid w:val="00B65274"/>
    <w:rsid w:val="00B652FE"/>
    <w:rsid w:val="00B655D1"/>
    <w:rsid w:val="00B65704"/>
    <w:rsid w:val="00B6572E"/>
    <w:rsid w:val="00B659AD"/>
    <w:rsid w:val="00B65ABC"/>
    <w:rsid w:val="00B65C5D"/>
    <w:rsid w:val="00B65DC2"/>
    <w:rsid w:val="00B65F30"/>
    <w:rsid w:val="00B661E1"/>
    <w:rsid w:val="00B66252"/>
    <w:rsid w:val="00B66351"/>
    <w:rsid w:val="00B6636D"/>
    <w:rsid w:val="00B664D1"/>
    <w:rsid w:val="00B66555"/>
    <w:rsid w:val="00B66A79"/>
    <w:rsid w:val="00B66A83"/>
    <w:rsid w:val="00B66C7A"/>
    <w:rsid w:val="00B66CF1"/>
    <w:rsid w:val="00B673FF"/>
    <w:rsid w:val="00B674AF"/>
    <w:rsid w:val="00B6758F"/>
    <w:rsid w:val="00B679B6"/>
    <w:rsid w:val="00B67AB5"/>
    <w:rsid w:val="00B67C4B"/>
    <w:rsid w:val="00B67D2E"/>
    <w:rsid w:val="00B67D64"/>
    <w:rsid w:val="00B67DE1"/>
    <w:rsid w:val="00B7003D"/>
    <w:rsid w:val="00B701D3"/>
    <w:rsid w:val="00B70559"/>
    <w:rsid w:val="00B707C3"/>
    <w:rsid w:val="00B70B70"/>
    <w:rsid w:val="00B70C96"/>
    <w:rsid w:val="00B70D8B"/>
    <w:rsid w:val="00B70F80"/>
    <w:rsid w:val="00B71254"/>
    <w:rsid w:val="00B712C7"/>
    <w:rsid w:val="00B712FB"/>
    <w:rsid w:val="00B71479"/>
    <w:rsid w:val="00B71496"/>
    <w:rsid w:val="00B71634"/>
    <w:rsid w:val="00B7181C"/>
    <w:rsid w:val="00B724E9"/>
    <w:rsid w:val="00B72800"/>
    <w:rsid w:val="00B72847"/>
    <w:rsid w:val="00B72916"/>
    <w:rsid w:val="00B72C27"/>
    <w:rsid w:val="00B72E71"/>
    <w:rsid w:val="00B72FA4"/>
    <w:rsid w:val="00B7310E"/>
    <w:rsid w:val="00B73406"/>
    <w:rsid w:val="00B73524"/>
    <w:rsid w:val="00B735A2"/>
    <w:rsid w:val="00B73921"/>
    <w:rsid w:val="00B739EF"/>
    <w:rsid w:val="00B73A46"/>
    <w:rsid w:val="00B73AFC"/>
    <w:rsid w:val="00B73B7F"/>
    <w:rsid w:val="00B73BED"/>
    <w:rsid w:val="00B741A7"/>
    <w:rsid w:val="00B741BB"/>
    <w:rsid w:val="00B7438F"/>
    <w:rsid w:val="00B7446E"/>
    <w:rsid w:val="00B74536"/>
    <w:rsid w:val="00B74569"/>
    <w:rsid w:val="00B7481E"/>
    <w:rsid w:val="00B749FB"/>
    <w:rsid w:val="00B74EB6"/>
    <w:rsid w:val="00B74F56"/>
    <w:rsid w:val="00B75489"/>
    <w:rsid w:val="00B75747"/>
    <w:rsid w:val="00B75802"/>
    <w:rsid w:val="00B75F3D"/>
    <w:rsid w:val="00B75F78"/>
    <w:rsid w:val="00B75FB4"/>
    <w:rsid w:val="00B76025"/>
    <w:rsid w:val="00B763DE"/>
    <w:rsid w:val="00B76465"/>
    <w:rsid w:val="00B765C6"/>
    <w:rsid w:val="00B7674A"/>
    <w:rsid w:val="00B769BF"/>
    <w:rsid w:val="00B76C75"/>
    <w:rsid w:val="00B76C91"/>
    <w:rsid w:val="00B76D23"/>
    <w:rsid w:val="00B76E0B"/>
    <w:rsid w:val="00B76EAD"/>
    <w:rsid w:val="00B76F18"/>
    <w:rsid w:val="00B771E4"/>
    <w:rsid w:val="00B77328"/>
    <w:rsid w:val="00B774C9"/>
    <w:rsid w:val="00B775EA"/>
    <w:rsid w:val="00B776BF"/>
    <w:rsid w:val="00B77A1D"/>
    <w:rsid w:val="00B803AD"/>
    <w:rsid w:val="00B803DB"/>
    <w:rsid w:val="00B80421"/>
    <w:rsid w:val="00B80B15"/>
    <w:rsid w:val="00B80C80"/>
    <w:rsid w:val="00B80D8E"/>
    <w:rsid w:val="00B80DB5"/>
    <w:rsid w:val="00B81056"/>
    <w:rsid w:val="00B81145"/>
    <w:rsid w:val="00B8117C"/>
    <w:rsid w:val="00B81F66"/>
    <w:rsid w:val="00B81FC6"/>
    <w:rsid w:val="00B8208E"/>
    <w:rsid w:val="00B820EE"/>
    <w:rsid w:val="00B82114"/>
    <w:rsid w:val="00B8235F"/>
    <w:rsid w:val="00B823A7"/>
    <w:rsid w:val="00B82610"/>
    <w:rsid w:val="00B826EA"/>
    <w:rsid w:val="00B8276A"/>
    <w:rsid w:val="00B829FB"/>
    <w:rsid w:val="00B82B3C"/>
    <w:rsid w:val="00B82B3E"/>
    <w:rsid w:val="00B82D51"/>
    <w:rsid w:val="00B82F5F"/>
    <w:rsid w:val="00B831A4"/>
    <w:rsid w:val="00B8344C"/>
    <w:rsid w:val="00B835DD"/>
    <w:rsid w:val="00B837E4"/>
    <w:rsid w:val="00B838BB"/>
    <w:rsid w:val="00B83C83"/>
    <w:rsid w:val="00B8400D"/>
    <w:rsid w:val="00B8447F"/>
    <w:rsid w:val="00B84675"/>
    <w:rsid w:val="00B84770"/>
    <w:rsid w:val="00B847EE"/>
    <w:rsid w:val="00B84AFF"/>
    <w:rsid w:val="00B84BB9"/>
    <w:rsid w:val="00B85084"/>
    <w:rsid w:val="00B85118"/>
    <w:rsid w:val="00B851A0"/>
    <w:rsid w:val="00B851C5"/>
    <w:rsid w:val="00B853BB"/>
    <w:rsid w:val="00B85771"/>
    <w:rsid w:val="00B858E4"/>
    <w:rsid w:val="00B85966"/>
    <w:rsid w:val="00B85AB8"/>
    <w:rsid w:val="00B85BAC"/>
    <w:rsid w:val="00B85CD9"/>
    <w:rsid w:val="00B85D1C"/>
    <w:rsid w:val="00B8635A"/>
    <w:rsid w:val="00B86BBD"/>
    <w:rsid w:val="00B86E43"/>
    <w:rsid w:val="00B8727C"/>
    <w:rsid w:val="00B872CC"/>
    <w:rsid w:val="00B8731E"/>
    <w:rsid w:val="00B875EF"/>
    <w:rsid w:val="00B87BAB"/>
    <w:rsid w:val="00B87BC8"/>
    <w:rsid w:val="00B87D08"/>
    <w:rsid w:val="00B87F34"/>
    <w:rsid w:val="00B87FF3"/>
    <w:rsid w:val="00B90212"/>
    <w:rsid w:val="00B90228"/>
    <w:rsid w:val="00B909B4"/>
    <w:rsid w:val="00B90BC9"/>
    <w:rsid w:val="00B90BF3"/>
    <w:rsid w:val="00B9112F"/>
    <w:rsid w:val="00B91408"/>
    <w:rsid w:val="00B9184A"/>
    <w:rsid w:val="00B91AEC"/>
    <w:rsid w:val="00B91E0B"/>
    <w:rsid w:val="00B91F31"/>
    <w:rsid w:val="00B92072"/>
    <w:rsid w:val="00B9212D"/>
    <w:rsid w:val="00B92232"/>
    <w:rsid w:val="00B922BF"/>
    <w:rsid w:val="00B92540"/>
    <w:rsid w:val="00B92568"/>
    <w:rsid w:val="00B92B36"/>
    <w:rsid w:val="00B930B2"/>
    <w:rsid w:val="00B932E0"/>
    <w:rsid w:val="00B934AE"/>
    <w:rsid w:val="00B93739"/>
    <w:rsid w:val="00B937DA"/>
    <w:rsid w:val="00B9389C"/>
    <w:rsid w:val="00B939D9"/>
    <w:rsid w:val="00B93DA6"/>
    <w:rsid w:val="00B93DB2"/>
    <w:rsid w:val="00B942B8"/>
    <w:rsid w:val="00B94351"/>
    <w:rsid w:val="00B94601"/>
    <w:rsid w:val="00B94C5E"/>
    <w:rsid w:val="00B94D99"/>
    <w:rsid w:val="00B94E17"/>
    <w:rsid w:val="00B94FE4"/>
    <w:rsid w:val="00B9529A"/>
    <w:rsid w:val="00B95330"/>
    <w:rsid w:val="00B9534E"/>
    <w:rsid w:val="00B9539F"/>
    <w:rsid w:val="00B954C5"/>
    <w:rsid w:val="00B95635"/>
    <w:rsid w:val="00B9595F"/>
    <w:rsid w:val="00B95A33"/>
    <w:rsid w:val="00B96277"/>
    <w:rsid w:val="00B962C7"/>
    <w:rsid w:val="00B96B57"/>
    <w:rsid w:val="00B96BB6"/>
    <w:rsid w:val="00B96DB3"/>
    <w:rsid w:val="00B96EE5"/>
    <w:rsid w:val="00B96FE2"/>
    <w:rsid w:val="00B9714A"/>
    <w:rsid w:val="00B972E2"/>
    <w:rsid w:val="00B972E7"/>
    <w:rsid w:val="00B974FF"/>
    <w:rsid w:val="00B978B5"/>
    <w:rsid w:val="00B978CE"/>
    <w:rsid w:val="00B978D1"/>
    <w:rsid w:val="00B97A60"/>
    <w:rsid w:val="00B97BA9"/>
    <w:rsid w:val="00B97BC1"/>
    <w:rsid w:val="00BA00F7"/>
    <w:rsid w:val="00BA02D4"/>
    <w:rsid w:val="00BA0364"/>
    <w:rsid w:val="00BA06AD"/>
    <w:rsid w:val="00BA092B"/>
    <w:rsid w:val="00BA0C4D"/>
    <w:rsid w:val="00BA0E74"/>
    <w:rsid w:val="00BA1017"/>
    <w:rsid w:val="00BA1108"/>
    <w:rsid w:val="00BA113C"/>
    <w:rsid w:val="00BA12F5"/>
    <w:rsid w:val="00BA1395"/>
    <w:rsid w:val="00BA172A"/>
    <w:rsid w:val="00BA18DF"/>
    <w:rsid w:val="00BA196F"/>
    <w:rsid w:val="00BA19F4"/>
    <w:rsid w:val="00BA1C8D"/>
    <w:rsid w:val="00BA1CC0"/>
    <w:rsid w:val="00BA1F41"/>
    <w:rsid w:val="00BA1F4F"/>
    <w:rsid w:val="00BA27C7"/>
    <w:rsid w:val="00BA2A1B"/>
    <w:rsid w:val="00BA2A3F"/>
    <w:rsid w:val="00BA2B40"/>
    <w:rsid w:val="00BA2FCD"/>
    <w:rsid w:val="00BA342F"/>
    <w:rsid w:val="00BA3567"/>
    <w:rsid w:val="00BA35BC"/>
    <w:rsid w:val="00BA35EE"/>
    <w:rsid w:val="00BA363D"/>
    <w:rsid w:val="00BA3678"/>
    <w:rsid w:val="00BA3784"/>
    <w:rsid w:val="00BA37BB"/>
    <w:rsid w:val="00BA3905"/>
    <w:rsid w:val="00BA39CA"/>
    <w:rsid w:val="00BA3B53"/>
    <w:rsid w:val="00BA3BBA"/>
    <w:rsid w:val="00BA3CBE"/>
    <w:rsid w:val="00BA3DD2"/>
    <w:rsid w:val="00BA3E19"/>
    <w:rsid w:val="00BA3E4F"/>
    <w:rsid w:val="00BA4010"/>
    <w:rsid w:val="00BA4141"/>
    <w:rsid w:val="00BA42ED"/>
    <w:rsid w:val="00BA45F7"/>
    <w:rsid w:val="00BA4C49"/>
    <w:rsid w:val="00BA4DB3"/>
    <w:rsid w:val="00BA4E52"/>
    <w:rsid w:val="00BA52AF"/>
    <w:rsid w:val="00BA52E8"/>
    <w:rsid w:val="00BA52F9"/>
    <w:rsid w:val="00BA5452"/>
    <w:rsid w:val="00BA55B1"/>
    <w:rsid w:val="00BA564A"/>
    <w:rsid w:val="00BA5A8E"/>
    <w:rsid w:val="00BA5B2E"/>
    <w:rsid w:val="00BA5FAD"/>
    <w:rsid w:val="00BA6224"/>
    <w:rsid w:val="00BA6400"/>
    <w:rsid w:val="00BA6438"/>
    <w:rsid w:val="00BA666F"/>
    <w:rsid w:val="00BA67E2"/>
    <w:rsid w:val="00BA6D03"/>
    <w:rsid w:val="00BA6DAF"/>
    <w:rsid w:val="00BA71C3"/>
    <w:rsid w:val="00BA7536"/>
    <w:rsid w:val="00BA78FF"/>
    <w:rsid w:val="00BA7974"/>
    <w:rsid w:val="00BA7A35"/>
    <w:rsid w:val="00BA7CC7"/>
    <w:rsid w:val="00BA7DF3"/>
    <w:rsid w:val="00BA7DFE"/>
    <w:rsid w:val="00BA7ED1"/>
    <w:rsid w:val="00BA7F4E"/>
    <w:rsid w:val="00BB0148"/>
    <w:rsid w:val="00BB052A"/>
    <w:rsid w:val="00BB06DC"/>
    <w:rsid w:val="00BB084C"/>
    <w:rsid w:val="00BB093C"/>
    <w:rsid w:val="00BB0B42"/>
    <w:rsid w:val="00BB0B6B"/>
    <w:rsid w:val="00BB0B8C"/>
    <w:rsid w:val="00BB0D06"/>
    <w:rsid w:val="00BB0DF6"/>
    <w:rsid w:val="00BB13FE"/>
    <w:rsid w:val="00BB1622"/>
    <w:rsid w:val="00BB17AD"/>
    <w:rsid w:val="00BB1BCB"/>
    <w:rsid w:val="00BB1D41"/>
    <w:rsid w:val="00BB1F1B"/>
    <w:rsid w:val="00BB1FEA"/>
    <w:rsid w:val="00BB2033"/>
    <w:rsid w:val="00BB20F2"/>
    <w:rsid w:val="00BB2399"/>
    <w:rsid w:val="00BB2460"/>
    <w:rsid w:val="00BB24C5"/>
    <w:rsid w:val="00BB2814"/>
    <w:rsid w:val="00BB2991"/>
    <w:rsid w:val="00BB2C64"/>
    <w:rsid w:val="00BB2D40"/>
    <w:rsid w:val="00BB329F"/>
    <w:rsid w:val="00BB3422"/>
    <w:rsid w:val="00BB34DE"/>
    <w:rsid w:val="00BB3594"/>
    <w:rsid w:val="00BB35C6"/>
    <w:rsid w:val="00BB37D0"/>
    <w:rsid w:val="00BB3DFA"/>
    <w:rsid w:val="00BB404E"/>
    <w:rsid w:val="00BB4229"/>
    <w:rsid w:val="00BB43CE"/>
    <w:rsid w:val="00BB450E"/>
    <w:rsid w:val="00BB4565"/>
    <w:rsid w:val="00BB466F"/>
    <w:rsid w:val="00BB46E6"/>
    <w:rsid w:val="00BB46F9"/>
    <w:rsid w:val="00BB4885"/>
    <w:rsid w:val="00BB4CE8"/>
    <w:rsid w:val="00BB4DC6"/>
    <w:rsid w:val="00BB50A9"/>
    <w:rsid w:val="00BB511F"/>
    <w:rsid w:val="00BB5385"/>
    <w:rsid w:val="00BB56D4"/>
    <w:rsid w:val="00BB57C9"/>
    <w:rsid w:val="00BB5813"/>
    <w:rsid w:val="00BB5BEB"/>
    <w:rsid w:val="00BB5E1E"/>
    <w:rsid w:val="00BB61EA"/>
    <w:rsid w:val="00BB644F"/>
    <w:rsid w:val="00BB6493"/>
    <w:rsid w:val="00BB64D3"/>
    <w:rsid w:val="00BB67B0"/>
    <w:rsid w:val="00BB693C"/>
    <w:rsid w:val="00BB69C5"/>
    <w:rsid w:val="00BB6D9E"/>
    <w:rsid w:val="00BB6DAF"/>
    <w:rsid w:val="00BB70F6"/>
    <w:rsid w:val="00BB7198"/>
    <w:rsid w:val="00BB756C"/>
    <w:rsid w:val="00BB7590"/>
    <w:rsid w:val="00BB764F"/>
    <w:rsid w:val="00BB7693"/>
    <w:rsid w:val="00BB78B2"/>
    <w:rsid w:val="00BB7AC6"/>
    <w:rsid w:val="00BB7B68"/>
    <w:rsid w:val="00BB7EF1"/>
    <w:rsid w:val="00BB7F4D"/>
    <w:rsid w:val="00BB7FA6"/>
    <w:rsid w:val="00BC0167"/>
    <w:rsid w:val="00BC0398"/>
    <w:rsid w:val="00BC0964"/>
    <w:rsid w:val="00BC0A5E"/>
    <w:rsid w:val="00BC0AE9"/>
    <w:rsid w:val="00BC0DEC"/>
    <w:rsid w:val="00BC1097"/>
    <w:rsid w:val="00BC1851"/>
    <w:rsid w:val="00BC1AA4"/>
    <w:rsid w:val="00BC1DCA"/>
    <w:rsid w:val="00BC21D0"/>
    <w:rsid w:val="00BC2422"/>
    <w:rsid w:val="00BC24A9"/>
    <w:rsid w:val="00BC2687"/>
    <w:rsid w:val="00BC2AC0"/>
    <w:rsid w:val="00BC2BD5"/>
    <w:rsid w:val="00BC2C8A"/>
    <w:rsid w:val="00BC2CAB"/>
    <w:rsid w:val="00BC2D3F"/>
    <w:rsid w:val="00BC303E"/>
    <w:rsid w:val="00BC3176"/>
    <w:rsid w:val="00BC3287"/>
    <w:rsid w:val="00BC33B4"/>
    <w:rsid w:val="00BC3514"/>
    <w:rsid w:val="00BC3898"/>
    <w:rsid w:val="00BC3C20"/>
    <w:rsid w:val="00BC3DB6"/>
    <w:rsid w:val="00BC3FFE"/>
    <w:rsid w:val="00BC4071"/>
    <w:rsid w:val="00BC40BA"/>
    <w:rsid w:val="00BC40D5"/>
    <w:rsid w:val="00BC455E"/>
    <w:rsid w:val="00BC4A89"/>
    <w:rsid w:val="00BC4BE6"/>
    <w:rsid w:val="00BC5473"/>
    <w:rsid w:val="00BC5718"/>
    <w:rsid w:val="00BC5821"/>
    <w:rsid w:val="00BC59F8"/>
    <w:rsid w:val="00BC5A28"/>
    <w:rsid w:val="00BC5AB0"/>
    <w:rsid w:val="00BC5EC3"/>
    <w:rsid w:val="00BC5F00"/>
    <w:rsid w:val="00BC60A1"/>
    <w:rsid w:val="00BC6493"/>
    <w:rsid w:val="00BC6605"/>
    <w:rsid w:val="00BC6649"/>
    <w:rsid w:val="00BC668A"/>
    <w:rsid w:val="00BC66A2"/>
    <w:rsid w:val="00BC68BA"/>
    <w:rsid w:val="00BC6B83"/>
    <w:rsid w:val="00BC6F56"/>
    <w:rsid w:val="00BC7597"/>
    <w:rsid w:val="00BC77A8"/>
    <w:rsid w:val="00BC7F75"/>
    <w:rsid w:val="00BD06CB"/>
    <w:rsid w:val="00BD0804"/>
    <w:rsid w:val="00BD0912"/>
    <w:rsid w:val="00BD0C52"/>
    <w:rsid w:val="00BD0D90"/>
    <w:rsid w:val="00BD0EA7"/>
    <w:rsid w:val="00BD0FCB"/>
    <w:rsid w:val="00BD13A4"/>
    <w:rsid w:val="00BD1529"/>
    <w:rsid w:val="00BD1723"/>
    <w:rsid w:val="00BD1754"/>
    <w:rsid w:val="00BD192B"/>
    <w:rsid w:val="00BD1A08"/>
    <w:rsid w:val="00BD1A6A"/>
    <w:rsid w:val="00BD1D00"/>
    <w:rsid w:val="00BD1D51"/>
    <w:rsid w:val="00BD1E42"/>
    <w:rsid w:val="00BD1E7B"/>
    <w:rsid w:val="00BD2000"/>
    <w:rsid w:val="00BD206C"/>
    <w:rsid w:val="00BD222A"/>
    <w:rsid w:val="00BD232E"/>
    <w:rsid w:val="00BD25A3"/>
    <w:rsid w:val="00BD2DB6"/>
    <w:rsid w:val="00BD3065"/>
    <w:rsid w:val="00BD3539"/>
    <w:rsid w:val="00BD3609"/>
    <w:rsid w:val="00BD36CD"/>
    <w:rsid w:val="00BD3752"/>
    <w:rsid w:val="00BD3823"/>
    <w:rsid w:val="00BD382B"/>
    <w:rsid w:val="00BD3C19"/>
    <w:rsid w:val="00BD3C75"/>
    <w:rsid w:val="00BD4050"/>
    <w:rsid w:val="00BD4056"/>
    <w:rsid w:val="00BD41A7"/>
    <w:rsid w:val="00BD439E"/>
    <w:rsid w:val="00BD456D"/>
    <w:rsid w:val="00BD4574"/>
    <w:rsid w:val="00BD465F"/>
    <w:rsid w:val="00BD49E9"/>
    <w:rsid w:val="00BD4CE1"/>
    <w:rsid w:val="00BD4D9C"/>
    <w:rsid w:val="00BD4F60"/>
    <w:rsid w:val="00BD4FC7"/>
    <w:rsid w:val="00BD4FE6"/>
    <w:rsid w:val="00BD57C0"/>
    <w:rsid w:val="00BD58D8"/>
    <w:rsid w:val="00BD5C02"/>
    <w:rsid w:val="00BD606F"/>
    <w:rsid w:val="00BD60E5"/>
    <w:rsid w:val="00BD6214"/>
    <w:rsid w:val="00BD62DC"/>
    <w:rsid w:val="00BD6497"/>
    <w:rsid w:val="00BD6553"/>
    <w:rsid w:val="00BD663C"/>
    <w:rsid w:val="00BD6AC6"/>
    <w:rsid w:val="00BD6CC6"/>
    <w:rsid w:val="00BD6CD3"/>
    <w:rsid w:val="00BD6F1D"/>
    <w:rsid w:val="00BD6FFC"/>
    <w:rsid w:val="00BD7137"/>
    <w:rsid w:val="00BD7198"/>
    <w:rsid w:val="00BD72BB"/>
    <w:rsid w:val="00BD73CE"/>
    <w:rsid w:val="00BD7401"/>
    <w:rsid w:val="00BD75EE"/>
    <w:rsid w:val="00BD7649"/>
    <w:rsid w:val="00BD7727"/>
    <w:rsid w:val="00BD777E"/>
    <w:rsid w:val="00BD7A2A"/>
    <w:rsid w:val="00BD7BF3"/>
    <w:rsid w:val="00BD7C2B"/>
    <w:rsid w:val="00BD7D7F"/>
    <w:rsid w:val="00BD7ED2"/>
    <w:rsid w:val="00BE033A"/>
    <w:rsid w:val="00BE0476"/>
    <w:rsid w:val="00BE053C"/>
    <w:rsid w:val="00BE0617"/>
    <w:rsid w:val="00BE06C3"/>
    <w:rsid w:val="00BE0797"/>
    <w:rsid w:val="00BE0D57"/>
    <w:rsid w:val="00BE0EF1"/>
    <w:rsid w:val="00BE0F5F"/>
    <w:rsid w:val="00BE0FAD"/>
    <w:rsid w:val="00BE116A"/>
    <w:rsid w:val="00BE11EB"/>
    <w:rsid w:val="00BE12AD"/>
    <w:rsid w:val="00BE1669"/>
    <w:rsid w:val="00BE17F1"/>
    <w:rsid w:val="00BE1ADC"/>
    <w:rsid w:val="00BE1B1C"/>
    <w:rsid w:val="00BE1CA7"/>
    <w:rsid w:val="00BE1CC4"/>
    <w:rsid w:val="00BE1CEC"/>
    <w:rsid w:val="00BE21C5"/>
    <w:rsid w:val="00BE2642"/>
    <w:rsid w:val="00BE27A8"/>
    <w:rsid w:val="00BE28D7"/>
    <w:rsid w:val="00BE2977"/>
    <w:rsid w:val="00BE299D"/>
    <w:rsid w:val="00BE2DC5"/>
    <w:rsid w:val="00BE2DF4"/>
    <w:rsid w:val="00BE2E43"/>
    <w:rsid w:val="00BE2F54"/>
    <w:rsid w:val="00BE3041"/>
    <w:rsid w:val="00BE3384"/>
    <w:rsid w:val="00BE37D7"/>
    <w:rsid w:val="00BE3987"/>
    <w:rsid w:val="00BE3EA5"/>
    <w:rsid w:val="00BE3F87"/>
    <w:rsid w:val="00BE401E"/>
    <w:rsid w:val="00BE4128"/>
    <w:rsid w:val="00BE4355"/>
    <w:rsid w:val="00BE4B02"/>
    <w:rsid w:val="00BE4DD4"/>
    <w:rsid w:val="00BE4E27"/>
    <w:rsid w:val="00BE4E40"/>
    <w:rsid w:val="00BE52B0"/>
    <w:rsid w:val="00BE5363"/>
    <w:rsid w:val="00BE56C1"/>
    <w:rsid w:val="00BE5887"/>
    <w:rsid w:val="00BE593F"/>
    <w:rsid w:val="00BE5BD3"/>
    <w:rsid w:val="00BE5D9A"/>
    <w:rsid w:val="00BE5E7A"/>
    <w:rsid w:val="00BE5E93"/>
    <w:rsid w:val="00BE6195"/>
    <w:rsid w:val="00BE61C7"/>
    <w:rsid w:val="00BE67C7"/>
    <w:rsid w:val="00BE6DA0"/>
    <w:rsid w:val="00BE7293"/>
    <w:rsid w:val="00BE7938"/>
    <w:rsid w:val="00BE79ED"/>
    <w:rsid w:val="00BE7BAF"/>
    <w:rsid w:val="00BE7D1C"/>
    <w:rsid w:val="00BE7DBE"/>
    <w:rsid w:val="00BF01E9"/>
    <w:rsid w:val="00BF0505"/>
    <w:rsid w:val="00BF0581"/>
    <w:rsid w:val="00BF0634"/>
    <w:rsid w:val="00BF0651"/>
    <w:rsid w:val="00BF079D"/>
    <w:rsid w:val="00BF0B0D"/>
    <w:rsid w:val="00BF0C2A"/>
    <w:rsid w:val="00BF0C37"/>
    <w:rsid w:val="00BF0DEA"/>
    <w:rsid w:val="00BF10CB"/>
    <w:rsid w:val="00BF136B"/>
    <w:rsid w:val="00BF1605"/>
    <w:rsid w:val="00BF1792"/>
    <w:rsid w:val="00BF1AF3"/>
    <w:rsid w:val="00BF1BAE"/>
    <w:rsid w:val="00BF1CD4"/>
    <w:rsid w:val="00BF1E80"/>
    <w:rsid w:val="00BF266A"/>
    <w:rsid w:val="00BF275E"/>
    <w:rsid w:val="00BF2877"/>
    <w:rsid w:val="00BF29FA"/>
    <w:rsid w:val="00BF2BE1"/>
    <w:rsid w:val="00BF2C55"/>
    <w:rsid w:val="00BF2F4C"/>
    <w:rsid w:val="00BF3124"/>
    <w:rsid w:val="00BF3225"/>
    <w:rsid w:val="00BF3438"/>
    <w:rsid w:val="00BF3963"/>
    <w:rsid w:val="00BF3D73"/>
    <w:rsid w:val="00BF3D7B"/>
    <w:rsid w:val="00BF3E77"/>
    <w:rsid w:val="00BF3F0C"/>
    <w:rsid w:val="00BF4242"/>
    <w:rsid w:val="00BF424D"/>
    <w:rsid w:val="00BF42E8"/>
    <w:rsid w:val="00BF434A"/>
    <w:rsid w:val="00BF490F"/>
    <w:rsid w:val="00BF4AA0"/>
    <w:rsid w:val="00BF4C7C"/>
    <w:rsid w:val="00BF4D90"/>
    <w:rsid w:val="00BF50E8"/>
    <w:rsid w:val="00BF52E7"/>
    <w:rsid w:val="00BF53F6"/>
    <w:rsid w:val="00BF5909"/>
    <w:rsid w:val="00BF5AD5"/>
    <w:rsid w:val="00BF5B71"/>
    <w:rsid w:val="00BF5BD0"/>
    <w:rsid w:val="00BF5E9E"/>
    <w:rsid w:val="00BF5F9D"/>
    <w:rsid w:val="00BF60B3"/>
    <w:rsid w:val="00BF6170"/>
    <w:rsid w:val="00BF6187"/>
    <w:rsid w:val="00BF6218"/>
    <w:rsid w:val="00BF63B4"/>
    <w:rsid w:val="00BF64F1"/>
    <w:rsid w:val="00BF66C6"/>
    <w:rsid w:val="00BF69E9"/>
    <w:rsid w:val="00BF6A32"/>
    <w:rsid w:val="00BF6C27"/>
    <w:rsid w:val="00BF6D5F"/>
    <w:rsid w:val="00BF6FAD"/>
    <w:rsid w:val="00BF7052"/>
    <w:rsid w:val="00BF72C6"/>
    <w:rsid w:val="00BF767D"/>
    <w:rsid w:val="00BF777F"/>
    <w:rsid w:val="00BF77B0"/>
    <w:rsid w:val="00BF780E"/>
    <w:rsid w:val="00C00851"/>
    <w:rsid w:val="00C00879"/>
    <w:rsid w:val="00C00892"/>
    <w:rsid w:val="00C00897"/>
    <w:rsid w:val="00C00A3E"/>
    <w:rsid w:val="00C00D4B"/>
    <w:rsid w:val="00C00D7B"/>
    <w:rsid w:val="00C00FA9"/>
    <w:rsid w:val="00C012D7"/>
    <w:rsid w:val="00C01366"/>
    <w:rsid w:val="00C01AD0"/>
    <w:rsid w:val="00C01E0E"/>
    <w:rsid w:val="00C01E3D"/>
    <w:rsid w:val="00C01E6F"/>
    <w:rsid w:val="00C01EFF"/>
    <w:rsid w:val="00C020C8"/>
    <w:rsid w:val="00C02116"/>
    <w:rsid w:val="00C02198"/>
    <w:rsid w:val="00C0245D"/>
    <w:rsid w:val="00C02589"/>
    <w:rsid w:val="00C02599"/>
    <w:rsid w:val="00C028CB"/>
    <w:rsid w:val="00C02B25"/>
    <w:rsid w:val="00C02CD4"/>
    <w:rsid w:val="00C02F90"/>
    <w:rsid w:val="00C0320B"/>
    <w:rsid w:val="00C032A2"/>
    <w:rsid w:val="00C03519"/>
    <w:rsid w:val="00C035A9"/>
    <w:rsid w:val="00C0360B"/>
    <w:rsid w:val="00C03715"/>
    <w:rsid w:val="00C03762"/>
    <w:rsid w:val="00C03832"/>
    <w:rsid w:val="00C03C7C"/>
    <w:rsid w:val="00C043F7"/>
    <w:rsid w:val="00C0464A"/>
    <w:rsid w:val="00C04650"/>
    <w:rsid w:val="00C04765"/>
    <w:rsid w:val="00C047C9"/>
    <w:rsid w:val="00C048E5"/>
    <w:rsid w:val="00C05095"/>
    <w:rsid w:val="00C053ED"/>
    <w:rsid w:val="00C05431"/>
    <w:rsid w:val="00C054B0"/>
    <w:rsid w:val="00C05627"/>
    <w:rsid w:val="00C0596B"/>
    <w:rsid w:val="00C0599C"/>
    <w:rsid w:val="00C05BF1"/>
    <w:rsid w:val="00C05D74"/>
    <w:rsid w:val="00C05ECE"/>
    <w:rsid w:val="00C05F33"/>
    <w:rsid w:val="00C060E4"/>
    <w:rsid w:val="00C06127"/>
    <w:rsid w:val="00C061DE"/>
    <w:rsid w:val="00C0624E"/>
    <w:rsid w:val="00C06334"/>
    <w:rsid w:val="00C06342"/>
    <w:rsid w:val="00C06627"/>
    <w:rsid w:val="00C067B3"/>
    <w:rsid w:val="00C0695D"/>
    <w:rsid w:val="00C06992"/>
    <w:rsid w:val="00C06A05"/>
    <w:rsid w:val="00C06A78"/>
    <w:rsid w:val="00C06B6A"/>
    <w:rsid w:val="00C07107"/>
    <w:rsid w:val="00C07216"/>
    <w:rsid w:val="00C0729B"/>
    <w:rsid w:val="00C0745E"/>
    <w:rsid w:val="00C075A3"/>
    <w:rsid w:val="00C0766C"/>
    <w:rsid w:val="00C07A5C"/>
    <w:rsid w:val="00C07DFF"/>
    <w:rsid w:val="00C07EBC"/>
    <w:rsid w:val="00C07F18"/>
    <w:rsid w:val="00C07F4F"/>
    <w:rsid w:val="00C07FC3"/>
    <w:rsid w:val="00C07FE0"/>
    <w:rsid w:val="00C10002"/>
    <w:rsid w:val="00C102BD"/>
    <w:rsid w:val="00C10343"/>
    <w:rsid w:val="00C10514"/>
    <w:rsid w:val="00C10975"/>
    <w:rsid w:val="00C10CC6"/>
    <w:rsid w:val="00C10E68"/>
    <w:rsid w:val="00C11231"/>
    <w:rsid w:val="00C11392"/>
    <w:rsid w:val="00C114CB"/>
    <w:rsid w:val="00C1165F"/>
    <w:rsid w:val="00C1196A"/>
    <w:rsid w:val="00C1197C"/>
    <w:rsid w:val="00C119B2"/>
    <w:rsid w:val="00C11BEC"/>
    <w:rsid w:val="00C11DD3"/>
    <w:rsid w:val="00C11F23"/>
    <w:rsid w:val="00C11FD1"/>
    <w:rsid w:val="00C11FDF"/>
    <w:rsid w:val="00C1213B"/>
    <w:rsid w:val="00C12284"/>
    <w:rsid w:val="00C1229A"/>
    <w:rsid w:val="00C123CC"/>
    <w:rsid w:val="00C123E3"/>
    <w:rsid w:val="00C128C1"/>
    <w:rsid w:val="00C1296A"/>
    <w:rsid w:val="00C12BB5"/>
    <w:rsid w:val="00C12BC0"/>
    <w:rsid w:val="00C12CDF"/>
    <w:rsid w:val="00C12EDE"/>
    <w:rsid w:val="00C1307A"/>
    <w:rsid w:val="00C133A3"/>
    <w:rsid w:val="00C134C4"/>
    <w:rsid w:val="00C13549"/>
    <w:rsid w:val="00C135CE"/>
    <w:rsid w:val="00C135ED"/>
    <w:rsid w:val="00C13612"/>
    <w:rsid w:val="00C1375C"/>
    <w:rsid w:val="00C138A9"/>
    <w:rsid w:val="00C1398A"/>
    <w:rsid w:val="00C13B4E"/>
    <w:rsid w:val="00C13B67"/>
    <w:rsid w:val="00C13CF3"/>
    <w:rsid w:val="00C1402F"/>
    <w:rsid w:val="00C140B8"/>
    <w:rsid w:val="00C14122"/>
    <w:rsid w:val="00C1455E"/>
    <w:rsid w:val="00C14689"/>
    <w:rsid w:val="00C14841"/>
    <w:rsid w:val="00C14CCA"/>
    <w:rsid w:val="00C151EC"/>
    <w:rsid w:val="00C1522E"/>
    <w:rsid w:val="00C15322"/>
    <w:rsid w:val="00C15758"/>
    <w:rsid w:val="00C159C7"/>
    <w:rsid w:val="00C15AEA"/>
    <w:rsid w:val="00C15B4C"/>
    <w:rsid w:val="00C15C2C"/>
    <w:rsid w:val="00C15D0F"/>
    <w:rsid w:val="00C15FDB"/>
    <w:rsid w:val="00C1609E"/>
    <w:rsid w:val="00C162CF"/>
    <w:rsid w:val="00C1654A"/>
    <w:rsid w:val="00C16597"/>
    <w:rsid w:val="00C16610"/>
    <w:rsid w:val="00C169A6"/>
    <w:rsid w:val="00C16A71"/>
    <w:rsid w:val="00C16D27"/>
    <w:rsid w:val="00C17402"/>
    <w:rsid w:val="00C17589"/>
    <w:rsid w:val="00C17792"/>
    <w:rsid w:val="00C178E2"/>
    <w:rsid w:val="00C17934"/>
    <w:rsid w:val="00C17B24"/>
    <w:rsid w:val="00C17E87"/>
    <w:rsid w:val="00C2028F"/>
    <w:rsid w:val="00C202A1"/>
    <w:rsid w:val="00C2031A"/>
    <w:rsid w:val="00C20929"/>
    <w:rsid w:val="00C2092E"/>
    <w:rsid w:val="00C20AFB"/>
    <w:rsid w:val="00C20B47"/>
    <w:rsid w:val="00C20D31"/>
    <w:rsid w:val="00C20D38"/>
    <w:rsid w:val="00C20E21"/>
    <w:rsid w:val="00C21342"/>
    <w:rsid w:val="00C21422"/>
    <w:rsid w:val="00C2160C"/>
    <w:rsid w:val="00C217A0"/>
    <w:rsid w:val="00C2186E"/>
    <w:rsid w:val="00C21887"/>
    <w:rsid w:val="00C21A50"/>
    <w:rsid w:val="00C21ADE"/>
    <w:rsid w:val="00C21C37"/>
    <w:rsid w:val="00C21F19"/>
    <w:rsid w:val="00C220FB"/>
    <w:rsid w:val="00C222BF"/>
    <w:rsid w:val="00C22378"/>
    <w:rsid w:val="00C223CE"/>
    <w:rsid w:val="00C22477"/>
    <w:rsid w:val="00C224F0"/>
    <w:rsid w:val="00C2295B"/>
    <w:rsid w:val="00C22A7F"/>
    <w:rsid w:val="00C22ABF"/>
    <w:rsid w:val="00C22B1E"/>
    <w:rsid w:val="00C230BB"/>
    <w:rsid w:val="00C23231"/>
    <w:rsid w:val="00C2347D"/>
    <w:rsid w:val="00C23795"/>
    <w:rsid w:val="00C237DF"/>
    <w:rsid w:val="00C23C33"/>
    <w:rsid w:val="00C23CA5"/>
    <w:rsid w:val="00C240AA"/>
    <w:rsid w:val="00C24190"/>
    <w:rsid w:val="00C24492"/>
    <w:rsid w:val="00C24767"/>
    <w:rsid w:val="00C2482F"/>
    <w:rsid w:val="00C24B3C"/>
    <w:rsid w:val="00C25394"/>
    <w:rsid w:val="00C254D0"/>
    <w:rsid w:val="00C2558C"/>
    <w:rsid w:val="00C25714"/>
    <w:rsid w:val="00C25886"/>
    <w:rsid w:val="00C25920"/>
    <w:rsid w:val="00C25957"/>
    <w:rsid w:val="00C259B6"/>
    <w:rsid w:val="00C25A65"/>
    <w:rsid w:val="00C25CE0"/>
    <w:rsid w:val="00C260DD"/>
    <w:rsid w:val="00C26150"/>
    <w:rsid w:val="00C263A6"/>
    <w:rsid w:val="00C266AF"/>
    <w:rsid w:val="00C26AC2"/>
    <w:rsid w:val="00C26AF2"/>
    <w:rsid w:val="00C26D39"/>
    <w:rsid w:val="00C26D87"/>
    <w:rsid w:val="00C26FD6"/>
    <w:rsid w:val="00C271E2"/>
    <w:rsid w:val="00C277E4"/>
    <w:rsid w:val="00C30143"/>
    <w:rsid w:val="00C301ED"/>
    <w:rsid w:val="00C30264"/>
    <w:rsid w:val="00C3052F"/>
    <w:rsid w:val="00C30539"/>
    <w:rsid w:val="00C30637"/>
    <w:rsid w:val="00C3070B"/>
    <w:rsid w:val="00C309A8"/>
    <w:rsid w:val="00C30A80"/>
    <w:rsid w:val="00C30A9F"/>
    <w:rsid w:val="00C31094"/>
    <w:rsid w:val="00C31121"/>
    <w:rsid w:val="00C3112B"/>
    <w:rsid w:val="00C3174C"/>
    <w:rsid w:val="00C318A5"/>
    <w:rsid w:val="00C31A40"/>
    <w:rsid w:val="00C31D22"/>
    <w:rsid w:val="00C32013"/>
    <w:rsid w:val="00C321D3"/>
    <w:rsid w:val="00C326AF"/>
    <w:rsid w:val="00C32B8B"/>
    <w:rsid w:val="00C32D4D"/>
    <w:rsid w:val="00C32FA2"/>
    <w:rsid w:val="00C33221"/>
    <w:rsid w:val="00C33377"/>
    <w:rsid w:val="00C33D0B"/>
    <w:rsid w:val="00C33D38"/>
    <w:rsid w:val="00C33E72"/>
    <w:rsid w:val="00C33EDA"/>
    <w:rsid w:val="00C33F9A"/>
    <w:rsid w:val="00C341F5"/>
    <w:rsid w:val="00C34227"/>
    <w:rsid w:val="00C343A0"/>
    <w:rsid w:val="00C343AF"/>
    <w:rsid w:val="00C344B8"/>
    <w:rsid w:val="00C34631"/>
    <w:rsid w:val="00C3480C"/>
    <w:rsid w:val="00C3498C"/>
    <w:rsid w:val="00C34BB4"/>
    <w:rsid w:val="00C34E51"/>
    <w:rsid w:val="00C34FDC"/>
    <w:rsid w:val="00C35032"/>
    <w:rsid w:val="00C35381"/>
    <w:rsid w:val="00C3541D"/>
    <w:rsid w:val="00C35539"/>
    <w:rsid w:val="00C356CB"/>
    <w:rsid w:val="00C35844"/>
    <w:rsid w:val="00C359C4"/>
    <w:rsid w:val="00C359E4"/>
    <w:rsid w:val="00C359F8"/>
    <w:rsid w:val="00C35D88"/>
    <w:rsid w:val="00C35FAE"/>
    <w:rsid w:val="00C36149"/>
    <w:rsid w:val="00C362C6"/>
    <w:rsid w:val="00C363F0"/>
    <w:rsid w:val="00C36489"/>
    <w:rsid w:val="00C364DE"/>
    <w:rsid w:val="00C365E4"/>
    <w:rsid w:val="00C365F5"/>
    <w:rsid w:val="00C366CE"/>
    <w:rsid w:val="00C36895"/>
    <w:rsid w:val="00C36FAB"/>
    <w:rsid w:val="00C37310"/>
    <w:rsid w:val="00C37784"/>
    <w:rsid w:val="00C37B47"/>
    <w:rsid w:val="00C37F09"/>
    <w:rsid w:val="00C40033"/>
    <w:rsid w:val="00C401B6"/>
    <w:rsid w:val="00C4035C"/>
    <w:rsid w:val="00C40940"/>
    <w:rsid w:val="00C41110"/>
    <w:rsid w:val="00C4136B"/>
    <w:rsid w:val="00C414F8"/>
    <w:rsid w:val="00C41583"/>
    <w:rsid w:val="00C419E7"/>
    <w:rsid w:val="00C41BC1"/>
    <w:rsid w:val="00C41CD6"/>
    <w:rsid w:val="00C41EA3"/>
    <w:rsid w:val="00C41F12"/>
    <w:rsid w:val="00C41FDD"/>
    <w:rsid w:val="00C424E4"/>
    <w:rsid w:val="00C4264F"/>
    <w:rsid w:val="00C42C22"/>
    <w:rsid w:val="00C42F66"/>
    <w:rsid w:val="00C43042"/>
    <w:rsid w:val="00C4319F"/>
    <w:rsid w:val="00C433E4"/>
    <w:rsid w:val="00C434AF"/>
    <w:rsid w:val="00C434B0"/>
    <w:rsid w:val="00C43813"/>
    <w:rsid w:val="00C43A85"/>
    <w:rsid w:val="00C43BE6"/>
    <w:rsid w:val="00C43D77"/>
    <w:rsid w:val="00C43E9F"/>
    <w:rsid w:val="00C44032"/>
    <w:rsid w:val="00C443D4"/>
    <w:rsid w:val="00C44539"/>
    <w:rsid w:val="00C44560"/>
    <w:rsid w:val="00C44750"/>
    <w:rsid w:val="00C449B2"/>
    <w:rsid w:val="00C44B49"/>
    <w:rsid w:val="00C44D90"/>
    <w:rsid w:val="00C44ECE"/>
    <w:rsid w:val="00C44F59"/>
    <w:rsid w:val="00C45036"/>
    <w:rsid w:val="00C45056"/>
    <w:rsid w:val="00C45467"/>
    <w:rsid w:val="00C45471"/>
    <w:rsid w:val="00C45576"/>
    <w:rsid w:val="00C459D9"/>
    <w:rsid w:val="00C45A16"/>
    <w:rsid w:val="00C45DE0"/>
    <w:rsid w:val="00C45E62"/>
    <w:rsid w:val="00C461E6"/>
    <w:rsid w:val="00C463A3"/>
    <w:rsid w:val="00C463EC"/>
    <w:rsid w:val="00C4643A"/>
    <w:rsid w:val="00C46517"/>
    <w:rsid w:val="00C4652B"/>
    <w:rsid w:val="00C46554"/>
    <w:rsid w:val="00C465A2"/>
    <w:rsid w:val="00C46758"/>
    <w:rsid w:val="00C46940"/>
    <w:rsid w:val="00C46969"/>
    <w:rsid w:val="00C469DB"/>
    <w:rsid w:val="00C46D70"/>
    <w:rsid w:val="00C46F60"/>
    <w:rsid w:val="00C470C5"/>
    <w:rsid w:val="00C47343"/>
    <w:rsid w:val="00C473FF"/>
    <w:rsid w:val="00C47589"/>
    <w:rsid w:val="00C47A03"/>
    <w:rsid w:val="00C47A73"/>
    <w:rsid w:val="00C47DFF"/>
    <w:rsid w:val="00C47ED9"/>
    <w:rsid w:val="00C47F86"/>
    <w:rsid w:val="00C500F1"/>
    <w:rsid w:val="00C50142"/>
    <w:rsid w:val="00C50D6C"/>
    <w:rsid w:val="00C50E7D"/>
    <w:rsid w:val="00C512BE"/>
    <w:rsid w:val="00C513E4"/>
    <w:rsid w:val="00C5154C"/>
    <w:rsid w:val="00C515CF"/>
    <w:rsid w:val="00C517E8"/>
    <w:rsid w:val="00C519D4"/>
    <w:rsid w:val="00C51BA7"/>
    <w:rsid w:val="00C51C72"/>
    <w:rsid w:val="00C521BE"/>
    <w:rsid w:val="00C52299"/>
    <w:rsid w:val="00C523D7"/>
    <w:rsid w:val="00C5243C"/>
    <w:rsid w:val="00C528B8"/>
    <w:rsid w:val="00C5293A"/>
    <w:rsid w:val="00C5298B"/>
    <w:rsid w:val="00C529CE"/>
    <w:rsid w:val="00C52AD4"/>
    <w:rsid w:val="00C52AFB"/>
    <w:rsid w:val="00C52E71"/>
    <w:rsid w:val="00C53131"/>
    <w:rsid w:val="00C538E9"/>
    <w:rsid w:val="00C53B5F"/>
    <w:rsid w:val="00C5403E"/>
    <w:rsid w:val="00C54115"/>
    <w:rsid w:val="00C54211"/>
    <w:rsid w:val="00C542A7"/>
    <w:rsid w:val="00C5441B"/>
    <w:rsid w:val="00C54647"/>
    <w:rsid w:val="00C54970"/>
    <w:rsid w:val="00C54A36"/>
    <w:rsid w:val="00C54B6F"/>
    <w:rsid w:val="00C55774"/>
    <w:rsid w:val="00C55B3A"/>
    <w:rsid w:val="00C55BBA"/>
    <w:rsid w:val="00C55BCC"/>
    <w:rsid w:val="00C56058"/>
    <w:rsid w:val="00C561C9"/>
    <w:rsid w:val="00C56201"/>
    <w:rsid w:val="00C56216"/>
    <w:rsid w:val="00C562DD"/>
    <w:rsid w:val="00C565DB"/>
    <w:rsid w:val="00C56973"/>
    <w:rsid w:val="00C56CF0"/>
    <w:rsid w:val="00C56D50"/>
    <w:rsid w:val="00C57060"/>
    <w:rsid w:val="00C57110"/>
    <w:rsid w:val="00C57126"/>
    <w:rsid w:val="00C5715E"/>
    <w:rsid w:val="00C5743F"/>
    <w:rsid w:val="00C5747E"/>
    <w:rsid w:val="00C575B5"/>
    <w:rsid w:val="00C57919"/>
    <w:rsid w:val="00C57BC6"/>
    <w:rsid w:val="00C57CA0"/>
    <w:rsid w:val="00C57FCF"/>
    <w:rsid w:val="00C604C7"/>
    <w:rsid w:val="00C606BF"/>
    <w:rsid w:val="00C607CF"/>
    <w:rsid w:val="00C61326"/>
    <w:rsid w:val="00C613E5"/>
    <w:rsid w:val="00C61D40"/>
    <w:rsid w:val="00C61D63"/>
    <w:rsid w:val="00C61F31"/>
    <w:rsid w:val="00C62022"/>
    <w:rsid w:val="00C622CE"/>
    <w:rsid w:val="00C62312"/>
    <w:rsid w:val="00C62335"/>
    <w:rsid w:val="00C62360"/>
    <w:rsid w:val="00C6237D"/>
    <w:rsid w:val="00C624AB"/>
    <w:rsid w:val="00C62656"/>
    <w:rsid w:val="00C62834"/>
    <w:rsid w:val="00C62B33"/>
    <w:rsid w:val="00C62CE5"/>
    <w:rsid w:val="00C62E02"/>
    <w:rsid w:val="00C62F0E"/>
    <w:rsid w:val="00C63116"/>
    <w:rsid w:val="00C6326D"/>
    <w:rsid w:val="00C636F5"/>
    <w:rsid w:val="00C63899"/>
    <w:rsid w:val="00C638DF"/>
    <w:rsid w:val="00C63B50"/>
    <w:rsid w:val="00C63D10"/>
    <w:rsid w:val="00C63D85"/>
    <w:rsid w:val="00C63DC5"/>
    <w:rsid w:val="00C63F52"/>
    <w:rsid w:val="00C64159"/>
    <w:rsid w:val="00C64236"/>
    <w:rsid w:val="00C64400"/>
    <w:rsid w:val="00C64441"/>
    <w:rsid w:val="00C6445D"/>
    <w:rsid w:val="00C6464C"/>
    <w:rsid w:val="00C64719"/>
    <w:rsid w:val="00C64924"/>
    <w:rsid w:val="00C64E49"/>
    <w:rsid w:val="00C64E8F"/>
    <w:rsid w:val="00C65062"/>
    <w:rsid w:val="00C65255"/>
    <w:rsid w:val="00C6530F"/>
    <w:rsid w:val="00C65658"/>
    <w:rsid w:val="00C65A86"/>
    <w:rsid w:val="00C65BAD"/>
    <w:rsid w:val="00C65C3D"/>
    <w:rsid w:val="00C65C85"/>
    <w:rsid w:val="00C65D03"/>
    <w:rsid w:val="00C65F7A"/>
    <w:rsid w:val="00C66991"/>
    <w:rsid w:val="00C669B8"/>
    <w:rsid w:val="00C66AB1"/>
    <w:rsid w:val="00C66E56"/>
    <w:rsid w:val="00C672DD"/>
    <w:rsid w:val="00C6758D"/>
    <w:rsid w:val="00C675B8"/>
    <w:rsid w:val="00C675CC"/>
    <w:rsid w:val="00C67B0F"/>
    <w:rsid w:val="00C67F48"/>
    <w:rsid w:val="00C70343"/>
    <w:rsid w:val="00C7044D"/>
    <w:rsid w:val="00C70638"/>
    <w:rsid w:val="00C7067B"/>
    <w:rsid w:val="00C70745"/>
    <w:rsid w:val="00C70882"/>
    <w:rsid w:val="00C70994"/>
    <w:rsid w:val="00C70BB6"/>
    <w:rsid w:val="00C70BDB"/>
    <w:rsid w:val="00C70CA2"/>
    <w:rsid w:val="00C70DBA"/>
    <w:rsid w:val="00C70EA2"/>
    <w:rsid w:val="00C70F3B"/>
    <w:rsid w:val="00C7106A"/>
    <w:rsid w:val="00C710C0"/>
    <w:rsid w:val="00C7117A"/>
    <w:rsid w:val="00C713EF"/>
    <w:rsid w:val="00C714FB"/>
    <w:rsid w:val="00C715D8"/>
    <w:rsid w:val="00C71832"/>
    <w:rsid w:val="00C71AA7"/>
    <w:rsid w:val="00C724AD"/>
    <w:rsid w:val="00C725F2"/>
    <w:rsid w:val="00C72993"/>
    <w:rsid w:val="00C729DE"/>
    <w:rsid w:val="00C72A8B"/>
    <w:rsid w:val="00C72DD1"/>
    <w:rsid w:val="00C72E25"/>
    <w:rsid w:val="00C73005"/>
    <w:rsid w:val="00C73033"/>
    <w:rsid w:val="00C7344D"/>
    <w:rsid w:val="00C736F0"/>
    <w:rsid w:val="00C7391C"/>
    <w:rsid w:val="00C73BB7"/>
    <w:rsid w:val="00C73D01"/>
    <w:rsid w:val="00C73D4E"/>
    <w:rsid w:val="00C73F01"/>
    <w:rsid w:val="00C74039"/>
    <w:rsid w:val="00C740AD"/>
    <w:rsid w:val="00C74303"/>
    <w:rsid w:val="00C74470"/>
    <w:rsid w:val="00C744DD"/>
    <w:rsid w:val="00C74634"/>
    <w:rsid w:val="00C7463C"/>
    <w:rsid w:val="00C748D9"/>
    <w:rsid w:val="00C74ABE"/>
    <w:rsid w:val="00C74E20"/>
    <w:rsid w:val="00C750E7"/>
    <w:rsid w:val="00C75186"/>
    <w:rsid w:val="00C753A6"/>
    <w:rsid w:val="00C7551E"/>
    <w:rsid w:val="00C755BA"/>
    <w:rsid w:val="00C75651"/>
    <w:rsid w:val="00C75828"/>
    <w:rsid w:val="00C7586D"/>
    <w:rsid w:val="00C759C4"/>
    <w:rsid w:val="00C75D5A"/>
    <w:rsid w:val="00C75EDD"/>
    <w:rsid w:val="00C76461"/>
    <w:rsid w:val="00C764C8"/>
    <w:rsid w:val="00C766D7"/>
    <w:rsid w:val="00C76760"/>
    <w:rsid w:val="00C76883"/>
    <w:rsid w:val="00C76897"/>
    <w:rsid w:val="00C768F5"/>
    <w:rsid w:val="00C76912"/>
    <w:rsid w:val="00C76C3B"/>
    <w:rsid w:val="00C76D9D"/>
    <w:rsid w:val="00C76DCF"/>
    <w:rsid w:val="00C76DDA"/>
    <w:rsid w:val="00C770F3"/>
    <w:rsid w:val="00C772DF"/>
    <w:rsid w:val="00C77435"/>
    <w:rsid w:val="00C77481"/>
    <w:rsid w:val="00C77639"/>
    <w:rsid w:val="00C77952"/>
    <w:rsid w:val="00C779A8"/>
    <w:rsid w:val="00C77A7C"/>
    <w:rsid w:val="00C77B4A"/>
    <w:rsid w:val="00C77E76"/>
    <w:rsid w:val="00C77FCD"/>
    <w:rsid w:val="00C801C5"/>
    <w:rsid w:val="00C80261"/>
    <w:rsid w:val="00C8049C"/>
    <w:rsid w:val="00C805EA"/>
    <w:rsid w:val="00C80DFE"/>
    <w:rsid w:val="00C81500"/>
    <w:rsid w:val="00C81640"/>
    <w:rsid w:val="00C8167A"/>
    <w:rsid w:val="00C8173E"/>
    <w:rsid w:val="00C817C7"/>
    <w:rsid w:val="00C81819"/>
    <w:rsid w:val="00C81CD4"/>
    <w:rsid w:val="00C81D18"/>
    <w:rsid w:val="00C81D55"/>
    <w:rsid w:val="00C81DEB"/>
    <w:rsid w:val="00C8204C"/>
    <w:rsid w:val="00C821E2"/>
    <w:rsid w:val="00C821FD"/>
    <w:rsid w:val="00C82286"/>
    <w:rsid w:val="00C82661"/>
    <w:rsid w:val="00C82681"/>
    <w:rsid w:val="00C82713"/>
    <w:rsid w:val="00C827D6"/>
    <w:rsid w:val="00C82C7F"/>
    <w:rsid w:val="00C831F9"/>
    <w:rsid w:val="00C836C5"/>
    <w:rsid w:val="00C839DE"/>
    <w:rsid w:val="00C83A07"/>
    <w:rsid w:val="00C83A5A"/>
    <w:rsid w:val="00C83C78"/>
    <w:rsid w:val="00C83DD9"/>
    <w:rsid w:val="00C83EC5"/>
    <w:rsid w:val="00C83F92"/>
    <w:rsid w:val="00C84466"/>
    <w:rsid w:val="00C84695"/>
    <w:rsid w:val="00C84A3F"/>
    <w:rsid w:val="00C84AAF"/>
    <w:rsid w:val="00C84BBF"/>
    <w:rsid w:val="00C84C45"/>
    <w:rsid w:val="00C84D25"/>
    <w:rsid w:val="00C84D38"/>
    <w:rsid w:val="00C84F67"/>
    <w:rsid w:val="00C84F97"/>
    <w:rsid w:val="00C85014"/>
    <w:rsid w:val="00C85071"/>
    <w:rsid w:val="00C85095"/>
    <w:rsid w:val="00C854BC"/>
    <w:rsid w:val="00C85906"/>
    <w:rsid w:val="00C85995"/>
    <w:rsid w:val="00C85A9B"/>
    <w:rsid w:val="00C85F68"/>
    <w:rsid w:val="00C86196"/>
    <w:rsid w:val="00C862CB"/>
    <w:rsid w:val="00C8656D"/>
    <w:rsid w:val="00C86595"/>
    <w:rsid w:val="00C8661B"/>
    <w:rsid w:val="00C86943"/>
    <w:rsid w:val="00C86C55"/>
    <w:rsid w:val="00C86F20"/>
    <w:rsid w:val="00C8701B"/>
    <w:rsid w:val="00C870EC"/>
    <w:rsid w:val="00C870F1"/>
    <w:rsid w:val="00C8742D"/>
    <w:rsid w:val="00C87432"/>
    <w:rsid w:val="00C879EB"/>
    <w:rsid w:val="00C87A4B"/>
    <w:rsid w:val="00C87AA3"/>
    <w:rsid w:val="00C87AC3"/>
    <w:rsid w:val="00C87B2A"/>
    <w:rsid w:val="00C87BCF"/>
    <w:rsid w:val="00C87C24"/>
    <w:rsid w:val="00C87CD6"/>
    <w:rsid w:val="00C87E0E"/>
    <w:rsid w:val="00C906C1"/>
    <w:rsid w:val="00C9088B"/>
    <w:rsid w:val="00C90925"/>
    <w:rsid w:val="00C90A50"/>
    <w:rsid w:val="00C90D45"/>
    <w:rsid w:val="00C90D68"/>
    <w:rsid w:val="00C90F89"/>
    <w:rsid w:val="00C9122A"/>
    <w:rsid w:val="00C9138F"/>
    <w:rsid w:val="00C91476"/>
    <w:rsid w:val="00C91755"/>
    <w:rsid w:val="00C917AB"/>
    <w:rsid w:val="00C91ACA"/>
    <w:rsid w:val="00C91B4A"/>
    <w:rsid w:val="00C91D55"/>
    <w:rsid w:val="00C91F3E"/>
    <w:rsid w:val="00C921FA"/>
    <w:rsid w:val="00C926DF"/>
    <w:rsid w:val="00C92916"/>
    <w:rsid w:val="00C92AD8"/>
    <w:rsid w:val="00C92C6D"/>
    <w:rsid w:val="00C92C7C"/>
    <w:rsid w:val="00C92D4A"/>
    <w:rsid w:val="00C92E5F"/>
    <w:rsid w:val="00C92F26"/>
    <w:rsid w:val="00C937F2"/>
    <w:rsid w:val="00C93946"/>
    <w:rsid w:val="00C9397C"/>
    <w:rsid w:val="00C93A58"/>
    <w:rsid w:val="00C93AFA"/>
    <w:rsid w:val="00C93BBC"/>
    <w:rsid w:val="00C93C08"/>
    <w:rsid w:val="00C93C3F"/>
    <w:rsid w:val="00C93D48"/>
    <w:rsid w:val="00C93E60"/>
    <w:rsid w:val="00C93F16"/>
    <w:rsid w:val="00C942F3"/>
    <w:rsid w:val="00C943DD"/>
    <w:rsid w:val="00C9446C"/>
    <w:rsid w:val="00C94497"/>
    <w:rsid w:val="00C94770"/>
    <w:rsid w:val="00C949FF"/>
    <w:rsid w:val="00C94A97"/>
    <w:rsid w:val="00C94AAB"/>
    <w:rsid w:val="00C94FB0"/>
    <w:rsid w:val="00C9513D"/>
    <w:rsid w:val="00C95163"/>
    <w:rsid w:val="00C954BE"/>
    <w:rsid w:val="00C95831"/>
    <w:rsid w:val="00C95870"/>
    <w:rsid w:val="00C95995"/>
    <w:rsid w:val="00C95C4A"/>
    <w:rsid w:val="00C95EEA"/>
    <w:rsid w:val="00C9614C"/>
    <w:rsid w:val="00C961E6"/>
    <w:rsid w:val="00C96326"/>
    <w:rsid w:val="00C964F7"/>
    <w:rsid w:val="00C96AE6"/>
    <w:rsid w:val="00C96B5C"/>
    <w:rsid w:val="00C96E5E"/>
    <w:rsid w:val="00C9702D"/>
    <w:rsid w:val="00C9726D"/>
    <w:rsid w:val="00C97399"/>
    <w:rsid w:val="00C974F3"/>
    <w:rsid w:val="00C97964"/>
    <w:rsid w:val="00C97F1E"/>
    <w:rsid w:val="00CA045A"/>
    <w:rsid w:val="00CA04C1"/>
    <w:rsid w:val="00CA0525"/>
    <w:rsid w:val="00CA0601"/>
    <w:rsid w:val="00CA06E5"/>
    <w:rsid w:val="00CA08A0"/>
    <w:rsid w:val="00CA0B2D"/>
    <w:rsid w:val="00CA0DAE"/>
    <w:rsid w:val="00CA139C"/>
    <w:rsid w:val="00CA1502"/>
    <w:rsid w:val="00CA1869"/>
    <w:rsid w:val="00CA1AAD"/>
    <w:rsid w:val="00CA1D27"/>
    <w:rsid w:val="00CA1D3C"/>
    <w:rsid w:val="00CA1EEB"/>
    <w:rsid w:val="00CA202C"/>
    <w:rsid w:val="00CA207D"/>
    <w:rsid w:val="00CA20C7"/>
    <w:rsid w:val="00CA21D0"/>
    <w:rsid w:val="00CA25A0"/>
    <w:rsid w:val="00CA25F2"/>
    <w:rsid w:val="00CA2877"/>
    <w:rsid w:val="00CA2BF3"/>
    <w:rsid w:val="00CA2C00"/>
    <w:rsid w:val="00CA2DB4"/>
    <w:rsid w:val="00CA2E5B"/>
    <w:rsid w:val="00CA2F52"/>
    <w:rsid w:val="00CA36CA"/>
    <w:rsid w:val="00CA37FF"/>
    <w:rsid w:val="00CA38AC"/>
    <w:rsid w:val="00CA3A0F"/>
    <w:rsid w:val="00CA3B02"/>
    <w:rsid w:val="00CA3B11"/>
    <w:rsid w:val="00CA3B1D"/>
    <w:rsid w:val="00CA3D3F"/>
    <w:rsid w:val="00CA3F52"/>
    <w:rsid w:val="00CA3F58"/>
    <w:rsid w:val="00CA4127"/>
    <w:rsid w:val="00CA419E"/>
    <w:rsid w:val="00CA428C"/>
    <w:rsid w:val="00CA4353"/>
    <w:rsid w:val="00CA45D8"/>
    <w:rsid w:val="00CA47F5"/>
    <w:rsid w:val="00CA4A97"/>
    <w:rsid w:val="00CA4DDB"/>
    <w:rsid w:val="00CA4F8C"/>
    <w:rsid w:val="00CA5210"/>
    <w:rsid w:val="00CA5531"/>
    <w:rsid w:val="00CA588F"/>
    <w:rsid w:val="00CA591B"/>
    <w:rsid w:val="00CA5A0E"/>
    <w:rsid w:val="00CA5D3D"/>
    <w:rsid w:val="00CA6272"/>
    <w:rsid w:val="00CA65CA"/>
    <w:rsid w:val="00CA685A"/>
    <w:rsid w:val="00CA6D84"/>
    <w:rsid w:val="00CA6F1B"/>
    <w:rsid w:val="00CA6F5E"/>
    <w:rsid w:val="00CA76B1"/>
    <w:rsid w:val="00CA7898"/>
    <w:rsid w:val="00CA7C94"/>
    <w:rsid w:val="00CA7CF3"/>
    <w:rsid w:val="00CA7D9D"/>
    <w:rsid w:val="00CA7DE4"/>
    <w:rsid w:val="00CB0377"/>
    <w:rsid w:val="00CB0979"/>
    <w:rsid w:val="00CB0B19"/>
    <w:rsid w:val="00CB0F2D"/>
    <w:rsid w:val="00CB146C"/>
    <w:rsid w:val="00CB18B5"/>
    <w:rsid w:val="00CB1A25"/>
    <w:rsid w:val="00CB1CC3"/>
    <w:rsid w:val="00CB1D62"/>
    <w:rsid w:val="00CB1F57"/>
    <w:rsid w:val="00CB1FCD"/>
    <w:rsid w:val="00CB1FFF"/>
    <w:rsid w:val="00CB2015"/>
    <w:rsid w:val="00CB2364"/>
    <w:rsid w:val="00CB23B1"/>
    <w:rsid w:val="00CB23E0"/>
    <w:rsid w:val="00CB2B06"/>
    <w:rsid w:val="00CB3236"/>
    <w:rsid w:val="00CB33BA"/>
    <w:rsid w:val="00CB34A1"/>
    <w:rsid w:val="00CB39B5"/>
    <w:rsid w:val="00CB39FA"/>
    <w:rsid w:val="00CB3B75"/>
    <w:rsid w:val="00CB3D77"/>
    <w:rsid w:val="00CB3E49"/>
    <w:rsid w:val="00CB40F9"/>
    <w:rsid w:val="00CB412C"/>
    <w:rsid w:val="00CB41A7"/>
    <w:rsid w:val="00CB4353"/>
    <w:rsid w:val="00CB440C"/>
    <w:rsid w:val="00CB4564"/>
    <w:rsid w:val="00CB4698"/>
    <w:rsid w:val="00CB4750"/>
    <w:rsid w:val="00CB4C9B"/>
    <w:rsid w:val="00CB4D59"/>
    <w:rsid w:val="00CB4D6F"/>
    <w:rsid w:val="00CB4E56"/>
    <w:rsid w:val="00CB5013"/>
    <w:rsid w:val="00CB5243"/>
    <w:rsid w:val="00CB5343"/>
    <w:rsid w:val="00CB582D"/>
    <w:rsid w:val="00CB5D32"/>
    <w:rsid w:val="00CB5E1D"/>
    <w:rsid w:val="00CB6615"/>
    <w:rsid w:val="00CB6C33"/>
    <w:rsid w:val="00CB6C39"/>
    <w:rsid w:val="00CB6CB3"/>
    <w:rsid w:val="00CB760F"/>
    <w:rsid w:val="00CB7721"/>
    <w:rsid w:val="00CB7986"/>
    <w:rsid w:val="00CB7A95"/>
    <w:rsid w:val="00CB7C8C"/>
    <w:rsid w:val="00CB7F66"/>
    <w:rsid w:val="00CC0311"/>
    <w:rsid w:val="00CC0DB7"/>
    <w:rsid w:val="00CC0DF6"/>
    <w:rsid w:val="00CC1466"/>
    <w:rsid w:val="00CC14D3"/>
    <w:rsid w:val="00CC155A"/>
    <w:rsid w:val="00CC15CA"/>
    <w:rsid w:val="00CC18BE"/>
    <w:rsid w:val="00CC1912"/>
    <w:rsid w:val="00CC1DD3"/>
    <w:rsid w:val="00CC1EB4"/>
    <w:rsid w:val="00CC2054"/>
    <w:rsid w:val="00CC2090"/>
    <w:rsid w:val="00CC209C"/>
    <w:rsid w:val="00CC2CA5"/>
    <w:rsid w:val="00CC2F39"/>
    <w:rsid w:val="00CC2F72"/>
    <w:rsid w:val="00CC337E"/>
    <w:rsid w:val="00CC348A"/>
    <w:rsid w:val="00CC3793"/>
    <w:rsid w:val="00CC393B"/>
    <w:rsid w:val="00CC3A53"/>
    <w:rsid w:val="00CC3AD7"/>
    <w:rsid w:val="00CC3CB5"/>
    <w:rsid w:val="00CC3E2B"/>
    <w:rsid w:val="00CC3EC0"/>
    <w:rsid w:val="00CC3F7B"/>
    <w:rsid w:val="00CC3F92"/>
    <w:rsid w:val="00CC4159"/>
    <w:rsid w:val="00CC44D2"/>
    <w:rsid w:val="00CC469E"/>
    <w:rsid w:val="00CC4954"/>
    <w:rsid w:val="00CC4B98"/>
    <w:rsid w:val="00CC514E"/>
    <w:rsid w:val="00CC52BE"/>
    <w:rsid w:val="00CC5383"/>
    <w:rsid w:val="00CC5579"/>
    <w:rsid w:val="00CC5601"/>
    <w:rsid w:val="00CC5C4A"/>
    <w:rsid w:val="00CC5CA6"/>
    <w:rsid w:val="00CC6174"/>
    <w:rsid w:val="00CC632B"/>
    <w:rsid w:val="00CC63A6"/>
    <w:rsid w:val="00CC670C"/>
    <w:rsid w:val="00CC6741"/>
    <w:rsid w:val="00CC6892"/>
    <w:rsid w:val="00CC6984"/>
    <w:rsid w:val="00CC6EAC"/>
    <w:rsid w:val="00CC7249"/>
    <w:rsid w:val="00CC7628"/>
    <w:rsid w:val="00CC778E"/>
    <w:rsid w:val="00CC78CA"/>
    <w:rsid w:val="00CC7AF9"/>
    <w:rsid w:val="00CC7B07"/>
    <w:rsid w:val="00CC7B87"/>
    <w:rsid w:val="00CC7CF9"/>
    <w:rsid w:val="00CC7D45"/>
    <w:rsid w:val="00CC7F19"/>
    <w:rsid w:val="00CD0074"/>
    <w:rsid w:val="00CD058F"/>
    <w:rsid w:val="00CD076B"/>
    <w:rsid w:val="00CD07E3"/>
    <w:rsid w:val="00CD0845"/>
    <w:rsid w:val="00CD0928"/>
    <w:rsid w:val="00CD0AAA"/>
    <w:rsid w:val="00CD0B1C"/>
    <w:rsid w:val="00CD0BF0"/>
    <w:rsid w:val="00CD0E30"/>
    <w:rsid w:val="00CD1009"/>
    <w:rsid w:val="00CD13B0"/>
    <w:rsid w:val="00CD1700"/>
    <w:rsid w:val="00CD1896"/>
    <w:rsid w:val="00CD1989"/>
    <w:rsid w:val="00CD19E6"/>
    <w:rsid w:val="00CD1C74"/>
    <w:rsid w:val="00CD2189"/>
    <w:rsid w:val="00CD223F"/>
    <w:rsid w:val="00CD2305"/>
    <w:rsid w:val="00CD2714"/>
    <w:rsid w:val="00CD2803"/>
    <w:rsid w:val="00CD2AC5"/>
    <w:rsid w:val="00CD2C01"/>
    <w:rsid w:val="00CD2DAE"/>
    <w:rsid w:val="00CD32BD"/>
    <w:rsid w:val="00CD32C9"/>
    <w:rsid w:val="00CD381D"/>
    <w:rsid w:val="00CD3D03"/>
    <w:rsid w:val="00CD3EFE"/>
    <w:rsid w:val="00CD3F3F"/>
    <w:rsid w:val="00CD40BF"/>
    <w:rsid w:val="00CD410B"/>
    <w:rsid w:val="00CD481A"/>
    <w:rsid w:val="00CD48F3"/>
    <w:rsid w:val="00CD4C0E"/>
    <w:rsid w:val="00CD4CC4"/>
    <w:rsid w:val="00CD4CCE"/>
    <w:rsid w:val="00CD4DE8"/>
    <w:rsid w:val="00CD50A0"/>
    <w:rsid w:val="00CD52FA"/>
    <w:rsid w:val="00CD5505"/>
    <w:rsid w:val="00CD557E"/>
    <w:rsid w:val="00CD5591"/>
    <w:rsid w:val="00CD57A4"/>
    <w:rsid w:val="00CD5A17"/>
    <w:rsid w:val="00CD5DE7"/>
    <w:rsid w:val="00CD5E8E"/>
    <w:rsid w:val="00CD60F1"/>
    <w:rsid w:val="00CD6453"/>
    <w:rsid w:val="00CD652A"/>
    <w:rsid w:val="00CD66C1"/>
    <w:rsid w:val="00CD69E4"/>
    <w:rsid w:val="00CD6BD4"/>
    <w:rsid w:val="00CD71EE"/>
    <w:rsid w:val="00CD745C"/>
    <w:rsid w:val="00CD7A43"/>
    <w:rsid w:val="00CD7D8C"/>
    <w:rsid w:val="00CD7F38"/>
    <w:rsid w:val="00CE0175"/>
    <w:rsid w:val="00CE0221"/>
    <w:rsid w:val="00CE0288"/>
    <w:rsid w:val="00CE0384"/>
    <w:rsid w:val="00CE0597"/>
    <w:rsid w:val="00CE05AB"/>
    <w:rsid w:val="00CE0719"/>
    <w:rsid w:val="00CE0AD3"/>
    <w:rsid w:val="00CE0C8C"/>
    <w:rsid w:val="00CE1235"/>
    <w:rsid w:val="00CE1587"/>
    <w:rsid w:val="00CE1631"/>
    <w:rsid w:val="00CE1CE5"/>
    <w:rsid w:val="00CE1D2B"/>
    <w:rsid w:val="00CE1F35"/>
    <w:rsid w:val="00CE1F59"/>
    <w:rsid w:val="00CE1FC6"/>
    <w:rsid w:val="00CE21C3"/>
    <w:rsid w:val="00CE22E4"/>
    <w:rsid w:val="00CE22E7"/>
    <w:rsid w:val="00CE261B"/>
    <w:rsid w:val="00CE2684"/>
    <w:rsid w:val="00CE2713"/>
    <w:rsid w:val="00CE291D"/>
    <w:rsid w:val="00CE2923"/>
    <w:rsid w:val="00CE2C74"/>
    <w:rsid w:val="00CE2F90"/>
    <w:rsid w:val="00CE3127"/>
    <w:rsid w:val="00CE3566"/>
    <w:rsid w:val="00CE35B9"/>
    <w:rsid w:val="00CE3750"/>
    <w:rsid w:val="00CE3E37"/>
    <w:rsid w:val="00CE3F0C"/>
    <w:rsid w:val="00CE3F5F"/>
    <w:rsid w:val="00CE42D4"/>
    <w:rsid w:val="00CE466A"/>
    <w:rsid w:val="00CE4788"/>
    <w:rsid w:val="00CE4C02"/>
    <w:rsid w:val="00CE4C39"/>
    <w:rsid w:val="00CE4CA3"/>
    <w:rsid w:val="00CE4CAC"/>
    <w:rsid w:val="00CE4DAC"/>
    <w:rsid w:val="00CE4DD4"/>
    <w:rsid w:val="00CE5004"/>
    <w:rsid w:val="00CE5486"/>
    <w:rsid w:val="00CE55B8"/>
    <w:rsid w:val="00CE57BF"/>
    <w:rsid w:val="00CE5A5A"/>
    <w:rsid w:val="00CE5DCF"/>
    <w:rsid w:val="00CE6101"/>
    <w:rsid w:val="00CE618F"/>
    <w:rsid w:val="00CE62B6"/>
    <w:rsid w:val="00CE662B"/>
    <w:rsid w:val="00CE6A90"/>
    <w:rsid w:val="00CE6AAC"/>
    <w:rsid w:val="00CE6E0C"/>
    <w:rsid w:val="00CE71E5"/>
    <w:rsid w:val="00CE738A"/>
    <w:rsid w:val="00CE7432"/>
    <w:rsid w:val="00CE7452"/>
    <w:rsid w:val="00CE7549"/>
    <w:rsid w:val="00CE762A"/>
    <w:rsid w:val="00CE7683"/>
    <w:rsid w:val="00CE7B26"/>
    <w:rsid w:val="00CE7FDC"/>
    <w:rsid w:val="00CF00CC"/>
    <w:rsid w:val="00CF0142"/>
    <w:rsid w:val="00CF02E0"/>
    <w:rsid w:val="00CF05F0"/>
    <w:rsid w:val="00CF0688"/>
    <w:rsid w:val="00CF07E5"/>
    <w:rsid w:val="00CF09F6"/>
    <w:rsid w:val="00CF11C4"/>
    <w:rsid w:val="00CF1596"/>
    <w:rsid w:val="00CF161B"/>
    <w:rsid w:val="00CF1B2A"/>
    <w:rsid w:val="00CF1C30"/>
    <w:rsid w:val="00CF1E41"/>
    <w:rsid w:val="00CF21B1"/>
    <w:rsid w:val="00CF26A2"/>
    <w:rsid w:val="00CF280B"/>
    <w:rsid w:val="00CF28C6"/>
    <w:rsid w:val="00CF2CC5"/>
    <w:rsid w:val="00CF2DA6"/>
    <w:rsid w:val="00CF2F4F"/>
    <w:rsid w:val="00CF30A2"/>
    <w:rsid w:val="00CF320A"/>
    <w:rsid w:val="00CF32BA"/>
    <w:rsid w:val="00CF3790"/>
    <w:rsid w:val="00CF3AE3"/>
    <w:rsid w:val="00CF3BC6"/>
    <w:rsid w:val="00CF3C37"/>
    <w:rsid w:val="00CF3D25"/>
    <w:rsid w:val="00CF3E12"/>
    <w:rsid w:val="00CF3E4F"/>
    <w:rsid w:val="00CF41B6"/>
    <w:rsid w:val="00CF41C5"/>
    <w:rsid w:val="00CF42EF"/>
    <w:rsid w:val="00CF447F"/>
    <w:rsid w:val="00CF494D"/>
    <w:rsid w:val="00CF4C2C"/>
    <w:rsid w:val="00CF4D5C"/>
    <w:rsid w:val="00CF4FE2"/>
    <w:rsid w:val="00CF507E"/>
    <w:rsid w:val="00CF55CA"/>
    <w:rsid w:val="00CF58FD"/>
    <w:rsid w:val="00CF59D6"/>
    <w:rsid w:val="00CF5B40"/>
    <w:rsid w:val="00CF5B80"/>
    <w:rsid w:val="00CF5BBD"/>
    <w:rsid w:val="00CF5C3A"/>
    <w:rsid w:val="00CF603A"/>
    <w:rsid w:val="00CF654F"/>
    <w:rsid w:val="00CF6601"/>
    <w:rsid w:val="00CF66C4"/>
    <w:rsid w:val="00CF670C"/>
    <w:rsid w:val="00CF6974"/>
    <w:rsid w:val="00CF6B21"/>
    <w:rsid w:val="00CF6BCF"/>
    <w:rsid w:val="00CF6CF8"/>
    <w:rsid w:val="00CF6DCE"/>
    <w:rsid w:val="00CF6F69"/>
    <w:rsid w:val="00CF6FE3"/>
    <w:rsid w:val="00CF7213"/>
    <w:rsid w:val="00CF7408"/>
    <w:rsid w:val="00CF742F"/>
    <w:rsid w:val="00CF7607"/>
    <w:rsid w:val="00CF77C7"/>
    <w:rsid w:val="00CF7A69"/>
    <w:rsid w:val="00CF7F8C"/>
    <w:rsid w:val="00D0005B"/>
    <w:rsid w:val="00D00180"/>
    <w:rsid w:val="00D0022E"/>
    <w:rsid w:val="00D004A3"/>
    <w:rsid w:val="00D0143C"/>
    <w:rsid w:val="00D0151F"/>
    <w:rsid w:val="00D0164B"/>
    <w:rsid w:val="00D01AB0"/>
    <w:rsid w:val="00D0206C"/>
    <w:rsid w:val="00D02157"/>
    <w:rsid w:val="00D02211"/>
    <w:rsid w:val="00D025BA"/>
    <w:rsid w:val="00D025FE"/>
    <w:rsid w:val="00D0261D"/>
    <w:rsid w:val="00D02C87"/>
    <w:rsid w:val="00D02CF2"/>
    <w:rsid w:val="00D03185"/>
    <w:rsid w:val="00D031EF"/>
    <w:rsid w:val="00D033B0"/>
    <w:rsid w:val="00D034C2"/>
    <w:rsid w:val="00D03688"/>
    <w:rsid w:val="00D0377C"/>
    <w:rsid w:val="00D03810"/>
    <w:rsid w:val="00D03B6A"/>
    <w:rsid w:val="00D03DE6"/>
    <w:rsid w:val="00D03E6E"/>
    <w:rsid w:val="00D03F71"/>
    <w:rsid w:val="00D040AD"/>
    <w:rsid w:val="00D04777"/>
    <w:rsid w:val="00D04818"/>
    <w:rsid w:val="00D04AB1"/>
    <w:rsid w:val="00D04C0C"/>
    <w:rsid w:val="00D04E43"/>
    <w:rsid w:val="00D0519D"/>
    <w:rsid w:val="00D05701"/>
    <w:rsid w:val="00D057A8"/>
    <w:rsid w:val="00D057D3"/>
    <w:rsid w:val="00D05816"/>
    <w:rsid w:val="00D0599A"/>
    <w:rsid w:val="00D05C34"/>
    <w:rsid w:val="00D05D62"/>
    <w:rsid w:val="00D05E2A"/>
    <w:rsid w:val="00D05F1C"/>
    <w:rsid w:val="00D05F7D"/>
    <w:rsid w:val="00D060CB"/>
    <w:rsid w:val="00D06190"/>
    <w:rsid w:val="00D06B53"/>
    <w:rsid w:val="00D06B8C"/>
    <w:rsid w:val="00D06CA7"/>
    <w:rsid w:val="00D06DCD"/>
    <w:rsid w:val="00D06E14"/>
    <w:rsid w:val="00D06E77"/>
    <w:rsid w:val="00D06EC0"/>
    <w:rsid w:val="00D06F13"/>
    <w:rsid w:val="00D06F65"/>
    <w:rsid w:val="00D07107"/>
    <w:rsid w:val="00D072B9"/>
    <w:rsid w:val="00D075C7"/>
    <w:rsid w:val="00D0771A"/>
    <w:rsid w:val="00D07B05"/>
    <w:rsid w:val="00D07D10"/>
    <w:rsid w:val="00D07D39"/>
    <w:rsid w:val="00D07EBC"/>
    <w:rsid w:val="00D10146"/>
    <w:rsid w:val="00D1029D"/>
    <w:rsid w:val="00D104CF"/>
    <w:rsid w:val="00D10825"/>
    <w:rsid w:val="00D108C6"/>
    <w:rsid w:val="00D115BE"/>
    <w:rsid w:val="00D11A01"/>
    <w:rsid w:val="00D11B83"/>
    <w:rsid w:val="00D11DEC"/>
    <w:rsid w:val="00D11F91"/>
    <w:rsid w:val="00D123EB"/>
    <w:rsid w:val="00D1250C"/>
    <w:rsid w:val="00D125BE"/>
    <w:rsid w:val="00D127F2"/>
    <w:rsid w:val="00D129CB"/>
    <w:rsid w:val="00D129CF"/>
    <w:rsid w:val="00D12A0A"/>
    <w:rsid w:val="00D12B85"/>
    <w:rsid w:val="00D12EAD"/>
    <w:rsid w:val="00D12FA7"/>
    <w:rsid w:val="00D13092"/>
    <w:rsid w:val="00D131D4"/>
    <w:rsid w:val="00D1320E"/>
    <w:rsid w:val="00D132FE"/>
    <w:rsid w:val="00D134A2"/>
    <w:rsid w:val="00D139D4"/>
    <w:rsid w:val="00D13B45"/>
    <w:rsid w:val="00D13B4F"/>
    <w:rsid w:val="00D13F59"/>
    <w:rsid w:val="00D14028"/>
    <w:rsid w:val="00D140BE"/>
    <w:rsid w:val="00D144C2"/>
    <w:rsid w:val="00D1468D"/>
    <w:rsid w:val="00D148EB"/>
    <w:rsid w:val="00D14A06"/>
    <w:rsid w:val="00D14DCF"/>
    <w:rsid w:val="00D14EDC"/>
    <w:rsid w:val="00D151BC"/>
    <w:rsid w:val="00D156C6"/>
    <w:rsid w:val="00D15D81"/>
    <w:rsid w:val="00D15ECC"/>
    <w:rsid w:val="00D15EEA"/>
    <w:rsid w:val="00D15F0E"/>
    <w:rsid w:val="00D15FA5"/>
    <w:rsid w:val="00D16164"/>
    <w:rsid w:val="00D161BD"/>
    <w:rsid w:val="00D16686"/>
    <w:rsid w:val="00D16844"/>
    <w:rsid w:val="00D168EA"/>
    <w:rsid w:val="00D1691A"/>
    <w:rsid w:val="00D16923"/>
    <w:rsid w:val="00D16D6A"/>
    <w:rsid w:val="00D16E42"/>
    <w:rsid w:val="00D172E4"/>
    <w:rsid w:val="00D174DE"/>
    <w:rsid w:val="00D17562"/>
    <w:rsid w:val="00D1757E"/>
    <w:rsid w:val="00D177F9"/>
    <w:rsid w:val="00D179FA"/>
    <w:rsid w:val="00D17B1D"/>
    <w:rsid w:val="00D17C19"/>
    <w:rsid w:val="00D17E22"/>
    <w:rsid w:val="00D17E2E"/>
    <w:rsid w:val="00D17FE9"/>
    <w:rsid w:val="00D2007F"/>
    <w:rsid w:val="00D201F6"/>
    <w:rsid w:val="00D20237"/>
    <w:rsid w:val="00D2023E"/>
    <w:rsid w:val="00D20287"/>
    <w:rsid w:val="00D20345"/>
    <w:rsid w:val="00D20602"/>
    <w:rsid w:val="00D20AC2"/>
    <w:rsid w:val="00D20D9E"/>
    <w:rsid w:val="00D2104C"/>
    <w:rsid w:val="00D21223"/>
    <w:rsid w:val="00D212D8"/>
    <w:rsid w:val="00D21604"/>
    <w:rsid w:val="00D21C2B"/>
    <w:rsid w:val="00D21CEF"/>
    <w:rsid w:val="00D2200C"/>
    <w:rsid w:val="00D221B2"/>
    <w:rsid w:val="00D225E9"/>
    <w:rsid w:val="00D2299E"/>
    <w:rsid w:val="00D22A2D"/>
    <w:rsid w:val="00D22BBA"/>
    <w:rsid w:val="00D22BBE"/>
    <w:rsid w:val="00D22F66"/>
    <w:rsid w:val="00D22F7C"/>
    <w:rsid w:val="00D231CD"/>
    <w:rsid w:val="00D232D0"/>
    <w:rsid w:val="00D2344D"/>
    <w:rsid w:val="00D23711"/>
    <w:rsid w:val="00D2383C"/>
    <w:rsid w:val="00D2384F"/>
    <w:rsid w:val="00D23E09"/>
    <w:rsid w:val="00D23EAA"/>
    <w:rsid w:val="00D2401F"/>
    <w:rsid w:val="00D24270"/>
    <w:rsid w:val="00D2451A"/>
    <w:rsid w:val="00D248FB"/>
    <w:rsid w:val="00D249E7"/>
    <w:rsid w:val="00D24A60"/>
    <w:rsid w:val="00D24D14"/>
    <w:rsid w:val="00D24E66"/>
    <w:rsid w:val="00D24E7E"/>
    <w:rsid w:val="00D24EBD"/>
    <w:rsid w:val="00D253AB"/>
    <w:rsid w:val="00D25461"/>
    <w:rsid w:val="00D25734"/>
    <w:rsid w:val="00D2580E"/>
    <w:rsid w:val="00D25973"/>
    <w:rsid w:val="00D25AEA"/>
    <w:rsid w:val="00D25BC4"/>
    <w:rsid w:val="00D25E72"/>
    <w:rsid w:val="00D260E3"/>
    <w:rsid w:val="00D2651F"/>
    <w:rsid w:val="00D2655E"/>
    <w:rsid w:val="00D26920"/>
    <w:rsid w:val="00D26A6E"/>
    <w:rsid w:val="00D26B41"/>
    <w:rsid w:val="00D26B72"/>
    <w:rsid w:val="00D26DC7"/>
    <w:rsid w:val="00D26E35"/>
    <w:rsid w:val="00D27069"/>
    <w:rsid w:val="00D27234"/>
    <w:rsid w:val="00D278E2"/>
    <w:rsid w:val="00D278F6"/>
    <w:rsid w:val="00D2792E"/>
    <w:rsid w:val="00D2793C"/>
    <w:rsid w:val="00D27B08"/>
    <w:rsid w:val="00D301C9"/>
    <w:rsid w:val="00D303EB"/>
    <w:rsid w:val="00D30595"/>
    <w:rsid w:val="00D305DD"/>
    <w:rsid w:val="00D305F6"/>
    <w:rsid w:val="00D307B5"/>
    <w:rsid w:val="00D308E7"/>
    <w:rsid w:val="00D30B9B"/>
    <w:rsid w:val="00D30CCB"/>
    <w:rsid w:val="00D30DE4"/>
    <w:rsid w:val="00D30E0D"/>
    <w:rsid w:val="00D30FD3"/>
    <w:rsid w:val="00D310AD"/>
    <w:rsid w:val="00D3130C"/>
    <w:rsid w:val="00D31809"/>
    <w:rsid w:val="00D3188F"/>
    <w:rsid w:val="00D31A04"/>
    <w:rsid w:val="00D31AD1"/>
    <w:rsid w:val="00D31F90"/>
    <w:rsid w:val="00D32010"/>
    <w:rsid w:val="00D32134"/>
    <w:rsid w:val="00D32218"/>
    <w:rsid w:val="00D32522"/>
    <w:rsid w:val="00D327A0"/>
    <w:rsid w:val="00D32976"/>
    <w:rsid w:val="00D32BB8"/>
    <w:rsid w:val="00D33269"/>
    <w:rsid w:val="00D33313"/>
    <w:rsid w:val="00D33470"/>
    <w:rsid w:val="00D33642"/>
    <w:rsid w:val="00D336B2"/>
    <w:rsid w:val="00D3374C"/>
    <w:rsid w:val="00D33ADF"/>
    <w:rsid w:val="00D33AE2"/>
    <w:rsid w:val="00D33E15"/>
    <w:rsid w:val="00D340EA"/>
    <w:rsid w:val="00D343B5"/>
    <w:rsid w:val="00D343EE"/>
    <w:rsid w:val="00D344A6"/>
    <w:rsid w:val="00D34727"/>
    <w:rsid w:val="00D348AA"/>
    <w:rsid w:val="00D34B0F"/>
    <w:rsid w:val="00D34C75"/>
    <w:rsid w:val="00D350BF"/>
    <w:rsid w:val="00D3516D"/>
    <w:rsid w:val="00D354EE"/>
    <w:rsid w:val="00D35662"/>
    <w:rsid w:val="00D3570D"/>
    <w:rsid w:val="00D35893"/>
    <w:rsid w:val="00D358F5"/>
    <w:rsid w:val="00D35984"/>
    <w:rsid w:val="00D359A6"/>
    <w:rsid w:val="00D35B2E"/>
    <w:rsid w:val="00D35F3E"/>
    <w:rsid w:val="00D35FD2"/>
    <w:rsid w:val="00D361F0"/>
    <w:rsid w:val="00D361FB"/>
    <w:rsid w:val="00D36345"/>
    <w:rsid w:val="00D364CA"/>
    <w:rsid w:val="00D36685"/>
    <w:rsid w:val="00D366C7"/>
    <w:rsid w:val="00D366D4"/>
    <w:rsid w:val="00D3691C"/>
    <w:rsid w:val="00D369C0"/>
    <w:rsid w:val="00D369EA"/>
    <w:rsid w:val="00D36A56"/>
    <w:rsid w:val="00D36A8F"/>
    <w:rsid w:val="00D36CF2"/>
    <w:rsid w:val="00D37036"/>
    <w:rsid w:val="00D370E2"/>
    <w:rsid w:val="00D3731E"/>
    <w:rsid w:val="00D37B53"/>
    <w:rsid w:val="00D37D1D"/>
    <w:rsid w:val="00D37DBF"/>
    <w:rsid w:val="00D37F31"/>
    <w:rsid w:val="00D40256"/>
    <w:rsid w:val="00D404EF"/>
    <w:rsid w:val="00D4064E"/>
    <w:rsid w:val="00D40685"/>
    <w:rsid w:val="00D4076E"/>
    <w:rsid w:val="00D40A43"/>
    <w:rsid w:val="00D40F4C"/>
    <w:rsid w:val="00D412B7"/>
    <w:rsid w:val="00D4148C"/>
    <w:rsid w:val="00D4162F"/>
    <w:rsid w:val="00D41735"/>
    <w:rsid w:val="00D41930"/>
    <w:rsid w:val="00D41BC2"/>
    <w:rsid w:val="00D41D6D"/>
    <w:rsid w:val="00D41FE3"/>
    <w:rsid w:val="00D42318"/>
    <w:rsid w:val="00D425ED"/>
    <w:rsid w:val="00D425F7"/>
    <w:rsid w:val="00D42800"/>
    <w:rsid w:val="00D4281C"/>
    <w:rsid w:val="00D42901"/>
    <w:rsid w:val="00D429E5"/>
    <w:rsid w:val="00D42A1A"/>
    <w:rsid w:val="00D42A94"/>
    <w:rsid w:val="00D42C80"/>
    <w:rsid w:val="00D42CEC"/>
    <w:rsid w:val="00D42D5E"/>
    <w:rsid w:val="00D42D6A"/>
    <w:rsid w:val="00D42EE5"/>
    <w:rsid w:val="00D42F52"/>
    <w:rsid w:val="00D43317"/>
    <w:rsid w:val="00D43378"/>
    <w:rsid w:val="00D434D7"/>
    <w:rsid w:val="00D43549"/>
    <w:rsid w:val="00D43880"/>
    <w:rsid w:val="00D43A8C"/>
    <w:rsid w:val="00D43B72"/>
    <w:rsid w:val="00D440D5"/>
    <w:rsid w:val="00D44893"/>
    <w:rsid w:val="00D449A9"/>
    <w:rsid w:val="00D44B07"/>
    <w:rsid w:val="00D44DE2"/>
    <w:rsid w:val="00D4510F"/>
    <w:rsid w:val="00D4519D"/>
    <w:rsid w:val="00D45201"/>
    <w:rsid w:val="00D45537"/>
    <w:rsid w:val="00D45887"/>
    <w:rsid w:val="00D45A03"/>
    <w:rsid w:val="00D45A31"/>
    <w:rsid w:val="00D45F2E"/>
    <w:rsid w:val="00D4605A"/>
    <w:rsid w:val="00D46270"/>
    <w:rsid w:val="00D462EA"/>
    <w:rsid w:val="00D46871"/>
    <w:rsid w:val="00D46972"/>
    <w:rsid w:val="00D46AFB"/>
    <w:rsid w:val="00D46B6A"/>
    <w:rsid w:val="00D46DED"/>
    <w:rsid w:val="00D46FF6"/>
    <w:rsid w:val="00D472AF"/>
    <w:rsid w:val="00D47517"/>
    <w:rsid w:val="00D4766B"/>
    <w:rsid w:val="00D478C0"/>
    <w:rsid w:val="00D47DF3"/>
    <w:rsid w:val="00D5005A"/>
    <w:rsid w:val="00D500B0"/>
    <w:rsid w:val="00D504A0"/>
    <w:rsid w:val="00D5057F"/>
    <w:rsid w:val="00D50814"/>
    <w:rsid w:val="00D508A2"/>
    <w:rsid w:val="00D50D12"/>
    <w:rsid w:val="00D5138D"/>
    <w:rsid w:val="00D51588"/>
    <w:rsid w:val="00D519BE"/>
    <w:rsid w:val="00D51A26"/>
    <w:rsid w:val="00D51BB6"/>
    <w:rsid w:val="00D51C95"/>
    <w:rsid w:val="00D51F1D"/>
    <w:rsid w:val="00D52690"/>
    <w:rsid w:val="00D52B34"/>
    <w:rsid w:val="00D52D25"/>
    <w:rsid w:val="00D52DBB"/>
    <w:rsid w:val="00D52ED7"/>
    <w:rsid w:val="00D535A5"/>
    <w:rsid w:val="00D536A6"/>
    <w:rsid w:val="00D5386B"/>
    <w:rsid w:val="00D53B70"/>
    <w:rsid w:val="00D53B81"/>
    <w:rsid w:val="00D53C36"/>
    <w:rsid w:val="00D53DB3"/>
    <w:rsid w:val="00D53E09"/>
    <w:rsid w:val="00D543BC"/>
    <w:rsid w:val="00D5460B"/>
    <w:rsid w:val="00D54654"/>
    <w:rsid w:val="00D546B2"/>
    <w:rsid w:val="00D54734"/>
    <w:rsid w:val="00D5478C"/>
    <w:rsid w:val="00D548D5"/>
    <w:rsid w:val="00D54A5C"/>
    <w:rsid w:val="00D54AFF"/>
    <w:rsid w:val="00D552E0"/>
    <w:rsid w:val="00D55569"/>
    <w:rsid w:val="00D55913"/>
    <w:rsid w:val="00D55B87"/>
    <w:rsid w:val="00D5601C"/>
    <w:rsid w:val="00D562E7"/>
    <w:rsid w:val="00D5655B"/>
    <w:rsid w:val="00D5680C"/>
    <w:rsid w:val="00D56889"/>
    <w:rsid w:val="00D569F0"/>
    <w:rsid w:val="00D56AC3"/>
    <w:rsid w:val="00D56EEE"/>
    <w:rsid w:val="00D56FF5"/>
    <w:rsid w:val="00D571AC"/>
    <w:rsid w:val="00D572E2"/>
    <w:rsid w:val="00D574A1"/>
    <w:rsid w:val="00D57512"/>
    <w:rsid w:val="00D57687"/>
    <w:rsid w:val="00D57797"/>
    <w:rsid w:val="00D577FE"/>
    <w:rsid w:val="00D5785B"/>
    <w:rsid w:val="00D5798E"/>
    <w:rsid w:val="00D57A74"/>
    <w:rsid w:val="00D57DF4"/>
    <w:rsid w:val="00D57FB9"/>
    <w:rsid w:val="00D6001F"/>
    <w:rsid w:val="00D60282"/>
    <w:rsid w:val="00D6050A"/>
    <w:rsid w:val="00D605D0"/>
    <w:rsid w:val="00D607FA"/>
    <w:rsid w:val="00D60973"/>
    <w:rsid w:val="00D61072"/>
    <w:rsid w:val="00D610B3"/>
    <w:rsid w:val="00D612C5"/>
    <w:rsid w:val="00D61506"/>
    <w:rsid w:val="00D61544"/>
    <w:rsid w:val="00D615C3"/>
    <w:rsid w:val="00D61664"/>
    <w:rsid w:val="00D61763"/>
    <w:rsid w:val="00D61C44"/>
    <w:rsid w:val="00D61EEA"/>
    <w:rsid w:val="00D62000"/>
    <w:rsid w:val="00D62014"/>
    <w:rsid w:val="00D6201E"/>
    <w:rsid w:val="00D6274E"/>
    <w:rsid w:val="00D62A5E"/>
    <w:rsid w:val="00D62CF8"/>
    <w:rsid w:val="00D62EC5"/>
    <w:rsid w:val="00D6315C"/>
    <w:rsid w:val="00D631F1"/>
    <w:rsid w:val="00D63217"/>
    <w:rsid w:val="00D63430"/>
    <w:rsid w:val="00D634F8"/>
    <w:rsid w:val="00D63515"/>
    <w:rsid w:val="00D638B7"/>
    <w:rsid w:val="00D63908"/>
    <w:rsid w:val="00D63953"/>
    <w:rsid w:val="00D63F1B"/>
    <w:rsid w:val="00D63F67"/>
    <w:rsid w:val="00D640AD"/>
    <w:rsid w:val="00D6449A"/>
    <w:rsid w:val="00D6469C"/>
    <w:rsid w:val="00D646C7"/>
    <w:rsid w:val="00D64926"/>
    <w:rsid w:val="00D64DCB"/>
    <w:rsid w:val="00D65076"/>
    <w:rsid w:val="00D65315"/>
    <w:rsid w:val="00D6531D"/>
    <w:rsid w:val="00D65556"/>
    <w:rsid w:val="00D65819"/>
    <w:rsid w:val="00D65974"/>
    <w:rsid w:val="00D65CC5"/>
    <w:rsid w:val="00D65F79"/>
    <w:rsid w:val="00D65F89"/>
    <w:rsid w:val="00D6618A"/>
    <w:rsid w:val="00D66293"/>
    <w:rsid w:val="00D66363"/>
    <w:rsid w:val="00D6661D"/>
    <w:rsid w:val="00D66627"/>
    <w:rsid w:val="00D6667E"/>
    <w:rsid w:val="00D6668E"/>
    <w:rsid w:val="00D66828"/>
    <w:rsid w:val="00D66A52"/>
    <w:rsid w:val="00D66C1D"/>
    <w:rsid w:val="00D66D67"/>
    <w:rsid w:val="00D66F2E"/>
    <w:rsid w:val="00D66F70"/>
    <w:rsid w:val="00D66F74"/>
    <w:rsid w:val="00D67083"/>
    <w:rsid w:val="00D6710A"/>
    <w:rsid w:val="00D67245"/>
    <w:rsid w:val="00D672A2"/>
    <w:rsid w:val="00D676E5"/>
    <w:rsid w:val="00D67D63"/>
    <w:rsid w:val="00D70796"/>
    <w:rsid w:val="00D707B1"/>
    <w:rsid w:val="00D707D0"/>
    <w:rsid w:val="00D70BFA"/>
    <w:rsid w:val="00D70E78"/>
    <w:rsid w:val="00D71136"/>
    <w:rsid w:val="00D7117F"/>
    <w:rsid w:val="00D71325"/>
    <w:rsid w:val="00D714F3"/>
    <w:rsid w:val="00D715D4"/>
    <w:rsid w:val="00D71623"/>
    <w:rsid w:val="00D7167C"/>
    <w:rsid w:val="00D71681"/>
    <w:rsid w:val="00D71A9E"/>
    <w:rsid w:val="00D71E9D"/>
    <w:rsid w:val="00D71ECC"/>
    <w:rsid w:val="00D720B1"/>
    <w:rsid w:val="00D72130"/>
    <w:rsid w:val="00D721DB"/>
    <w:rsid w:val="00D7220D"/>
    <w:rsid w:val="00D72336"/>
    <w:rsid w:val="00D7236F"/>
    <w:rsid w:val="00D7242E"/>
    <w:rsid w:val="00D724BD"/>
    <w:rsid w:val="00D72584"/>
    <w:rsid w:val="00D727A3"/>
    <w:rsid w:val="00D72BB2"/>
    <w:rsid w:val="00D72C58"/>
    <w:rsid w:val="00D72C89"/>
    <w:rsid w:val="00D73219"/>
    <w:rsid w:val="00D73630"/>
    <w:rsid w:val="00D7363D"/>
    <w:rsid w:val="00D73694"/>
    <w:rsid w:val="00D7369A"/>
    <w:rsid w:val="00D73890"/>
    <w:rsid w:val="00D738E7"/>
    <w:rsid w:val="00D738FD"/>
    <w:rsid w:val="00D73AC7"/>
    <w:rsid w:val="00D73D8C"/>
    <w:rsid w:val="00D73E85"/>
    <w:rsid w:val="00D73ED9"/>
    <w:rsid w:val="00D742C2"/>
    <w:rsid w:val="00D744D7"/>
    <w:rsid w:val="00D7457A"/>
    <w:rsid w:val="00D745A6"/>
    <w:rsid w:val="00D74601"/>
    <w:rsid w:val="00D74945"/>
    <w:rsid w:val="00D74BB0"/>
    <w:rsid w:val="00D74C19"/>
    <w:rsid w:val="00D74C60"/>
    <w:rsid w:val="00D74C95"/>
    <w:rsid w:val="00D74E2A"/>
    <w:rsid w:val="00D74E67"/>
    <w:rsid w:val="00D74F93"/>
    <w:rsid w:val="00D7507F"/>
    <w:rsid w:val="00D7517E"/>
    <w:rsid w:val="00D751BD"/>
    <w:rsid w:val="00D75412"/>
    <w:rsid w:val="00D756B1"/>
    <w:rsid w:val="00D757F7"/>
    <w:rsid w:val="00D758E2"/>
    <w:rsid w:val="00D75924"/>
    <w:rsid w:val="00D75A06"/>
    <w:rsid w:val="00D75A60"/>
    <w:rsid w:val="00D75DD9"/>
    <w:rsid w:val="00D7613B"/>
    <w:rsid w:val="00D7614D"/>
    <w:rsid w:val="00D761D5"/>
    <w:rsid w:val="00D764CC"/>
    <w:rsid w:val="00D768E8"/>
    <w:rsid w:val="00D76B59"/>
    <w:rsid w:val="00D76B98"/>
    <w:rsid w:val="00D76D07"/>
    <w:rsid w:val="00D771C3"/>
    <w:rsid w:val="00D77372"/>
    <w:rsid w:val="00D77807"/>
    <w:rsid w:val="00D7795F"/>
    <w:rsid w:val="00D77E47"/>
    <w:rsid w:val="00D800C7"/>
    <w:rsid w:val="00D805E9"/>
    <w:rsid w:val="00D80681"/>
    <w:rsid w:val="00D807C5"/>
    <w:rsid w:val="00D807CB"/>
    <w:rsid w:val="00D80860"/>
    <w:rsid w:val="00D80C81"/>
    <w:rsid w:val="00D80F25"/>
    <w:rsid w:val="00D81060"/>
    <w:rsid w:val="00D8107E"/>
    <w:rsid w:val="00D81244"/>
    <w:rsid w:val="00D8136D"/>
    <w:rsid w:val="00D81647"/>
    <w:rsid w:val="00D8164D"/>
    <w:rsid w:val="00D81A79"/>
    <w:rsid w:val="00D81B68"/>
    <w:rsid w:val="00D81E66"/>
    <w:rsid w:val="00D81F67"/>
    <w:rsid w:val="00D81FF9"/>
    <w:rsid w:val="00D8205F"/>
    <w:rsid w:val="00D821FE"/>
    <w:rsid w:val="00D829C1"/>
    <w:rsid w:val="00D82A29"/>
    <w:rsid w:val="00D82BDE"/>
    <w:rsid w:val="00D82F27"/>
    <w:rsid w:val="00D831FD"/>
    <w:rsid w:val="00D8364B"/>
    <w:rsid w:val="00D83749"/>
    <w:rsid w:val="00D83A8D"/>
    <w:rsid w:val="00D83B27"/>
    <w:rsid w:val="00D83E74"/>
    <w:rsid w:val="00D83EC4"/>
    <w:rsid w:val="00D83ED0"/>
    <w:rsid w:val="00D84206"/>
    <w:rsid w:val="00D84284"/>
    <w:rsid w:val="00D84539"/>
    <w:rsid w:val="00D847A6"/>
    <w:rsid w:val="00D84A26"/>
    <w:rsid w:val="00D84B50"/>
    <w:rsid w:val="00D84D30"/>
    <w:rsid w:val="00D84D89"/>
    <w:rsid w:val="00D85176"/>
    <w:rsid w:val="00D851B0"/>
    <w:rsid w:val="00D8532D"/>
    <w:rsid w:val="00D85374"/>
    <w:rsid w:val="00D8541D"/>
    <w:rsid w:val="00D85508"/>
    <w:rsid w:val="00D857E3"/>
    <w:rsid w:val="00D85802"/>
    <w:rsid w:val="00D85C38"/>
    <w:rsid w:val="00D85C39"/>
    <w:rsid w:val="00D85D70"/>
    <w:rsid w:val="00D85E24"/>
    <w:rsid w:val="00D85E30"/>
    <w:rsid w:val="00D85F7C"/>
    <w:rsid w:val="00D85F9D"/>
    <w:rsid w:val="00D865B2"/>
    <w:rsid w:val="00D86751"/>
    <w:rsid w:val="00D86B10"/>
    <w:rsid w:val="00D86B91"/>
    <w:rsid w:val="00D86BB4"/>
    <w:rsid w:val="00D86E25"/>
    <w:rsid w:val="00D86F41"/>
    <w:rsid w:val="00D86F66"/>
    <w:rsid w:val="00D870E1"/>
    <w:rsid w:val="00D874AC"/>
    <w:rsid w:val="00D8770C"/>
    <w:rsid w:val="00D877D4"/>
    <w:rsid w:val="00D87A40"/>
    <w:rsid w:val="00D87AC1"/>
    <w:rsid w:val="00D87D93"/>
    <w:rsid w:val="00D905FC"/>
    <w:rsid w:val="00D906EE"/>
    <w:rsid w:val="00D9087F"/>
    <w:rsid w:val="00D90A88"/>
    <w:rsid w:val="00D90AED"/>
    <w:rsid w:val="00D90D96"/>
    <w:rsid w:val="00D910A3"/>
    <w:rsid w:val="00D9168D"/>
    <w:rsid w:val="00D917EF"/>
    <w:rsid w:val="00D91976"/>
    <w:rsid w:val="00D91979"/>
    <w:rsid w:val="00D91A7E"/>
    <w:rsid w:val="00D91A8F"/>
    <w:rsid w:val="00D91C6E"/>
    <w:rsid w:val="00D91CAA"/>
    <w:rsid w:val="00D91D25"/>
    <w:rsid w:val="00D92070"/>
    <w:rsid w:val="00D92269"/>
    <w:rsid w:val="00D924E9"/>
    <w:rsid w:val="00D92519"/>
    <w:rsid w:val="00D92861"/>
    <w:rsid w:val="00D92866"/>
    <w:rsid w:val="00D92E5C"/>
    <w:rsid w:val="00D930CF"/>
    <w:rsid w:val="00D93255"/>
    <w:rsid w:val="00D932B4"/>
    <w:rsid w:val="00D93363"/>
    <w:rsid w:val="00D9361E"/>
    <w:rsid w:val="00D93693"/>
    <w:rsid w:val="00D936B4"/>
    <w:rsid w:val="00D93790"/>
    <w:rsid w:val="00D93867"/>
    <w:rsid w:val="00D93882"/>
    <w:rsid w:val="00D9389B"/>
    <w:rsid w:val="00D9396D"/>
    <w:rsid w:val="00D939C1"/>
    <w:rsid w:val="00D939C8"/>
    <w:rsid w:val="00D93CFD"/>
    <w:rsid w:val="00D93E49"/>
    <w:rsid w:val="00D94001"/>
    <w:rsid w:val="00D941B7"/>
    <w:rsid w:val="00D943F1"/>
    <w:rsid w:val="00D94845"/>
    <w:rsid w:val="00D94866"/>
    <w:rsid w:val="00D949B7"/>
    <w:rsid w:val="00D94C7E"/>
    <w:rsid w:val="00D94E9C"/>
    <w:rsid w:val="00D94F75"/>
    <w:rsid w:val="00D9538C"/>
    <w:rsid w:val="00D95556"/>
    <w:rsid w:val="00D9572C"/>
    <w:rsid w:val="00D9585E"/>
    <w:rsid w:val="00D958CA"/>
    <w:rsid w:val="00D95E11"/>
    <w:rsid w:val="00D96140"/>
    <w:rsid w:val="00D96493"/>
    <w:rsid w:val="00D96597"/>
    <w:rsid w:val="00D96646"/>
    <w:rsid w:val="00D96C1B"/>
    <w:rsid w:val="00D96DB9"/>
    <w:rsid w:val="00D96F19"/>
    <w:rsid w:val="00D97170"/>
    <w:rsid w:val="00D9772B"/>
    <w:rsid w:val="00D9784C"/>
    <w:rsid w:val="00D97B09"/>
    <w:rsid w:val="00D97BA1"/>
    <w:rsid w:val="00DA0028"/>
    <w:rsid w:val="00DA004F"/>
    <w:rsid w:val="00DA01D7"/>
    <w:rsid w:val="00DA0331"/>
    <w:rsid w:val="00DA0564"/>
    <w:rsid w:val="00DA0948"/>
    <w:rsid w:val="00DA0DD9"/>
    <w:rsid w:val="00DA0FD6"/>
    <w:rsid w:val="00DA102D"/>
    <w:rsid w:val="00DA11FD"/>
    <w:rsid w:val="00DA1308"/>
    <w:rsid w:val="00DA18F9"/>
    <w:rsid w:val="00DA199E"/>
    <w:rsid w:val="00DA1AA3"/>
    <w:rsid w:val="00DA1B03"/>
    <w:rsid w:val="00DA1B8B"/>
    <w:rsid w:val="00DA1C3A"/>
    <w:rsid w:val="00DA1D0F"/>
    <w:rsid w:val="00DA2309"/>
    <w:rsid w:val="00DA23B0"/>
    <w:rsid w:val="00DA260D"/>
    <w:rsid w:val="00DA26EA"/>
    <w:rsid w:val="00DA2D06"/>
    <w:rsid w:val="00DA2F84"/>
    <w:rsid w:val="00DA3048"/>
    <w:rsid w:val="00DA30AB"/>
    <w:rsid w:val="00DA3AF2"/>
    <w:rsid w:val="00DA3BD6"/>
    <w:rsid w:val="00DA3CCE"/>
    <w:rsid w:val="00DA3ED7"/>
    <w:rsid w:val="00DA4390"/>
    <w:rsid w:val="00DA450D"/>
    <w:rsid w:val="00DA4DEC"/>
    <w:rsid w:val="00DA5073"/>
    <w:rsid w:val="00DA5202"/>
    <w:rsid w:val="00DA5560"/>
    <w:rsid w:val="00DA557C"/>
    <w:rsid w:val="00DA5626"/>
    <w:rsid w:val="00DA56BD"/>
    <w:rsid w:val="00DA5807"/>
    <w:rsid w:val="00DA585B"/>
    <w:rsid w:val="00DA5A96"/>
    <w:rsid w:val="00DA5B29"/>
    <w:rsid w:val="00DA5BAF"/>
    <w:rsid w:val="00DA5F44"/>
    <w:rsid w:val="00DA6228"/>
    <w:rsid w:val="00DA63B3"/>
    <w:rsid w:val="00DA6465"/>
    <w:rsid w:val="00DA6A64"/>
    <w:rsid w:val="00DA6F5B"/>
    <w:rsid w:val="00DA6FD5"/>
    <w:rsid w:val="00DA7081"/>
    <w:rsid w:val="00DA70EF"/>
    <w:rsid w:val="00DA7143"/>
    <w:rsid w:val="00DA73E5"/>
    <w:rsid w:val="00DA7B37"/>
    <w:rsid w:val="00DA7B8D"/>
    <w:rsid w:val="00DA7C18"/>
    <w:rsid w:val="00DA7E2B"/>
    <w:rsid w:val="00DB0104"/>
    <w:rsid w:val="00DB01A7"/>
    <w:rsid w:val="00DB0449"/>
    <w:rsid w:val="00DB04AE"/>
    <w:rsid w:val="00DB052A"/>
    <w:rsid w:val="00DB0578"/>
    <w:rsid w:val="00DB059B"/>
    <w:rsid w:val="00DB0B05"/>
    <w:rsid w:val="00DB0D82"/>
    <w:rsid w:val="00DB0E5F"/>
    <w:rsid w:val="00DB0E91"/>
    <w:rsid w:val="00DB0F7D"/>
    <w:rsid w:val="00DB1086"/>
    <w:rsid w:val="00DB14F3"/>
    <w:rsid w:val="00DB16F7"/>
    <w:rsid w:val="00DB1C96"/>
    <w:rsid w:val="00DB1DEB"/>
    <w:rsid w:val="00DB1ECC"/>
    <w:rsid w:val="00DB2006"/>
    <w:rsid w:val="00DB220E"/>
    <w:rsid w:val="00DB23A0"/>
    <w:rsid w:val="00DB24BC"/>
    <w:rsid w:val="00DB2747"/>
    <w:rsid w:val="00DB27FD"/>
    <w:rsid w:val="00DB28CE"/>
    <w:rsid w:val="00DB28FA"/>
    <w:rsid w:val="00DB2B64"/>
    <w:rsid w:val="00DB2EFC"/>
    <w:rsid w:val="00DB31E0"/>
    <w:rsid w:val="00DB329E"/>
    <w:rsid w:val="00DB332E"/>
    <w:rsid w:val="00DB333C"/>
    <w:rsid w:val="00DB3358"/>
    <w:rsid w:val="00DB3471"/>
    <w:rsid w:val="00DB35F0"/>
    <w:rsid w:val="00DB36DF"/>
    <w:rsid w:val="00DB36E7"/>
    <w:rsid w:val="00DB3733"/>
    <w:rsid w:val="00DB389A"/>
    <w:rsid w:val="00DB3D5B"/>
    <w:rsid w:val="00DB3DFF"/>
    <w:rsid w:val="00DB40AC"/>
    <w:rsid w:val="00DB4269"/>
    <w:rsid w:val="00DB42ED"/>
    <w:rsid w:val="00DB4566"/>
    <w:rsid w:val="00DB45E7"/>
    <w:rsid w:val="00DB462F"/>
    <w:rsid w:val="00DB464D"/>
    <w:rsid w:val="00DB4A5D"/>
    <w:rsid w:val="00DB4EF9"/>
    <w:rsid w:val="00DB5097"/>
    <w:rsid w:val="00DB5161"/>
    <w:rsid w:val="00DB5636"/>
    <w:rsid w:val="00DB5888"/>
    <w:rsid w:val="00DB591B"/>
    <w:rsid w:val="00DB5B38"/>
    <w:rsid w:val="00DB5B7B"/>
    <w:rsid w:val="00DB5C54"/>
    <w:rsid w:val="00DB5DA5"/>
    <w:rsid w:val="00DB62C5"/>
    <w:rsid w:val="00DB6462"/>
    <w:rsid w:val="00DB66E0"/>
    <w:rsid w:val="00DB700B"/>
    <w:rsid w:val="00DB7495"/>
    <w:rsid w:val="00DB7665"/>
    <w:rsid w:val="00DB7CB5"/>
    <w:rsid w:val="00DB7DF4"/>
    <w:rsid w:val="00DC052C"/>
    <w:rsid w:val="00DC074A"/>
    <w:rsid w:val="00DC088D"/>
    <w:rsid w:val="00DC08CE"/>
    <w:rsid w:val="00DC098A"/>
    <w:rsid w:val="00DC09E2"/>
    <w:rsid w:val="00DC0D0B"/>
    <w:rsid w:val="00DC0DA1"/>
    <w:rsid w:val="00DC0DB5"/>
    <w:rsid w:val="00DC0E09"/>
    <w:rsid w:val="00DC0E8D"/>
    <w:rsid w:val="00DC1043"/>
    <w:rsid w:val="00DC10BD"/>
    <w:rsid w:val="00DC1153"/>
    <w:rsid w:val="00DC11DE"/>
    <w:rsid w:val="00DC1354"/>
    <w:rsid w:val="00DC1943"/>
    <w:rsid w:val="00DC1D8D"/>
    <w:rsid w:val="00DC2333"/>
    <w:rsid w:val="00DC243B"/>
    <w:rsid w:val="00DC2932"/>
    <w:rsid w:val="00DC2A5D"/>
    <w:rsid w:val="00DC2B07"/>
    <w:rsid w:val="00DC2E0F"/>
    <w:rsid w:val="00DC302E"/>
    <w:rsid w:val="00DC30F0"/>
    <w:rsid w:val="00DC3248"/>
    <w:rsid w:val="00DC3334"/>
    <w:rsid w:val="00DC33EE"/>
    <w:rsid w:val="00DC361C"/>
    <w:rsid w:val="00DC3780"/>
    <w:rsid w:val="00DC38FA"/>
    <w:rsid w:val="00DC3EE5"/>
    <w:rsid w:val="00DC4096"/>
    <w:rsid w:val="00DC432E"/>
    <w:rsid w:val="00DC4577"/>
    <w:rsid w:val="00DC4761"/>
    <w:rsid w:val="00DC495C"/>
    <w:rsid w:val="00DC49AF"/>
    <w:rsid w:val="00DC4C7B"/>
    <w:rsid w:val="00DC4CA0"/>
    <w:rsid w:val="00DC4DBE"/>
    <w:rsid w:val="00DC4FEF"/>
    <w:rsid w:val="00DC50C5"/>
    <w:rsid w:val="00DC5142"/>
    <w:rsid w:val="00DC51F7"/>
    <w:rsid w:val="00DC5321"/>
    <w:rsid w:val="00DC53AB"/>
    <w:rsid w:val="00DC59EE"/>
    <w:rsid w:val="00DC5A88"/>
    <w:rsid w:val="00DC5CE9"/>
    <w:rsid w:val="00DC5CF0"/>
    <w:rsid w:val="00DC6306"/>
    <w:rsid w:val="00DC6532"/>
    <w:rsid w:val="00DC669C"/>
    <w:rsid w:val="00DC66BA"/>
    <w:rsid w:val="00DC6724"/>
    <w:rsid w:val="00DC67AE"/>
    <w:rsid w:val="00DC6976"/>
    <w:rsid w:val="00DC6CC0"/>
    <w:rsid w:val="00DC711E"/>
    <w:rsid w:val="00DC7363"/>
    <w:rsid w:val="00DC73D8"/>
    <w:rsid w:val="00DC73E1"/>
    <w:rsid w:val="00DC7428"/>
    <w:rsid w:val="00DC7608"/>
    <w:rsid w:val="00DC7A69"/>
    <w:rsid w:val="00DC7CB6"/>
    <w:rsid w:val="00DC7FF6"/>
    <w:rsid w:val="00DD02A8"/>
    <w:rsid w:val="00DD0377"/>
    <w:rsid w:val="00DD0E3C"/>
    <w:rsid w:val="00DD0FF2"/>
    <w:rsid w:val="00DD10E8"/>
    <w:rsid w:val="00DD11BF"/>
    <w:rsid w:val="00DD11F1"/>
    <w:rsid w:val="00DD13A1"/>
    <w:rsid w:val="00DD1A84"/>
    <w:rsid w:val="00DD1EAE"/>
    <w:rsid w:val="00DD213A"/>
    <w:rsid w:val="00DD2924"/>
    <w:rsid w:val="00DD2B24"/>
    <w:rsid w:val="00DD2BC8"/>
    <w:rsid w:val="00DD2BEF"/>
    <w:rsid w:val="00DD2C80"/>
    <w:rsid w:val="00DD2D38"/>
    <w:rsid w:val="00DD2E19"/>
    <w:rsid w:val="00DD3334"/>
    <w:rsid w:val="00DD337F"/>
    <w:rsid w:val="00DD33D5"/>
    <w:rsid w:val="00DD3505"/>
    <w:rsid w:val="00DD3769"/>
    <w:rsid w:val="00DD37C5"/>
    <w:rsid w:val="00DD3838"/>
    <w:rsid w:val="00DD39E3"/>
    <w:rsid w:val="00DD3E2C"/>
    <w:rsid w:val="00DD41A9"/>
    <w:rsid w:val="00DD44E9"/>
    <w:rsid w:val="00DD4518"/>
    <w:rsid w:val="00DD456F"/>
    <w:rsid w:val="00DD4842"/>
    <w:rsid w:val="00DD4969"/>
    <w:rsid w:val="00DD4AA1"/>
    <w:rsid w:val="00DD4CCE"/>
    <w:rsid w:val="00DD4E70"/>
    <w:rsid w:val="00DD5054"/>
    <w:rsid w:val="00DD530A"/>
    <w:rsid w:val="00DD530D"/>
    <w:rsid w:val="00DD53F2"/>
    <w:rsid w:val="00DD5418"/>
    <w:rsid w:val="00DD54C6"/>
    <w:rsid w:val="00DD574E"/>
    <w:rsid w:val="00DD5794"/>
    <w:rsid w:val="00DD5823"/>
    <w:rsid w:val="00DD5861"/>
    <w:rsid w:val="00DD5C48"/>
    <w:rsid w:val="00DD5C54"/>
    <w:rsid w:val="00DD5DF0"/>
    <w:rsid w:val="00DD5F30"/>
    <w:rsid w:val="00DD643E"/>
    <w:rsid w:val="00DD6632"/>
    <w:rsid w:val="00DD667D"/>
    <w:rsid w:val="00DD6710"/>
    <w:rsid w:val="00DD6851"/>
    <w:rsid w:val="00DD68CB"/>
    <w:rsid w:val="00DD6A00"/>
    <w:rsid w:val="00DD6A14"/>
    <w:rsid w:val="00DD6B6B"/>
    <w:rsid w:val="00DD6BC1"/>
    <w:rsid w:val="00DD6E96"/>
    <w:rsid w:val="00DD7218"/>
    <w:rsid w:val="00DD72B5"/>
    <w:rsid w:val="00DD7311"/>
    <w:rsid w:val="00DD7398"/>
    <w:rsid w:val="00DD7410"/>
    <w:rsid w:val="00DD75EE"/>
    <w:rsid w:val="00DD771A"/>
    <w:rsid w:val="00DD7739"/>
    <w:rsid w:val="00DD791E"/>
    <w:rsid w:val="00DD7D67"/>
    <w:rsid w:val="00DE0182"/>
    <w:rsid w:val="00DE03D7"/>
    <w:rsid w:val="00DE05DD"/>
    <w:rsid w:val="00DE0D0E"/>
    <w:rsid w:val="00DE0D41"/>
    <w:rsid w:val="00DE10AC"/>
    <w:rsid w:val="00DE1551"/>
    <w:rsid w:val="00DE18BF"/>
    <w:rsid w:val="00DE1B51"/>
    <w:rsid w:val="00DE1CF9"/>
    <w:rsid w:val="00DE20AC"/>
    <w:rsid w:val="00DE22B3"/>
    <w:rsid w:val="00DE2369"/>
    <w:rsid w:val="00DE236E"/>
    <w:rsid w:val="00DE24B9"/>
    <w:rsid w:val="00DE29DF"/>
    <w:rsid w:val="00DE2C2F"/>
    <w:rsid w:val="00DE2C6D"/>
    <w:rsid w:val="00DE2D53"/>
    <w:rsid w:val="00DE3021"/>
    <w:rsid w:val="00DE33F4"/>
    <w:rsid w:val="00DE36A4"/>
    <w:rsid w:val="00DE382F"/>
    <w:rsid w:val="00DE3A4B"/>
    <w:rsid w:val="00DE3C7B"/>
    <w:rsid w:val="00DE3E4E"/>
    <w:rsid w:val="00DE4001"/>
    <w:rsid w:val="00DE43A9"/>
    <w:rsid w:val="00DE45C7"/>
    <w:rsid w:val="00DE4825"/>
    <w:rsid w:val="00DE4D1D"/>
    <w:rsid w:val="00DE4F8A"/>
    <w:rsid w:val="00DE51B2"/>
    <w:rsid w:val="00DE5602"/>
    <w:rsid w:val="00DE5799"/>
    <w:rsid w:val="00DE57E0"/>
    <w:rsid w:val="00DE588E"/>
    <w:rsid w:val="00DE5FBA"/>
    <w:rsid w:val="00DE62AD"/>
    <w:rsid w:val="00DE6392"/>
    <w:rsid w:val="00DE6769"/>
    <w:rsid w:val="00DE6D4E"/>
    <w:rsid w:val="00DE70FE"/>
    <w:rsid w:val="00DE7402"/>
    <w:rsid w:val="00DE766F"/>
    <w:rsid w:val="00DE787E"/>
    <w:rsid w:val="00DE78E0"/>
    <w:rsid w:val="00DE7AFB"/>
    <w:rsid w:val="00DE7B97"/>
    <w:rsid w:val="00DE7EBE"/>
    <w:rsid w:val="00DF0920"/>
    <w:rsid w:val="00DF0BA3"/>
    <w:rsid w:val="00DF0EE8"/>
    <w:rsid w:val="00DF1575"/>
    <w:rsid w:val="00DF168D"/>
    <w:rsid w:val="00DF1887"/>
    <w:rsid w:val="00DF19E7"/>
    <w:rsid w:val="00DF1D64"/>
    <w:rsid w:val="00DF1EF0"/>
    <w:rsid w:val="00DF1F50"/>
    <w:rsid w:val="00DF201E"/>
    <w:rsid w:val="00DF22CF"/>
    <w:rsid w:val="00DF2376"/>
    <w:rsid w:val="00DF2882"/>
    <w:rsid w:val="00DF2B5B"/>
    <w:rsid w:val="00DF2BAB"/>
    <w:rsid w:val="00DF314D"/>
    <w:rsid w:val="00DF34DF"/>
    <w:rsid w:val="00DF3B05"/>
    <w:rsid w:val="00DF3D8E"/>
    <w:rsid w:val="00DF4127"/>
    <w:rsid w:val="00DF41E1"/>
    <w:rsid w:val="00DF4E05"/>
    <w:rsid w:val="00DF50C5"/>
    <w:rsid w:val="00DF510A"/>
    <w:rsid w:val="00DF514A"/>
    <w:rsid w:val="00DF5230"/>
    <w:rsid w:val="00DF52A0"/>
    <w:rsid w:val="00DF55DF"/>
    <w:rsid w:val="00DF5610"/>
    <w:rsid w:val="00DF582D"/>
    <w:rsid w:val="00DF5D65"/>
    <w:rsid w:val="00DF5DA6"/>
    <w:rsid w:val="00DF6409"/>
    <w:rsid w:val="00DF6471"/>
    <w:rsid w:val="00DF6595"/>
    <w:rsid w:val="00DF682A"/>
    <w:rsid w:val="00DF6BE4"/>
    <w:rsid w:val="00DF7177"/>
    <w:rsid w:val="00DF723F"/>
    <w:rsid w:val="00DF73A6"/>
    <w:rsid w:val="00DF74DD"/>
    <w:rsid w:val="00DF7717"/>
    <w:rsid w:val="00DF7E86"/>
    <w:rsid w:val="00E000FB"/>
    <w:rsid w:val="00E001A5"/>
    <w:rsid w:val="00E003A2"/>
    <w:rsid w:val="00E004A8"/>
    <w:rsid w:val="00E004FA"/>
    <w:rsid w:val="00E00530"/>
    <w:rsid w:val="00E00981"/>
    <w:rsid w:val="00E00B91"/>
    <w:rsid w:val="00E01045"/>
    <w:rsid w:val="00E01193"/>
    <w:rsid w:val="00E01311"/>
    <w:rsid w:val="00E01394"/>
    <w:rsid w:val="00E013C2"/>
    <w:rsid w:val="00E0152D"/>
    <w:rsid w:val="00E017EF"/>
    <w:rsid w:val="00E01A4D"/>
    <w:rsid w:val="00E01A57"/>
    <w:rsid w:val="00E01D8C"/>
    <w:rsid w:val="00E01EBF"/>
    <w:rsid w:val="00E0253D"/>
    <w:rsid w:val="00E028E9"/>
    <w:rsid w:val="00E02A8A"/>
    <w:rsid w:val="00E02DFF"/>
    <w:rsid w:val="00E02EEE"/>
    <w:rsid w:val="00E02FC6"/>
    <w:rsid w:val="00E03290"/>
    <w:rsid w:val="00E034D5"/>
    <w:rsid w:val="00E0355F"/>
    <w:rsid w:val="00E036BB"/>
    <w:rsid w:val="00E037EE"/>
    <w:rsid w:val="00E03A06"/>
    <w:rsid w:val="00E03D20"/>
    <w:rsid w:val="00E04371"/>
    <w:rsid w:val="00E04382"/>
    <w:rsid w:val="00E049CE"/>
    <w:rsid w:val="00E04BCB"/>
    <w:rsid w:val="00E04D74"/>
    <w:rsid w:val="00E04F11"/>
    <w:rsid w:val="00E050E3"/>
    <w:rsid w:val="00E051BC"/>
    <w:rsid w:val="00E052CA"/>
    <w:rsid w:val="00E05456"/>
    <w:rsid w:val="00E0551C"/>
    <w:rsid w:val="00E055F7"/>
    <w:rsid w:val="00E05707"/>
    <w:rsid w:val="00E05CB6"/>
    <w:rsid w:val="00E05E5F"/>
    <w:rsid w:val="00E05EF2"/>
    <w:rsid w:val="00E0603E"/>
    <w:rsid w:val="00E0606C"/>
    <w:rsid w:val="00E060FE"/>
    <w:rsid w:val="00E0614E"/>
    <w:rsid w:val="00E06423"/>
    <w:rsid w:val="00E0667B"/>
    <w:rsid w:val="00E067B6"/>
    <w:rsid w:val="00E06A53"/>
    <w:rsid w:val="00E06C7B"/>
    <w:rsid w:val="00E06CC6"/>
    <w:rsid w:val="00E06CE3"/>
    <w:rsid w:val="00E07111"/>
    <w:rsid w:val="00E07826"/>
    <w:rsid w:val="00E07ADE"/>
    <w:rsid w:val="00E07ED4"/>
    <w:rsid w:val="00E10045"/>
    <w:rsid w:val="00E101C7"/>
    <w:rsid w:val="00E102A3"/>
    <w:rsid w:val="00E10397"/>
    <w:rsid w:val="00E104B4"/>
    <w:rsid w:val="00E1052E"/>
    <w:rsid w:val="00E1063A"/>
    <w:rsid w:val="00E10981"/>
    <w:rsid w:val="00E10C6C"/>
    <w:rsid w:val="00E10E7A"/>
    <w:rsid w:val="00E10F87"/>
    <w:rsid w:val="00E110B1"/>
    <w:rsid w:val="00E112D5"/>
    <w:rsid w:val="00E114E6"/>
    <w:rsid w:val="00E115EF"/>
    <w:rsid w:val="00E119FF"/>
    <w:rsid w:val="00E11BAE"/>
    <w:rsid w:val="00E11D90"/>
    <w:rsid w:val="00E11E1E"/>
    <w:rsid w:val="00E11EF2"/>
    <w:rsid w:val="00E12028"/>
    <w:rsid w:val="00E121A1"/>
    <w:rsid w:val="00E12636"/>
    <w:rsid w:val="00E12662"/>
    <w:rsid w:val="00E12770"/>
    <w:rsid w:val="00E127C1"/>
    <w:rsid w:val="00E127FF"/>
    <w:rsid w:val="00E12854"/>
    <w:rsid w:val="00E1289D"/>
    <w:rsid w:val="00E12DDC"/>
    <w:rsid w:val="00E13073"/>
    <w:rsid w:val="00E134FA"/>
    <w:rsid w:val="00E1367F"/>
    <w:rsid w:val="00E139B6"/>
    <w:rsid w:val="00E13E17"/>
    <w:rsid w:val="00E14077"/>
    <w:rsid w:val="00E142D9"/>
    <w:rsid w:val="00E142EB"/>
    <w:rsid w:val="00E14645"/>
    <w:rsid w:val="00E148DF"/>
    <w:rsid w:val="00E148F4"/>
    <w:rsid w:val="00E14AF0"/>
    <w:rsid w:val="00E14CCB"/>
    <w:rsid w:val="00E14F7C"/>
    <w:rsid w:val="00E15026"/>
    <w:rsid w:val="00E15336"/>
    <w:rsid w:val="00E1554B"/>
    <w:rsid w:val="00E15567"/>
    <w:rsid w:val="00E155E7"/>
    <w:rsid w:val="00E15A54"/>
    <w:rsid w:val="00E15BBF"/>
    <w:rsid w:val="00E15C13"/>
    <w:rsid w:val="00E15F34"/>
    <w:rsid w:val="00E1602F"/>
    <w:rsid w:val="00E1604F"/>
    <w:rsid w:val="00E160BE"/>
    <w:rsid w:val="00E16334"/>
    <w:rsid w:val="00E16337"/>
    <w:rsid w:val="00E1656E"/>
    <w:rsid w:val="00E166EE"/>
    <w:rsid w:val="00E16738"/>
    <w:rsid w:val="00E16742"/>
    <w:rsid w:val="00E16945"/>
    <w:rsid w:val="00E16A11"/>
    <w:rsid w:val="00E16B05"/>
    <w:rsid w:val="00E16B61"/>
    <w:rsid w:val="00E16D08"/>
    <w:rsid w:val="00E16D7F"/>
    <w:rsid w:val="00E17324"/>
    <w:rsid w:val="00E1745F"/>
    <w:rsid w:val="00E17684"/>
    <w:rsid w:val="00E17688"/>
    <w:rsid w:val="00E17755"/>
    <w:rsid w:val="00E1777C"/>
    <w:rsid w:val="00E179C4"/>
    <w:rsid w:val="00E17A6F"/>
    <w:rsid w:val="00E17B8C"/>
    <w:rsid w:val="00E200A3"/>
    <w:rsid w:val="00E20196"/>
    <w:rsid w:val="00E201C5"/>
    <w:rsid w:val="00E20225"/>
    <w:rsid w:val="00E202D6"/>
    <w:rsid w:val="00E20A77"/>
    <w:rsid w:val="00E20D1C"/>
    <w:rsid w:val="00E20D4D"/>
    <w:rsid w:val="00E212EA"/>
    <w:rsid w:val="00E21A9D"/>
    <w:rsid w:val="00E21D5D"/>
    <w:rsid w:val="00E21EEF"/>
    <w:rsid w:val="00E22105"/>
    <w:rsid w:val="00E22132"/>
    <w:rsid w:val="00E221DA"/>
    <w:rsid w:val="00E221F0"/>
    <w:rsid w:val="00E22776"/>
    <w:rsid w:val="00E228D9"/>
    <w:rsid w:val="00E2290B"/>
    <w:rsid w:val="00E22A25"/>
    <w:rsid w:val="00E22CEF"/>
    <w:rsid w:val="00E22FF8"/>
    <w:rsid w:val="00E2334E"/>
    <w:rsid w:val="00E234B0"/>
    <w:rsid w:val="00E2356E"/>
    <w:rsid w:val="00E23C3B"/>
    <w:rsid w:val="00E23F86"/>
    <w:rsid w:val="00E23F90"/>
    <w:rsid w:val="00E23FEA"/>
    <w:rsid w:val="00E24302"/>
    <w:rsid w:val="00E2431B"/>
    <w:rsid w:val="00E24430"/>
    <w:rsid w:val="00E24547"/>
    <w:rsid w:val="00E24827"/>
    <w:rsid w:val="00E24914"/>
    <w:rsid w:val="00E24B41"/>
    <w:rsid w:val="00E24CD7"/>
    <w:rsid w:val="00E24FB7"/>
    <w:rsid w:val="00E2531E"/>
    <w:rsid w:val="00E25978"/>
    <w:rsid w:val="00E25989"/>
    <w:rsid w:val="00E25E4E"/>
    <w:rsid w:val="00E25F2F"/>
    <w:rsid w:val="00E25FBF"/>
    <w:rsid w:val="00E261AF"/>
    <w:rsid w:val="00E2622E"/>
    <w:rsid w:val="00E2635D"/>
    <w:rsid w:val="00E2663D"/>
    <w:rsid w:val="00E267BF"/>
    <w:rsid w:val="00E26CCB"/>
    <w:rsid w:val="00E26EF0"/>
    <w:rsid w:val="00E26EF4"/>
    <w:rsid w:val="00E26F7E"/>
    <w:rsid w:val="00E271D3"/>
    <w:rsid w:val="00E2728F"/>
    <w:rsid w:val="00E272C1"/>
    <w:rsid w:val="00E273E1"/>
    <w:rsid w:val="00E2768C"/>
    <w:rsid w:val="00E2774F"/>
    <w:rsid w:val="00E277E9"/>
    <w:rsid w:val="00E27926"/>
    <w:rsid w:val="00E27A4F"/>
    <w:rsid w:val="00E27BD2"/>
    <w:rsid w:val="00E27E24"/>
    <w:rsid w:val="00E301A7"/>
    <w:rsid w:val="00E301B7"/>
    <w:rsid w:val="00E302EC"/>
    <w:rsid w:val="00E304D7"/>
    <w:rsid w:val="00E3054F"/>
    <w:rsid w:val="00E30722"/>
    <w:rsid w:val="00E308A2"/>
    <w:rsid w:val="00E30960"/>
    <w:rsid w:val="00E30DA5"/>
    <w:rsid w:val="00E3131D"/>
    <w:rsid w:val="00E313EA"/>
    <w:rsid w:val="00E314DA"/>
    <w:rsid w:val="00E31681"/>
    <w:rsid w:val="00E316FE"/>
    <w:rsid w:val="00E317B7"/>
    <w:rsid w:val="00E3187C"/>
    <w:rsid w:val="00E31CF5"/>
    <w:rsid w:val="00E31D0A"/>
    <w:rsid w:val="00E31EB6"/>
    <w:rsid w:val="00E31FE2"/>
    <w:rsid w:val="00E32297"/>
    <w:rsid w:val="00E32385"/>
    <w:rsid w:val="00E32593"/>
    <w:rsid w:val="00E326DA"/>
    <w:rsid w:val="00E3286E"/>
    <w:rsid w:val="00E3294E"/>
    <w:rsid w:val="00E32964"/>
    <w:rsid w:val="00E329A7"/>
    <w:rsid w:val="00E32C6E"/>
    <w:rsid w:val="00E32C86"/>
    <w:rsid w:val="00E32DBF"/>
    <w:rsid w:val="00E32F0B"/>
    <w:rsid w:val="00E32F62"/>
    <w:rsid w:val="00E32F8E"/>
    <w:rsid w:val="00E330F2"/>
    <w:rsid w:val="00E33119"/>
    <w:rsid w:val="00E3321E"/>
    <w:rsid w:val="00E33269"/>
    <w:rsid w:val="00E33284"/>
    <w:rsid w:val="00E3343A"/>
    <w:rsid w:val="00E33477"/>
    <w:rsid w:val="00E334C7"/>
    <w:rsid w:val="00E33522"/>
    <w:rsid w:val="00E336B8"/>
    <w:rsid w:val="00E338CB"/>
    <w:rsid w:val="00E33970"/>
    <w:rsid w:val="00E33A29"/>
    <w:rsid w:val="00E33A9F"/>
    <w:rsid w:val="00E33B02"/>
    <w:rsid w:val="00E33F83"/>
    <w:rsid w:val="00E3443E"/>
    <w:rsid w:val="00E34599"/>
    <w:rsid w:val="00E3471C"/>
    <w:rsid w:val="00E34804"/>
    <w:rsid w:val="00E34A92"/>
    <w:rsid w:val="00E34AB2"/>
    <w:rsid w:val="00E34DDB"/>
    <w:rsid w:val="00E34F72"/>
    <w:rsid w:val="00E3505D"/>
    <w:rsid w:val="00E350AB"/>
    <w:rsid w:val="00E352AC"/>
    <w:rsid w:val="00E354D8"/>
    <w:rsid w:val="00E35517"/>
    <w:rsid w:val="00E35B6F"/>
    <w:rsid w:val="00E35C76"/>
    <w:rsid w:val="00E35D66"/>
    <w:rsid w:val="00E361C4"/>
    <w:rsid w:val="00E3628B"/>
    <w:rsid w:val="00E36451"/>
    <w:rsid w:val="00E365F3"/>
    <w:rsid w:val="00E36720"/>
    <w:rsid w:val="00E36743"/>
    <w:rsid w:val="00E36A22"/>
    <w:rsid w:val="00E36BF9"/>
    <w:rsid w:val="00E36CCC"/>
    <w:rsid w:val="00E36F04"/>
    <w:rsid w:val="00E3703E"/>
    <w:rsid w:val="00E3717F"/>
    <w:rsid w:val="00E371AD"/>
    <w:rsid w:val="00E3780E"/>
    <w:rsid w:val="00E37C6A"/>
    <w:rsid w:val="00E37E99"/>
    <w:rsid w:val="00E4000E"/>
    <w:rsid w:val="00E40129"/>
    <w:rsid w:val="00E40157"/>
    <w:rsid w:val="00E40235"/>
    <w:rsid w:val="00E40562"/>
    <w:rsid w:val="00E4067B"/>
    <w:rsid w:val="00E4070C"/>
    <w:rsid w:val="00E4072E"/>
    <w:rsid w:val="00E4074E"/>
    <w:rsid w:val="00E40924"/>
    <w:rsid w:val="00E40963"/>
    <w:rsid w:val="00E40A16"/>
    <w:rsid w:val="00E40BA4"/>
    <w:rsid w:val="00E40BA5"/>
    <w:rsid w:val="00E40F19"/>
    <w:rsid w:val="00E41148"/>
    <w:rsid w:val="00E4175D"/>
    <w:rsid w:val="00E417E7"/>
    <w:rsid w:val="00E4199A"/>
    <w:rsid w:val="00E41B4C"/>
    <w:rsid w:val="00E41FE4"/>
    <w:rsid w:val="00E42BAB"/>
    <w:rsid w:val="00E42CA2"/>
    <w:rsid w:val="00E43069"/>
    <w:rsid w:val="00E431BF"/>
    <w:rsid w:val="00E43702"/>
    <w:rsid w:val="00E4382A"/>
    <w:rsid w:val="00E43872"/>
    <w:rsid w:val="00E43A28"/>
    <w:rsid w:val="00E43D7C"/>
    <w:rsid w:val="00E43D87"/>
    <w:rsid w:val="00E43DB4"/>
    <w:rsid w:val="00E43EC1"/>
    <w:rsid w:val="00E4424E"/>
    <w:rsid w:val="00E44353"/>
    <w:rsid w:val="00E444FC"/>
    <w:rsid w:val="00E44598"/>
    <w:rsid w:val="00E4459C"/>
    <w:rsid w:val="00E4487D"/>
    <w:rsid w:val="00E44B03"/>
    <w:rsid w:val="00E44C2D"/>
    <w:rsid w:val="00E44CBC"/>
    <w:rsid w:val="00E44D7B"/>
    <w:rsid w:val="00E44DC2"/>
    <w:rsid w:val="00E44FE9"/>
    <w:rsid w:val="00E44FF4"/>
    <w:rsid w:val="00E456D5"/>
    <w:rsid w:val="00E45B28"/>
    <w:rsid w:val="00E45C1B"/>
    <w:rsid w:val="00E45F1E"/>
    <w:rsid w:val="00E46036"/>
    <w:rsid w:val="00E460E0"/>
    <w:rsid w:val="00E466AE"/>
    <w:rsid w:val="00E46CBB"/>
    <w:rsid w:val="00E46E3C"/>
    <w:rsid w:val="00E46FB5"/>
    <w:rsid w:val="00E4700F"/>
    <w:rsid w:val="00E470BB"/>
    <w:rsid w:val="00E47230"/>
    <w:rsid w:val="00E4735A"/>
    <w:rsid w:val="00E474CF"/>
    <w:rsid w:val="00E47928"/>
    <w:rsid w:val="00E479A0"/>
    <w:rsid w:val="00E47B0B"/>
    <w:rsid w:val="00E500E9"/>
    <w:rsid w:val="00E50427"/>
    <w:rsid w:val="00E50581"/>
    <w:rsid w:val="00E505F8"/>
    <w:rsid w:val="00E5078C"/>
    <w:rsid w:val="00E508ED"/>
    <w:rsid w:val="00E50AAA"/>
    <w:rsid w:val="00E50ADE"/>
    <w:rsid w:val="00E50B33"/>
    <w:rsid w:val="00E50C00"/>
    <w:rsid w:val="00E50E3B"/>
    <w:rsid w:val="00E50FA4"/>
    <w:rsid w:val="00E51120"/>
    <w:rsid w:val="00E5119E"/>
    <w:rsid w:val="00E5122E"/>
    <w:rsid w:val="00E512CB"/>
    <w:rsid w:val="00E51739"/>
    <w:rsid w:val="00E517E9"/>
    <w:rsid w:val="00E5192F"/>
    <w:rsid w:val="00E51942"/>
    <w:rsid w:val="00E51A2D"/>
    <w:rsid w:val="00E51A5A"/>
    <w:rsid w:val="00E5286F"/>
    <w:rsid w:val="00E529FF"/>
    <w:rsid w:val="00E52D1C"/>
    <w:rsid w:val="00E52D73"/>
    <w:rsid w:val="00E52DBB"/>
    <w:rsid w:val="00E52E5C"/>
    <w:rsid w:val="00E52F80"/>
    <w:rsid w:val="00E530D9"/>
    <w:rsid w:val="00E53232"/>
    <w:rsid w:val="00E532AC"/>
    <w:rsid w:val="00E53348"/>
    <w:rsid w:val="00E5339A"/>
    <w:rsid w:val="00E53423"/>
    <w:rsid w:val="00E5379A"/>
    <w:rsid w:val="00E53C55"/>
    <w:rsid w:val="00E53DE8"/>
    <w:rsid w:val="00E540FC"/>
    <w:rsid w:val="00E549D2"/>
    <w:rsid w:val="00E54AAD"/>
    <w:rsid w:val="00E5572B"/>
    <w:rsid w:val="00E55814"/>
    <w:rsid w:val="00E5595C"/>
    <w:rsid w:val="00E55B1D"/>
    <w:rsid w:val="00E55D57"/>
    <w:rsid w:val="00E560D2"/>
    <w:rsid w:val="00E561FD"/>
    <w:rsid w:val="00E56240"/>
    <w:rsid w:val="00E56320"/>
    <w:rsid w:val="00E56530"/>
    <w:rsid w:val="00E56574"/>
    <w:rsid w:val="00E565F9"/>
    <w:rsid w:val="00E568B8"/>
    <w:rsid w:val="00E56B05"/>
    <w:rsid w:val="00E56B78"/>
    <w:rsid w:val="00E574BD"/>
    <w:rsid w:val="00E579BA"/>
    <w:rsid w:val="00E57AC1"/>
    <w:rsid w:val="00E57C1F"/>
    <w:rsid w:val="00E57CCE"/>
    <w:rsid w:val="00E57E7F"/>
    <w:rsid w:val="00E6036B"/>
    <w:rsid w:val="00E6054C"/>
    <w:rsid w:val="00E60692"/>
    <w:rsid w:val="00E6078B"/>
    <w:rsid w:val="00E6082F"/>
    <w:rsid w:val="00E60A8E"/>
    <w:rsid w:val="00E60C7B"/>
    <w:rsid w:val="00E60FA6"/>
    <w:rsid w:val="00E611CA"/>
    <w:rsid w:val="00E6133B"/>
    <w:rsid w:val="00E615CA"/>
    <w:rsid w:val="00E616DC"/>
    <w:rsid w:val="00E618A2"/>
    <w:rsid w:val="00E618B9"/>
    <w:rsid w:val="00E61925"/>
    <w:rsid w:val="00E61C66"/>
    <w:rsid w:val="00E61C70"/>
    <w:rsid w:val="00E61CC9"/>
    <w:rsid w:val="00E61EC0"/>
    <w:rsid w:val="00E61EEB"/>
    <w:rsid w:val="00E62092"/>
    <w:rsid w:val="00E62137"/>
    <w:rsid w:val="00E62169"/>
    <w:rsid w:val="00E62193"/>
    <w:rsid w:val="00E621AF"/>
    <w:rsid w:val="00E623E4"/>
    <w:rsid w:val="00E626DC"/>
    <w:rsid w:val="00E6288E"/>
    <w:rsid w:val="00E629A8"/>
    <w:rsid w:val="00E63150"/>
    <w:rsid w:val="00E633F5"/>
    <w:rsid w:val="00E63627"/>
    <w:rsid w:val="00E63782"/>
    <w:rsid w:val="00E637F6"/>
    <w:rsid w:val="00E63898"/>
    <w:rsid w:val="00E638D7"/>
    <w:rsid w:val="00E63913"/>
    <w:rsid w:val="00E63C0E"/>
    <w:rsid w:val="00E63C23"/>
    <w:rsid w:val="00E63E22"/>
    <w:rsid w:val="00E644CA"/>
    <w:rsid w:val="00E646E9"/>
    <w:rsid w:val="00E648B7"/>
    <w:rsid w:val="00E64AE5"/>
    <w:rsid w:val="00E64CF0"/>
    <w:rsid w:val="00E64D2D"/>
    <w:rsid w:val="00E64DDF"/>
    <w:rsid w:val="00E650AC"/>
    <w:rsid w:val="00E6512B"/>
    <w:rsid w:val="00E651B4"/>
    <w:rsid w:val="00E65335"/>
    <w:rsid w:val="00E65B21"/>
    <w:rsid w:val="00E65DB4"/>
    <w:rsid w:val="00E65FA3"/>
    <w:rsid w:val="00E66459"/>
    <w:rsid w:val="00E66909"/>
    <w:rsid w:val="00E66A9B"/>
    <w:rsid w:val="00E66B2E"/>
    <w:rsid w:val="00E66B6B"/>
    <w:rsid w:val="00E66BAC"/>
    <w:rsid w:val="00E66CE4"/>
    <w:rsid w:val="00E66D0B"/>
    <w:rsid w:val="00E66D2A"/>
    <w:rsid w:val="00E676C4"/>
    <w:rsid w:val="00E677FC"/>
    <w:rsid w:val="00E67837"/>
    <w:rsid w:val="00E67923"/>
    <w:rsid w:val="00E679C7"/>
    <w:rsid w:val="00E67CC2"/>
    <w:rsid w:val="00E700D7"/>
    <w:rsid w:val="00E70424"/>
    <w:rsid w:val="00E704DD"/>
    <w:rsid w:val="00E704F4"/>
    <w:rsid w:val="00E7064E"/>
    <w:rsid w:val="00E70884"/>
    <w:rsid w:val="00E7090E"/>
    <w:rsid w:val="00E70928"/>
    <w:rsid w:val="00E70D64"/>
    <w:rsid w:val="00E70F84"/>
    <w:rsid w:val="00E71326"/>
    <w:rsid w:val="00E71347"/>
    <w:rsid w:val="00E7138E"/>
    <w:rsid w:val="00E7159B"/>
    <w:rsid w:val="00E71719"/>
    <w:rsid w:val="00E71A82"/>
    <w:rsid w:val="00E71B67"/>
    <w:rsid w:val="00E71C3B"/>
    <w:rsid w:val="00E71C3D"/>
    <w:rsid w:val="00E71FFA"/>
    <w:rsid w:val="00E72187"/>
    <w:rsid w:val="00E7236E"/>
    <w:rsid w:val="00E724CC"/>
    <w:rsid w:val="00E72A61"/>
    <w:rsid w:val="00E72CB4"/>
    <w:rsid w:val="00E72D3A"/>
    <w:rsid w:val="00E72E25"/>
    <w:rsid w:val="00E72E85"/>
    <w:rsid w:val="00E72EA6"/>
    <w:rsid w:val="00E73177"/>
    <w:rsid w:val="00E73264"/>
    <w:rsid w:val="00E733E4"/>
    <w:rsid w:val="00E7349C"/>
    <w:rsid w:val="00E73810"/>
    <w:rsid w:val="00E73987"/>
    <w:rsid w:val="00E73E7A"/>
    <w:rsid w:val="00E73FA7"/>
    <w:rsid w:val="00E73FE5"/>
    <w:rsid w:val="00E740A1"/>
    <w:rsid w:val="00E740F3"/>
    <w:rsid w:val="00E7426E"/>
    <w:rsid w:val="00E74655"/>
    <w:rsid w:val="00E74664"/>
    <w:rsid w:val="00E74719"/>
    <w:rsid w:val="00E74835"/>
    <w:rsid w:val="00E74BB3"/>
    <w:rsid w:val="00E74CC1"/>
    <w:rsid w:val="00E74CF2"/>
    <w:rsid w:val="00E74E7B"/>
    <w:rsid w:val="00E74EEA"/>
    <w:rsid w:val="00E75037"/>
    <w:rsid w:val="00E7527F"/>
    <w:rsid w:val="00E7531F"/>
    <w:rsid w:val="00E75375"/>
    <w:rsid w:val="00E754D3"/>
    <w:rsid w:val="00E75607"/>
    <w:rsid w:val="00E756AE"/>
    <w:rsid w:val="00E7577B"/>
    <w:rsid w:val="00E759F4"/>
    <w:rsid w:val="00E75BAF"/>
    <w:rsid w:val="00E75CD5"/>
    <w:rsid w:val="00E75DF0"/>
    <w:rsid w:val="00E75F49"/>
    <w:rsid w:val="00E75FE1"/>
    <w:rsid w:val="00E760A4"/>
    <w:rsid w:val="00E760B2"/>
    <w:rsid w:val="00E763A3"/>
    <w:rsid w:val="00E76473"/>
    <w:rsid w:val="00E764B7"/>
    <w:rsid w:val="00E76616"/>
    <w:rsid w:val="00E76725"/>
    <w:rsid w:val="00E76764"/>
    <w:rsid w:val="00E767E2"/>
    <w:rsid w:val="00E768D7"/>
    <w:rsid w:val="00E76947"/>
    <w:rsid w:val="00E76A71"/>
    <w:rsid w:val="00E7759C"/>
    <w:rsid w:val="00E777B0"/>
    <w:rsid w:val="00E77857"/>
    <w:rsid w:val="00E7786E"/>
    <w:rsid w:val="00E77A1A"/>
    <w:rsid w:val="00E77ADD"/>
    <w:rsid w:val="00E77E47"/>
    <w:rsid w:val="00E77F04"/>
    <w:rsid w:val="00E80334"/>
    <w:rsid w:val="00E80373"/>
    <w:rsid w:val="00E80534"/>
    <w:rsid w:val="00E808E5"/>
    <w:rsid w:val="00E80B9D"/>
    <w:rsid w:val="00E80BD4"/>
    <w:rsid w:val="00E80D90"/>
    <w:rsid w:val="00E80E5D"/>
    <w:rsid w:val="00E8136F"/>
    <w:rsid w:val="00E81554"/>
    <w:rsid w:val="00E81674"/>
    <w:rsid w:val="00E817E4"/>
    <w:rsid w:val="00E8234D"/>
    <w:rsid w:val="00E82351"/>
    <w:rsid w:val="00E82412"/>
    <w:rsid w:val="00E828E8"/>
    <w:rsid w:val="00E8299D"/>
    <w:rsid w:val="00E82A1F"/>
    <w:rsid w:val="00E82EBF"/>
    <w:rsid w:val="00E82EEC"/>
    <w:rsid w:val="00E82F1A"/>
    <w:rsid w:val="00E82F1B"/>
    <w:rsid w:val="00E8322A"/>
    <w:rsid w:val="00E83355"/>
    <w:rsid w:val="00E83918"/>
    <w:rsid w:val="00E83D86"/>
    <w:rsid w:val="00E83DB5"/>
    <w:rsid w:val="00E83F71"/>
    <w:rsid w:val="00E83FEE"/>
    <w:rsid w:val="00E840A2"/>
    <w:rsid w:val="00E842DE"/>
    <w:rsid w:val="00E842F7"/>
    <w:rsid w:val="00E84BEC"/>
    <w:rsid w:val="00E84C9C"/>
    <w:rsid w:val="00E84D43"/>
    <w:rsid w:val="00E84EE4"/>
    <w:rsid w:val="00E850FC"/>
    <w:rsid w:val="00E855C3"/>
    <w:rsid w:val="00E857D8"/>
    <w:rsid w:val="00E85DBE"/>
    <w:rsid w:val="00E85E9B"/>
    <w:rsid w:val="00E86099"/>
    <w:rsid w:val="00E861AB"/>
    <w:rsid w:val="00E86358"/>
    <w:rsid w:val="00E8647C"/>
    <w:rsid w:val="00E864AC"/>
    <w:rsid w:val="00E865C1"/>
    <w:rsid w:val="00E867DB"/>
    <w:rsid w:val="00E86A36"/>
    <w:rsid w:val="00E86CEC"/>
    <w:rsid w:val="00E86FBB"/>
    <w:rsid w:val="00E8715D"/>
    <w:rsid w:val="00E87628"/>
    <w:rsid w:val="00E878E9"/>
    <w:rsid w:val="00E87E7F"/>
    <w:rsid w:val="00E87EFB"/>
    <w:rsid w:val="00E87F79"/>
    <w:rsid w:val="00E9041E"/>
    <w:rsid w:val="00E904FC"/>
    <w:rsid w:val="00E90A9B"/>
    <w:rsid w:val="00E90AA9"/>
    <w:rsid w:val="00E90B48"/>
    <w:rsid w:val="00E90BED"/>
    <w:rsid w:val="00E90C1D"/>
    <w:rsid w:val="00E90E77"/>
    <w:rsid w:val="00E90EB0"/>
    <w:rsid w:val="00E90FB2"/>
    <w:rsid w:val="00E90FCB"/>
    <w:rsid w:val="00E913B5"/>
    <w:rsid w:val="00E91609"/>
    <w:rsid w:val="00E91E07"/>
    <w:rsid w:val="00E921C9"/>
    <w:rsid w:val="00E92242"/>
    <w:rsid w:val="00E92367"/>
    <w:rsid w:val="00E926A8"/>
    <w:rsid w:val="00E9295B"/>
    <w:rsid w:val="00E92CAB"/>
    <w:rsid w:val="00E92D26"/>
    <w:rsid w:val="00E92E50"/>
    <w:rsid w:val="00E93067"/>
    <w:rsid w:val="00E9326B"/>
    <w:rsid w:val="00E93714"/>
    <w:rsid w:val="00E9399A"/>
    <w:rsid w:val="00E93A45"/>
    <w:rsid w:val="00E93ACD"/>
    <w:rsid w:val="00E93DCC"/>
    <w:rsid w:val="00E93E6F"/>
    <w:rsid w:val="00E93E93"/>
    <w:rsid w:val="00E94119"/>
    <w:rsid w:val="00E9419E"/>
    <w:rsid w:val="00E942C1"/>
    <w:rsid w:val="00E94493"/>
    <w:rsid w:val="00E94971"/>
    <w:rsid w:val="00E9506F"/>
    <w:rsid w:val="00E9526A"/>
    <w:rsid w:val="00E956A5"/>
    <w:rsid w:val="00E957A2"/>
    <w:rsid w:val="00E958A4"/>
    <w:rsid w:val="00E958F9"/>
    <w:rsid w:val="00E9594B"/>
    <w:rsid w:val="00E95BE1"/>
    <w:rsid w:val="00E96127"/>
    <w:rsid w:val="00E96456"/>
    <w:rsid w:val="00E96C25"/>
    <w:rsid w:val="00E970C9"/>
    <w:rsid w:val="00E971AB"/>
    <w:rsid w:val="00E97210"/>
    <w:rsid w:val="00E97325"/>
    <w:rsid w:val="00E976C4"/>
    <w:rsid w:val="00E97731"/>
    <w:rsid w:val="00E9774D"/>
    <w:rsid w:val="00E97A11"/>
    <w:rsid w:val="00E97B53"/>
    <w:rsid w:val="00E97CC7"/>
    <w:rsid w:val="00E97DE6"/>
    <w:rsid w:val="00EA015A"/>
    <w:rsid w:val="00EA02CE"/>
    <w:rsid w:val="00EA06C8"/>
    <w:rsid w:val="00EA0712"/>
    <w:rsid w:val="00EA07DC"/>
    <w:rsid w:val="00EA08D1"/>
    <w:rsid w:val="00EA0CB9"/>
    <w:rsid w:val="00EA0EBC"/>
    <w:rsid w:val="00EA0F2F"/>
    <w:rsid w:val="00EA0F64"/>
    <w:rsid w:val="00EA1057"/>
    <w:rsid w:val="00EA1064"/>
    <w:rsid w:val="00EA108A"/>
    <w:rsid w:val="00EA1394"/>
    <w:rsid w:val="00EA13C3"/>
    <w:rsid w:val="00EA145B"/>
    <w:rsid w:val="00EA169D"/>
    <w:rsid w:val="00EA19AB"/>
    <w:rsid w:val="00EA1F42"/>
    <w:rsid w:val="00EA1F52"/>
    <w:rsid w:val="00EA20A4"/>
    <w:rsid w:val="00EA2320"/>
    <w:rsid w:val="00EA2451"/>
    <w:rsid w:val="00EA24B0"/>
    <w:rsid w:val="00EA2569"/>
    <w:rsid w:val="00EA2A6A"/>
    <w:rsid w:val="00EA2E2F"/>
    <w:rsid w:val="00EA2FF9"/>
    <w:rsid w:val="00EA3501"/>
    <w:rsid w:val="00EA372C"/>
    <w:rsid w:val="00EA3BF7"/>
    <w:rsid w:val="00EA3E93"/>
    <w:rsid w:val="00EA4197"/>
    <w:rsid w:val="00EA4343"/>
    <w:rsid w:val="00EA4345"/>
    <w:rsid w:val="00EA482F"/>
    <w:rsid w:val="00EA48CC"/>
    <w:rsid w:val="00EA4E35"/>
    <w:rsid w:val="00EA5087"/>
    <w:rsid w:val="00EA50AD"/>
    <w:rsid w:val="00EA529A"/>
    <w:rsid w:val="00EA55D7"/>
    <w:rsid w:val="00EA5686"/>
    <w:rsid w:val="00EA5713"/>
    <w:rsid w:val="00EA59AD"/>
    <w:rsid w:val="00EA5C61"/>
    <w:rsid w:val="00EA5D39"/>
    <w:rsid w:val="00EA5E6C"/>
    <w:rsid w:val="00EA5E9E"/>
    <w:rsid w:val="00EA605C"/>
    <w:rsid w:val="00EA62DE"/>
    <w:rsid w:val="00EA63CB"/>
    <w:rsid w:val="00EA66B2"/>
    <w:rsid w:val="00EA687D"/>
    <w:rsid w:val="00EA69F9"/>
    <w:rsid w:val="00EA6AC4"/>
    <w:rsid w:val="00EA7392"/>
    <w:rsid w:val="00EA764D"/>
    <w:rsid w:val="00EA7994"/>
    <w:rsid w:val="00EA7AC4"/>
    <w:rsid w:val="00EA7B70"/>
    <w:rsid w:val="00EA7D2B"/>
    <w:rsid w:val="00EA7EE7"/>
    <w:rsid w:val="00EA7F2B"/>
    <w:rsid w:val="00EA7F8D"/>
    <w:rsid w:val="00EA7FF1"/>
    <w:rsid w:val="00EB0169"/>
    <w:rsid w:val="00EB0338"/>
    <w:rsid w:val="00EB03AD"/>
    <w:rsid w:val="00EB046A"/>
    <w:rsid w:val="00EB091E"/>
    <w:rsid w:val="00EB0FD8"/>
    <w:rsid w:val="00EB106F"/>
    <w:rsid w:val="00EB11F2"/>
    <w:rsid w:val="00EB1564"/>
    <w:rsid w:val="00EB1812"/>
    <w:rsid w:val="00EB1822"/>
    <w:rsid w:val="00EB183C"/>
    <w:rsid w:val="00EB185D"/>
    <w:rsid w:val="00EB1D70"/>
    <w:rsid w:val="00EB1E34"/>
    <w:rsid w:val="00EB1F1E"/>
    <w:rsid w:val="00EB1F4A"/>
    <w:rsid w:val="00EB2049"/>
    <w:rsid w:val="00EB245E"/>
    <w:rsid w:val="00EB2460"/>
    <w:rsid w:val="00EB27CA"/>
    <w:rsid w:val="00EB2BD3"/>
    <w:rsid w:val="00EB2D8E"/>
    <w:rsid w:val="00EB3454"/>
    <w:rsid w:val="00EB3689"/>
    <w:rsid w:val="00EB380A"/>
    <w:rsid w:val="00EB3B78"/>
    <w:rsid w:val="00EB3CA1"/>
    <w:rsid w:val="00EB3CE0"/>
    <w:rsid w:val="00EB4324"/>
    <w:rsid w:val="00EB4A0F"/>
    <w:rsid w:val="00EB4C41"/>
    <w:rsid w:val="00EB4C54"/>
    <w:rsid w:val="00EB5204"/>
    <w:rsid w:val="00EB521A"/>
    <w:rsid w:val="00EB547E"/>
    <w:rsid w:val="00EB5847"/>
    <w:rsid w:val="00EB58C4"/>
    <w:rsid w:val="00EB5C88"/>
    <w:rsid w:val="00EB5D9B"/>
    <w:rsid w:val="00EB5E53"/>
    <w:rsid w:val="00EB6259"/>
    <w:rsid w:val="00EB63B2"/>
    <w:rsid w:val="00EB65BF"/>
    <w:rsid w:val="00EB672A"/>
    <w:rsid w:val="00EB67A6"/>
    <w:rsid w:val="00EB68DA"/>
    <w:rsid w:val="00EB6929"/>
    <w:rsid w:val="00EB69A9"/>
    <w:rsid w:val="00EB69FF"/>
    <w:rsid w:val="00EB6AEB"/>
    <w:rsid w:val="00EB6D26"/>
    <w:rsid w:val="00EB6D9A"/>
    <w:rsid w:val="00EB6F41"/>
    <w:rsid w:val="00EB6F65"/>
    <w:rsid w:val="00EB70D1"/>
    <w:rsid w:val="00EB724D"/>
    <w:rsid w:val="00EB75A1"/>
    <w:rsid w:val="00EB77E5"/>
    <w:rsid w:val="00EB7FDE"/>
    <w:rsid w:val="00EC0253"/>
    <w:rsid w:val="00EC02F1"/>
    <w:rsid w:val="00EC0BA3"/>
    <w:rsid w:val="00EC0BBD"/>
    <w:rsid w:val="00EC0C4E"/>
    <w:rsid w:val="00EC0F36"/>
    <w:rsid w:val="00EC13FE"/>
    <w:rsid w:val="00EC14B6"/>
    <w:rsid w:val="00EC154F"/>
    <w:rsid w:val="00EC1584"/>
    <w:rsid w:val="00EC189D"/>
    <w:rsid w:val="00EC1A19"/>
    <w:rsid w:val="00EC2174"/>
    <w:rsid w:val="00EC25EA"/>
    <w:rsid w:val="00EC2757"/>
    <w:rsid w:val="00EC295B"/>
    <w:rsid w:val="00EC3153"/>
    <w:rsid w:val="00EC3402"/>
    <w:rsid w:val="00EC3544"/>
    <w:rsid w:val="00EC354A"/>
    <w:rsid w:val="00EC3655"/>
    <w:rsid w:val="00EC38C2"/>
    <w:rsid w:val="00EC394F"/>
    <w:rsid w:val="00EC3A59"/>
    <w:rsid w:val="00EC3DA8"/>
    <w:rsid w:val="00EC3F3E"/>
    <w:rsid w:val="00EC401A"/>
    <w:rsid w:val="00EC40F6"/>
    <w:rsid w:val="00EC4185"/>
    <w:rsid w:val="00EC46E0"/>
    <w:rsid w:val="00EC4830"/>
    <w:rsid w:val="00EC485C"/>
    <w:rsid w:val="00EC49EB"/>
    <w:rsid w:val="00EC4A65"/>
    <w:rsid w:val="00EC4AE1"/>
    <w:rsid w:val="00EC4D0D"/>
    <w:rsid w:val="00EC4DB0"/>
    <w:rsid w:val="00EC4E1F"/>
    <w:rsid w:val="00EC4E4E"/>
    <w:rsid w:val="00EC4F63"/>
    <w:rsid w:val="00EC4F8E"/>
    <w:rsid w:val="00EC4FCE"/>
    <w:rsid w:val="00EC5180"/>
    <w:rsid w:val="00EC563D"/>
    <w:rsid w:val="00EC59C5"/>
    <w:rsid w:val="00EC5D9D"/>
    <w:rsid w:val="00EC5E3B"/>
    <w:rsid w:val="00EC5EC6"/>
    <w:rsid w:val="00EC608B"/>
    <w:rsid w:val="00EC6246"/>
    <w:rsid w:val="00EC66EF"/>
    <w:rsid w:val="00EC675D"/>
    <w:rsid w:val="00EC6D45"/>
    <w:rsid w:val="00EC6FE1"/>
    <w:rsid w:val="00EC71F6"/>
    <w:rsid w:val="00EC7361"/>
    <w:rsid w:val="00EC77E2"/>
    <w:rsid w:val="00EC7B7C"/>
    <w:rsid w:val="00EC7D90"/>
    <w:rsid w:val="00EC7E1D"/>
    <w:rsid w:val="00ED0060"/>
    <w:rsid w:val="00ED0277"/>
    <w:rsid w:val="00ED050A"/>
    <w:rsid w:val="00ED056D"/>
    <w:rsid w:val="00ED060D"/>
    <w:rsid w:val="00ED0B0C"/>
    <w:rsid w:val="00ED0BE6"/>
    <w:rsid w:val="00ED0BFA"/>
    <w:rsid w:val="00ED0E97"/>
    <w:rsid w:val="00ED0EA1"/>
    <w:rsid w:val="00ED0F08"/>
    <w:rsid w:val="00ED0F15"/>
    <w:rsid w:val="00ED0F5F"/>
    <w:rsid w:val="00ED1061"/>
    <w:rsid w:val="00ED13DB"/>
    <w:rsid w:val="00ED1525"/>
    <w:rsid w:val="00ED1886"/>
    <w:rsid w:val="00ED1A3B"/>
    <w:rsid w:val="00ED1BCE"/>
    <w:rsid w:val="00ED1C34"/>
    <w:rsid w:val="00ED1F79"/>
    <w:rsid w:val="00ED206B"/>
    <w:rsid w:val="00ED2099"/>
    <w:rsid w:val="00ED2133"/>
    <w:rsid w:val="00ED2277"/>
    <w:rsid w:val="00ED2396"/>
    <w:rsid w:val="00ED23A4"/>
    <w:rsid w:val="00ED24D7"/>
    <w:rsid w:val="00ED287E"/>
    <w:rsid w:val="00ED29FA"/>
    <w:rsid w:val="00ED2AA0"/>
    <w:rsid w:val="00ED2B63"/>
    <w:rsid w:val="00ED2F82"/>
    <w:rsid w:val="00ED32C8"/>
    <w:rsid w:val="00ED3485"/>
    <w:rsid w:val="00ED3651"/>
    <w:rsid w:val="00ED37CC"/>
    <w:rsid w:val="00ED3B43"/>
    <w:rsid w:val="00ED3E6A"/>
    <w:rsid w:val="00ED433E"/>
    <w:rsid w:val="00ED438B"/>
    <w:rsid w:val="00ED4391"/>
    <w:rsid w:val="00ED43B6"/>
    <w:rsid w:val="00ED44ED"/>
    <w:rsid w:val="00ED4527"/>
    <w:rsid w:val="00ED460E"/>
    <w:rsid w:val="00ED46F9"/>
    <w:rsid w:val="00ED4886"/>
    <w:rsid w:val="00ED493A"/>
    <w:rsid w:val="00ED4B29"/>
    <w:rsid w:val="00ED5097"/>
    <w:rsid w:val="00ED538E"/>
    <w:rsid w:val="00ED53FE"/>
    <w:rsid w:val="00ED549C"/>
    <w:rsid w:val="00ED5578"/>
    <w:rsid w:val="00ED58E1"/>
    <w:rsid w:val="00ED58E8"/>
    <w:rsid w:val="00ED5996"/>
    <w:rsid w:val="00ED5C67"/>
    <w:rsid w:val="00ED5D9B"/>
    <w:rsid w:val="00ED5E61"/>
    <w:rsid w:val="00ED619B"/>
    <w:rsid w:val="00ED6246"/>
    <w:rsid w:val="00ED64EA"/>
    <w:rsid w:val="00ED663B"/>
    <w:rsid w:val="00ED6A2E"/>
    <w:rsid w:val="00ED6B8A"/>
    <w:rsid w:val="00ED6FCC"/>
    <w:rsid w:val="00ED73C7"/>
    <w:rsid w:val="00ED7479"/>
    <w:rsid w:val="00ED7574"/>
    <w:rsid w:val="00ED7757"/>
    <w:rsid w:val="00ED7942"/>
    <w:rsid w:val="00ED7A40"/>
    <w:rsid w:val="00ED7E20"/>
    <w:rsid w:val="00ED7E94"/>
    <w:rsid w:val="00ED7F50"/>
    <w:rsid w:val="00EE02E3"/>
    <w:rsid w:val="00EE0430"/>
    <w:rsid w:val="00EE04DC"/>
    <w:rsid w:val="00EE04DE"/>
    <w:rsid w:val="00EE0553"/>
    <w:rsid w:val="00EE0A76"/>
    <w:rsid w:val="00EE0CB1"/>
    <w:rsid w:val="00EE1009"/>
    <w:rsid w:val="00EE1343"/>
    <w:rsid w:val="00EE159D"/>
    <w:rsid w:val="00EE1610"/>
    <w:rsid w:val="00EE1E05"/>
    <w:rsid w:val="00EE211F"/>
    <w:rsid w:val="00EE21F5"/>
    <w:rsid w:val="00EE2450"/>
    <w:rsid w:val="00EE249B"/>
    <w:rsid w:val="00EE24B1"/>
    <w:rsid w:val="00EE2816"/>
    <w:rsid w:val="00EE28E3"/>
    <w:rsid w:val="00EE2A92"/>
    <w:rsid w:val="00EE351A"/>
    <w:rsid w:val="00EE3671"/>
    <w:rsid w:val="00EE3895"/>
    <w:rsid w:val="00EE39F1"/>
    <w:rsid w:val="00EE3C97"/>
    <w:rsid w:val="00EE3D85"/>
    <w:rsid w:val="00EE3EFC"/>
    <w:rsid w:val="00EE40F7"/>
    <w:rsid w:val="00EE427B"/>
    <w:rsid w:val="00EE42B3"/>
    <w:rsid w:val="00EE438E"/>
    <w:rsid w:val="00EE4482"/>
    <w:rsid w:val="00EE4542"/>
    <w:rsid w:val="00EE487B"/>
    <w:rsid w:val="00EE49D4"/>
    <w:rsid w:val="00EE537C"/>
    <w:rsid w:val="00EE548E"/>
    <w:rsid w:val="00EE5552"/>
    <w:rsid w:val="00EE5B2E"/>
    <w:rsid w:val="00EE6276"/>
    <w:rsid w:val="00EE62C4"/>
    <w:rsid w:val="00EE62F1"/>
    <w:rsid w:val="00EE6481"/>
    <w:rsid w:val="00EE65AA"/>
    <w:rsid w:val="00EE696D"/>
    <w:rsid w:val="00EE6AB3"/>
    <w:rsid w:val="00EE6BB4"/>
    <w:rsid w:val="00EE6DCB"/>
    <w:rsid w:val="00EE6E22"/>
    <w:rsid w:val="00EE6E29"/>
    <w:rsid w:val="00EE7147"/>
    <w:rsid w:val="00EE7230"/>
    <w:rsid w:val="00EE7310"/>
    <w:rsid w:val="00EE73D7"/>
    <w:rsid w:val="00EE7401"/>
    <w:rsid w:val="00EE7439"/>
    <w:rsid w:val="00EE7530"/>
    <w:rsid w:val="00EE76E5"/>
    <w:rsid w:val="00EE7907"/>
    <w:rsid w:val="00EE7A08"/>
    <w:rsid w:val="00EE7D92"/>
    <w:rsid w:val="00EE7F8D"/>
    <w:rsid w:val="00EF005D"/>
    <w:rsid w:val="00EF0196"/>
    <w:rsid w:val="00EF01B1"/>
    <w:rsid w:val="00EF07D1"/>
    <w:rsid w:val="00EF0870"/>
    <w:rsid w:val="00EF0AEE"/>
    <w:rsid w:val="00EF0BBD"/>
    <w:rsid w:val="00EF0C07"/>
    <w:rsid w:val="00EF0ED2"/>
    <w:rsid w:val="00EF0FA4"/>
    <w:rsid w:val="00EF1007"/>
    <w:rsid w:val="00EF1192"/>
    <w:rsid w:val="00EF147D"/>
    <w:rsid w:val="00EF1510"/>
    <w:rsid w:val="00EF15CC"/>
    <w:rsid w:val="00EF1672"/>
    <w:rsid w:val="00EF175C"/>
    <w:rsid w:val="00EF1CE8"/>
    <w:rsid w:val="00EF1F95"/>
    <w:rsid w:val="00EF203A"/>
    <w:rsid w:val="00EF2132"/>
    <w:rsid w:val="00EF23F2"/>
    <w:rsid w:val="00EF2700"/>
    <w:rsid w:val="00EF281B"/>
    <w:rsid w:val="00EF2B73"/>
    <w:rsid w:val="00EF2BCF"/>
    <w:rsid w:val="00EF2C05"/>
    <w:rsid w:val="00EF2F3A"/>
    <w:rsid w:val="00EF2F4E"/>
    <w:rsid w:val="00EF31E6"/>
    <w:rsid w:val="00EF3202"/>
    <w:rsid w:val="00EF38A1"/>
    <w:rsid w:val="00EF3CF3"/>
    <w:rsid w:val="00EF4056"/>
    <w:rsid w:val="00EF4371"/>
    <w:rsid w:val="00EF4507"/>
    <w:rsid w:val="00EF4717"/>
    <w:rsid w:val="00EF49A5"/>
    <w:rsid w:val="00EF4C78"/>
    <w:rsid w:val="00EF50E3"/>
    <w:rsid w:val="00EF50FB"/>
    <w:rsid w:val="00EF51A5"/>
    <w:rsid w:val="00EF5255"/>
    <w:rsid w:val="00EF58B0"/>
    <w:rsid w:val="00EF5951"/>
    <w:rsid w:val="00EF600E"/>
    <w:rsid w:val="00EF609A"/>
    <w:rsid w:val="00EF60A0"/>
    <w:rsid w:val="00EF6302"/>
    <w:rsid w:val="00EF66B5"/>
    <w:rsid w:val="00EF68EE"/>
    <w:rsid w:val="00EF6E24"/>
    <w:rsid w:val="00EF6EC6"/>
    <w:rsid w:val="00EF7141"/>
    <w:rsid w:val="00EF73A8"/>
    <w:rsid w:val="00EF7448"/>
    <w:rsid w:val="00EF7797"/>
    <w:rsid w:val="00EF77DB"/>
    <w:rsid w:val="00EF780C"/>
    <w:rsid w:val="00EF782D"/>
    <w:rsid w:val="00EF7A45"/>
    <w:rsid w:val="00EF7AA8"/>
    <w:rsid w:val="00EF7D3F"/>
    <w:rsid w:val="00F002F5"/>
    <w:rsid w:val="00F0037D"/>
    <w:rsid w:val="00F006ED"/>
    <w:rsid w:val="00F00774"/>
    <w:rsid w:val="00F00B47"/>
    <w:rsid w:val="00F00C04"/>
    <w:rsid w:val="00F010D6"/>
    <w:rsid w:val="00F01321"/>
    <w:rsid w:val="00F0141C"/>
    <w:rsid w:val="00F01775"/>
    <w:rsid w:val="00F01777"/>
    <w:rsid w:val="00F01BD9"/>
    <w:rsid w:val="00F01F96"/>
    <w:rsid w:val="00F0216D"/>
    <w:rsid w:val="00F02285"/>
    <w:rsid w:val="00F023E7"/>
    <w:rsid w:val="00F02B32"/>
    <w:rsid w:val="00F02CB9"/>
    <w:rsid w:val="00F02DC7"/>
    <w:rsid w:val="00F02E7D"/>
    <w:rsid w:val="00F02EAC"/>
    <w:rsid w:val="00F02EFA"/>
    <w:rsid w:val="00F02F84"/>
    <w:rsid w:val="00F03063"/>
    <w:rsid w:val="00F030AE"/>
    <w:rsid w:val="00F032E5"/>
    <w:rsid w:val="00F03740"/>
    <w:rsid w:val="00F038DF"/>
    <w:rsid w:val="00F03C8A"/>
    <w:rsid w:val="00F03E95"/>
    <w:rsid w:val="00F0412B"/>
    <w:rsid w:val="00F04467"/>
    <w:rsid w:val="00F0473C"/>
    <w:rsid w:val="00F04B55"/>
    <w:rsid w:val="00F04D81"/>
    <w:rsid w:val="00F04FFE"/>
    <w:rsid w:val="00F0507A"/>
    <w:rsid w:val="00F050B2"/>
    <w:rsid w:val="00F052E4"/>
    <w:rsid w:val="00F055A0"/>
    <w:rsid w:val="00F057C3"/>
    <w:rsid w:val="00F05826"/>
    <w:rsid w:val="00F058AE"/>
    <w:rsid w:val="00F05A5C"/>
    <w:rsid w:val="00F0616C"/>
    <w:rsid w:val="00F062DE"/>
    <w:rsid w:val="00F063B7"/>
    <w:rsid w:val="00F063CC"/>
    <w:rsid w:val="00F06442"/>
    <w:rsid w:val="00F067A0"/>
    <w:rsid w:val="00F067A2"/>
    <w:rsid w:val="00F06A34"/>
    <w:rsid w:val="00F06C3F"/>
    <w:rsid w:val="00F06DA5"/>
    <w:rsid w:val="00F07140"/>
    <w:rsid w:val="00F07219"/>
    <w:rsid w:val="00F0795C"/>
    <w:rsid w:val="00F07C9E"/>
    <w:rsid w:val="00F07F79"/>
    <w:rsid w:val="00F10238"/>
    <w:rsid w:val="00F1037F"/>
    <w:rsid w:val="00F1053F"/>
    <w:rsid w:val="00F105A5"/>
    <w:rsid w:val="00F10918"/>
    <w:rsid w:val="00F10B6D"/>
    <w:rsid w:val="00F10C56"/>
    <w:rsid w:val="00F10D3C"/>
    <w:rsid w:val="00F10F6B"/>
    <w:rsid w:val="00F10F8E"/>
    <w:rsid w:val="00F11045"/>
    <w:rsid w:val="00F11449"/>
    <w:rsid w:val="00F1145A"/>
    <w:rsid w:val="00F11879"/>
    <w:rsid w:val="00F1199E"/>
    <w:rsid w:val="00F11A16"/>
    <w:rsid w:val="00F11A23"/>
    <w:rsid w:val="00F11C67"/>
    <w:rsid w:val="00F11F9B"/>
    <w:rsid w:val="00F1204F"/>
    <w:rsid w:val="00F121F0"/>
    <w:rsid w:val="00F12555"/>
    <w:rsid w:val="00F1270E"/>
    <w:rsid w:val="00F12AE5"/>
    <w:rsid w:val="00F12B62"/>
    <w:rsid w:val="00F12D54"/>
    <w:rsid w:val="00F12FF2"/>
    <w:rsid w:val="00F13153"/>
    <w:rsid w:val="00F13207"/>
    <w:rsid w:val="00F1342D"/>
    <w:rsid w:val="00F134F5"/>
    <w:rsid w:val="00F13520"/>
    <w:rsid w:val="00F13964"/>
    <w:rsid w:val="00F13A75"/>
    <w:rsid w:val="00F13D39"/>
    <w:rsid w:val="00F13D49"/>
    <w:rsid w:val="00F14076"/>
    <w:rsid w:val="00F14142"/>
    <w:rsid w:val="00F14171"/>
    <w:rsid w:val="00F141F9"/>
    <w:rsid w:val="00F14267"/>
    <w:rsid w:val="00F14276"/>
    <w:rsid w:val="00F1437D"/>
    <w:rsid w:val="00F1442F"/>
    <w:rsid w:val="00F14A54"/>
    <w:rsid w:val="00F14BCA"/>
    <w:rsid w:val="00F15048"/>
    <w:rsid w:val="00F150C9"/>
    <w:rsid w:val="00F15132"/>
    <w:rsid w:val="00F151FE"/>
    <w:rsid w:val="00F15208"/>
    <w:rsid w:val="00F15436"/>
    <w:rsid w:val="00F154BA"/>
    <w:rsid w:val="00F157B8"/>
    <w:rsid w:val="00F1580A"/>
    <w:rsid w:val="00F158B9"/>
    <w:rsid w:val="00F1593C"/>
    <w:rsid w:val="00F15C37"/>
    <w:rsid w:val="00F15D41"/>
    <w:rsid w:val="00F15E88"/>
    <w:rsid w:val="00F15F04"/>
    <w:rsid w:val="00F15FC3"/>
    <w:rsid w:val="00F16000"/>
    <w:rsid w:val="00F16110"/>
    <w:rsid w:val="00F162F7"/>
    <w:rsid w:val="00F16308"/>
    <w:rsid w:val="00F166B6"/>
    <w:rsid w:val="00F16F6E"/>
    <w:rsid w:val="00F17356"/>
    <w:rsid w:val="00F17456"/>
    <w:rsid w:val="00F176B6"/>
    <w:rsid w:val="00F17A87"/>
    <w:rsid w:val="00F17DE0"/>
    <w:rsid w:val="00F201E0"/>
    <w:rsid w:val="00F203B6"/>
    <w:rsid w:val="00F20542"/>
    <w:rsid w:val="00F20676"/>
    <w:rsid w:val="00F2070C"/>
    <w:rsid w:val="00F2097D"/>
    <w:rsid w:val="00F21122"/>
    <w:rsid w:val="00F21132"/>
    <w:rsid w:val="00F213A7"/>
    <w:rsid w:val="00F21440"/>
    <w:rsid w:val="00F215BF"/>
    <w:rsid w:val="00F2163E"/>
    <w:rsid w:val="00F2185C"/>
    <w:rsid w:val="00F219BF"/>
    <w:rsid w:val="00F21FAF"/>
    <w:rsid w:val="00F22000"/>
    <w:rsid w:val="00F2220C"/>
    <w:rsid w:val="00F22390"/>
    <w:rsid w:val="00F22700"/>
    <w:rsid w:val="00F228C6"/>
    <w:rsid w:val="00F229A8"/>
    <w:rsid w:val="00F22C68"/>
    <w:rsid w:val="00F22F2C"/>
    <w:rsid w:val="00F23318"/>
    <w:rsid w:val="00F235CA"/>
    <w:rsid w:val="00F237D0"/>
    <w:rsid w:val="00F2388A"/>
    <w:rsid w:val="00F23B76"/>
    <w:rsid w:val="00F23D95"/>
    <w:rsid w:val="00F23DAA"/>
    <w:rsid w:val="00F244CA"/>
    <w:rsid w:val="00F24639"/>
    <w:rsid w:val="00F24754"/>
    <w:rsid w:val="00F2492D"/>
    <w:rsid w:val="00F24A12"/>
    <w:rsid w:val="00F24AAD"/>
    <w:rsid w:val="00F24DD7"/>
    <w:rsid w:val="00F24DF7"/>
    <w:rsid w:val="00F24E95"/>
    <w:rsid w:val="00F2512E"/>
    <w:rsid w:val="00F25288"/>
    <w:rsid w:val="00F2569B"/>
    <w:rsid w:val="00F256E2"/>
    <w:rsid w:val="00F25B84"/>
    <w:rsid w:val="00F25DDE"/>
    <w:rsid w:val="00F25E9C"/>
    <w:rsid w:val="00F26005"/>
    <w:rsid w:val="00F262BB"/>
    <w:rsid w:val="00F26671"/>
    <w:rsid w:val="00F266B4"/>
    <w:rsid w:val="00F26770"/>
    <w:rsid w:val="00F26832"/>
    <w:rsid w:val="00F26A06"/>
    <w:rsid w:val="00F26C2C"/>
    <w:rsid w:val="00F26C49"/>
    <w:rsid w:val="00F26D97"/>
    <w:rsid w:val="00F26EC1"/>
    <w:rsid w:val="00F26F79"/>
    <w:rsid w:val="00F27095"/>
    <w:rsid w:val="00F2714B"/>
    <w:rsid w:val="00F275E1"/>
    <w:rsid w:val="00F27813"/>
    <w:rsid w:val="00F2781C"/>
    <w:rsid w:val="00F27942"/>
    <w:rsid w:val="00F27D70"/>
    <w:rsid w:val="00F27D7B"/>
    <w:rsid w:val="00F30050"/>
    <w:rsid w:val="00F3005A"/>
    <w:rsid w:val="00F30249"/>
    <w:rsid w:val="00F304F1"/>
    <w:rsid w:val="00F307B2"/>
    <w:rsid w:val="00F30886"/>
    <w:rsid w:val="00F3097D"/>
    <w:rsid w:val="00F30B3F"/>
    <w:rsid w:val="00F30D65"/>
    <w:rsid w:val="00F30D8C"/>
    <w:rsid w:val="00F310A8"/>
    <w:rsid w:val="00F31269"/>
    <w:rsid w:val="00F313F4"/>
    <w:rsid w:val="00F317A7"/>
    <w:rsid w:val="00F3181B"/>
    <w:rsid w:val="00F31AEB"/>
    <w:rsid w:val="00F31B12"/>
    <w:rsid w:val="00F31B2A"/>
    <w:rsid w:val="00F31DBF"/>
    <w:rsid w:val="00F31F14"/>
    <w:rsid w:val="00F320AF"/>
    <w:rsid w:val="00F325A9"/>
    <w:rsid w:val="00F32871"/>
    <w:rsid w:val="00F32A8B"/>
    <w:rsid w:val="00F32ABE"/>
    <w:rsid w:val="00F32E0B"/>
    <w:rsid w:val="00F33042"/>
    <w:rsid w:val="00F33132"/>
    <w:rsid w:val="00F33180"/>
    <w:rsid w:val="00F3329A"/>
    <w:rsid w:val="00F33757"/>
    <w:rsid w:val="00F33932"/>
    <w:rsid w:val="00F33956"/>
    <w:rsid w:val="00F33C8C"/>
    <w:rsid w:val="00F33C9D"/>
    <w:rsid w:val="00F33F3E"/>
    <w:rsid w:val="00F34381"/>
    <w:rsid w:val="00F344DB"/>
    <w:rsid w:val="00F347F3"/>
    <w:rsid w:val="00F34A79"/>
    <w:rsid w:val="00F34B72"/>
    <w:rsid w:val="00F34D90"/>
    <w:rsid w:val="00F34EE1"/>
    <w:rsid w:val="00F34F42"/>
    <w:rsid w:val="00F35094"/>
    <w:rsid w:val="00F350E4"/>
    <w:rsid w:val="00F353F7"/>
    <w:rsid w:val="00F35654"/>
    <w:rsid w:val="00F3623D"/>
    <w:rsid w:val="00F36283"/>
    <w:rsid w:val="00F362C8"/>
    <w:rsid w:val="00F362F7"/>
    <w:rsid w:val="00F36304"/>
    <w:rsid w:val="00F365A6"/>
    <w:rsid w:val="00F36669"/>
    <w:rsid w:val="00F3666B"/>
    <w:rsid w:val="00F3696D"/>
    <w:rsid w:val="00F36A5F"/>
    <w:rsid w:val="00F36E55"/>
    <w:rsid w:val="00F37286"/>
    <w:rsid w:val="00F372BF"/>
    <w:rsid w:val="00F376DB"/>
    <w:rsid w:val="00F378CB"/>
    <w:rsid w:val="00F37A31"/>
    <w:rsid w:val="00F37BD3"/>
    <w:rsid w:val="00F40361"/>
    <w:rsid w:val="00F403F6"/>
    <w:rsid w:val="00F407E0"/>
    <w:rsid w:val="00F408F4"/>
    <w:rsid w:val="00F40E02"/>
    <w:rsid w:val="00F40EE9"/>
    <w:rsid w:val="00F40EED"/>
    <w:rsid w:val="00F40FA3"/>
    <w:rsid w:val="00F410EF"/>
    <w:rsid w:val="00F41557"/>
    <w:rsid w:val="00F416A7"/>
    <w:rsid w:val="00F41886"/>
    <w:rsid w:val="00F4192A"/>
    <w:rsid w:val="00F41AFF"/>
    <w:rsid w:val="00F41BCD"/>
    <w:rsid w:val="00F4218A"/>
    <w:rsid w:val="00F42259"/>
    <w:rsid w:val="00F4274B"/>
    <w:rsid w:val="00F42903"/>
    <w:rsid w:val="00F42C13"/>
    <w:rsid w:val="00F42D18"/>
    <w:rsid w:val="00F42EFE"/>
    <w:rsid w:val="00F42F2F"/>
    <w:rsid w:val="00F431AF"/>
    <w:rsid w:val="00F435F1"/>
    <w:rsid w:val="00F4362D"/>
    <w:rsid w:val="00F43691"/>
    <w:rsid w:val="00F437CE"/>
    <w:rsid w:val="00F43BE0"/>
    <w:rsid w:val="00F43DBB"/>
    <w:rsid w:val="00F44184"/>
    <w:rsid w:val="00F4418D"/>
    <w:rsid w:val="00F441BC"/>
    <w:rsid w:val="00F441E9"/>
    <w:rsid w:val="00F44219"/>
    <w:rsid w:val="00F44334"/>
    <w:rsid w:val="00F444C0"/>
    <w:rsid w:val="00F446F5"/>
    <w:rsid w:val="00F4483B"/>
    <w:rsid w:val="00F44A54"/>
    <w:rsid w:val="00F44C89"/>
    <w:rsid w:val="00F451E1"/>
    <w:rsid w:val="00F4549D"/>
    <w:rsid w:val="00F4560D"/>
    <w:rsid w:val="00F45743"/>
    <w:rsid w:val="00F4582D"/>
    <w:rsid w:val="00F45D64"/>
    <w:rsid w:val="00F45DA2"/>
    <w:rsid w:val="00F45FDE"/>
    <w:rsid w:val="00F46179"/>
    <w:rsid w:val="00F461D2"/>
    <w:rsid w:val="00F46214"/>
    <w:rsid w:val="00F463E6"/>
    <w:rsid w:val="00F465E6"/>
    <w:rsid w:val="00F466D2"/>
    <w:rsid w:val="00F4682B"/>
    <w:rsid w:val="00F46AA5"/>
    <w:rsid w:val="00F46C4C"/>
    <w:rsid w:val="00F46CA1"/>
    <w:rsid w:val="00F46D87"/>
    <w:rsid w:val="00F46E0E"/>
    <w:rsid w:val="00F471B0"/>
    <w:rsid w:val="00F4720A"/>
    <w:rsid w:val="00F477CB"/>
    <w:rsid w:val="00F47A0D"/>
    <w:rsid w:val="00F47A4E"/>
    <w:rsid w:val="00F47B2A"/>
    <w:rsid w:val="00F47B88"/>
    <w:rsid w:val="00F47BD5"/>
    <w:rsid w:val="00F47C1C"/>
    <w:rsid w:val="00F47C1D"/>
    <w:rsid w:val="00F50000"/>
    <w:rsid w:val="00F5046E"/>
    <w:rsid w:val="00F5052E"/>
    <w:rsid w:val="00F50B77"/>
    <w:rsid w:val="00F50E85"/>
    <w:rsid w:val="00F50F0E"/>
    <w:rsid w:val="00F5158A"/>
    <w:rsid w:val="00F517A7"/>
    <w:rsid w:val="00F51ADA"/>
    <w:rsid w:val="00F51C00"/>
    <w:rsid w:val="00F51CBC"/>
    <w:rsid w:val="00F51CC7"/>
    <w:rsid w:val="00F51F66"/>
    <w:rsid w:val="00F5206A"/>
    <w:rsid w:val="00F52251"/>
    <w:rsid w:val="00F5254E"/>
    <w:rsid w:val="00F52620"/>
    <w:rsid w:val="00F52693"/>
    <w:rsid w:val="00F527DC"/>
    <w:rsid w:val="00F52B16"/>
    <w:rsid w:val="00F52C20"/>
    <w:rsid w:val="00F52EFD"/>
    <w:rsid w:val="00F52FF0"/>
    <w:rsid w:val="00F5305A"/>
    <w:rsid w:val="00F531ED"/>
    <w:rsid w:val="00F533A8"/>
    <w:rsid w:val="00F533BD"/>
    <w:rsid w:val="00F53409"/>
    <w:rsid w:val="00F536DB"/>
    <w:rsid w:val="00F5378E"/>
    <w:rsid w:val="00F5395A"/>
    <w:rsid w:val="00F53B5C"/>
    <w:rsid w:val="00F53C11"/>
    <w:rsid w:val="00F53C6E"/>
    <w:rsid w:val="00F54310"/>
    <w:rsid w:val="00F54399"/>
    <w:rsid w:val="00F54468"/>
    <w:rsid w:val="00F547FA"/>
    <w:rsid w:val="00F5488C"/>
    <w:rsid w:val="00F549F6"/>
    <w:rsid w:val="00F553CA"/>
    <w:rsid w:val="00F55687"/>
    <w:rsid w:val="00F55737"/>
    <w:rsid w:val="00F558BE"/>
    <w:rsid w:val="00F558C2"/>
    <w:rsid w:val="00F55B2B"/>
    <w:rsid w:val="00F55DD3"/>
    <w:rsid w:val="00F55F15"/>
    <w:rsid w:val="00F5617D"/>
    <w:rsid w:val="00F5621B"/>
    <w:rsid w:val="00F5631C"/>
    <w:rsid w:val="00F564BB"/>
    <w:rsid w:val="00F56636"/>
    <w:rsid w:val="00F56873"/>
    <w:rsid w:val="00F568D1"/>
    <w:rsid w:val="00F569D3"/>
    <w:rsid w:val="00F56A3D"/>
    <w:rsid w:val="00F56C1B"/>
    <w:rsid w:val="00F5726B"/>
    <w:rsid w:val="00F5732C"/>
    <w:rsid w:val="00F57414"/>
    <w:rsid w:val="00F57464"/>
    <w:rsid w:val="00F57576"/>
    <w:rsid w:val="00F57608"/>
    <w:rsid w:val="00F57762"/>
    <w:rsid w:val="00F57833"/>
    <w:rsid w:val="00F5798D"/>
    <w:rsid w:val="00F57999"/>
    <w:rsid w:val="00F57AD4"/>
    <w:rsid w:val="00F57DC3"/>
    <w:rsid w:val="00F600D8"/>
    <w:rsid w:val="00F603BC"/>
    <w:rsid w:val="00F604BE"/>
    <w:rsid w:val="00F604C4"/>
    <w:rsid w:val="00F6079D"/>
    <w:rsid w:val="00F60813"/>
    <w:rsid w:val="00F60F9B"/>
    <w:rsid w:val="00F60FF0"/>
    <w:rsid w:val="00F61182"/>
    <w:rsid w:val="00F61500"/>
    <w:rsid w:val="00F61559"/>
    <w:rsid w:val="00F61962"/>
    <w:rsid w:val="00F61D82"/>
    <w:rsid w:val="00F61DE0"/>
    <w:rsid w:val="00F61E4B"/>
    <w:rsid w:val="00F622C4"/>
    <w:rsid w:val="00F6264A"/>
    <w:rsid w:val="00F62723"/>
    <w:rsid w:val="00F62917"/>
    <w:rsid w:val="00F62B7A"/>
    <w:rsid w:val="00F62CE1"/>
    <w:rsid w:val="00F62D5A"/>
    <w:rsid w:val="00F6339D"/>
    <w:rsid w:val="00F639B9"/>
    <w:rsid w:val="00F63A0E"/>
    <w:rsid w:val="00F63C21"/>
    <w:rsid w:val="00F63E29"/>
    <w:rsid w:val="00F63EC1"/>
    <w:rsid w:val="00F63EFE"/>
    <w:rsid w:val="00F63F82"/>
    <w:rsid w:val="00F6411D"/>
    <w:rsid w:val="00F6433E"/>
    <w:rsid w:val="00F64603"/>
    <w:rsid w:val="00F64698"/>
    <w:rsid w:val="00F650BE"/>
    <w:rsid w:val="00F650DE"/>
    <w:rsid w:val="00F651ED"/>
    <w:rsid w:val="00F65993"/>
    <w:rsid w:val="00F65AFA"/>
    <w:rsid w:val="00F65D9D"/>
    <w:rsid w:val="00F663A1"/>
    <w:rsid w:val="00F664E4"/>
    <w:rsid w:val="00F66B94"/>
    <w:rsid w:val="00F66F4B"/>
    <w:rsid w:val="00F67319"/>
    <w:rsid w:val="00F67324"/>
    <w:rsid w:val="00F673BC"/>
    <w:rsid w:val="00F675CB"/>
    <w:rsid w:val="00F6766C"/>
    <w:rsid w:val="00F679B1"/>
    <w:rsid w:val="00F67A14"/>
    <w:rsid w:val="00F67F1A"/>
    <w:rsid w:val="00F7051B"/>
    <w:rsid w:val="00F70551"/>
    <w:rsid w:val="00F7089C"/>
    <w:rsid w:val="00F709C9"/>
    <w:rsid w:val="00F70A6C"/>
    <w:rsid w:val="00F70B68"/>
    <w:rsid w:val="00F70CBA"/>
    <w:rsid w:val="00F70D07"/>
    <w:rsid w:val="00F70F36"/>
    <w:rsid w:val="00F70F99"/>
    <w:rsid w:val="00F71056"/>
    <w:rsid w:val="00F710B5"/>
    <w:rsid w:val="00F71160"/>
    <w:rsid w:val="00F7148F"/>
    <w:rsid w:val="00F714F2"/>
    <w:rsid w:val="00F718AB"/>
    <w:rsid w:val="00F718DD"/>
    <w:rsid w:val="00F71B52"/>
    <w:rsid w:val="00F71C1E"/>
    <w:rsid w:val="00F71DA9"/>
    <w:rsid w:val="00F71E06"/>
    <w:rsid w:val="00F71E67"/>
    <w:rsid w:val="00F723B3"/>
    <w:rsid w:val="00F72BF4"/>
    <w:rsid w:val="00F72D63"/>
    <w:rsid w:val="00F730B9"/>
    <w:rsid w:val="00F730FC"/>
    <w:rsid w:val="00F73550"/>
    <w:rsid w:val="00F73F93"/>
    <w:rsid w:val="00F747FC"/>
    <w:rsid w:val="00F74982"/>
    <w:rsid w:val="00F74AB6"/>
    <w:rsid w:val="00F74B0D"/>
    <w:rsid w:val="00F74B73"/>
    <w:rsid w:val="00F74D69"/>
    <w:rsid w:val="00F74ED1"/>
    <w:rsid w:val="00F7569E"/>
    <w:rsid w:val="00F75819"/>
    <w:rsid w:val="00F758C1"/>
    <w:rsid w:val="00F7593A"/>
    <w:rsid w:val="00F75B14"/>
    <w:rsid w:val="00F75D12"/>
    <w:rsid w:val="00F75ED4"/>
    <w:rsid w:val="00F76160"/>
    <w:rsid w:val="00F7642B"/>
    <w:rsid w:val="00F765B5"/>
    <w:rsid w:val="00F76693"/>
    <w:rsid w:val="00F76A78"/>
    <w:rsid w:val="00F76BF0"/>
    <w:rsid w:val="00F76CBC"/>
    <w:rsid w:val="00F76F81"/>
    <w:rsid w:val="00F770D5"/>
    <w:rsid w:val="00F771DF"/>
    <w:rsid w:val="00F7726C"/>
    <w:rsid w:val="00F777D3"/>
    <w:rsid w:val="00F7780D"/>
    <w:rsid w:val="00F779CB"/>
    <w:rsid w:val="00F8001A"/>
    <w:rsid w:val="00F800C4"/>
    <w:rsid w:val="00F80499"/>
    <w:rsid w:val="00F80568"/>
    <w:rsid w:val="00F8072F"/>
    <w:rsid w:val="00F809CC"/>
    <w:rsid w:val="00F80CCC"/>
    <w:rsid w:val="00F80FCA"/>
    <w:rsid w:val="00F814EF"/>
    <w:rsid w:val="00F81569"/>
    <w:rsid w:val="00F8168E"/>
    <w:rsid w:val="00F8173E"/>
    <w:rsid w:val="00F82123"/>
    <w:rsid w:val="00F8303A"/>
    <w:rsid w:val="00F83242"/>
    <w:rsid w:val="00F83256"/>
    <w:rsid w:val="00F8332B"/>
    <w:rsid w:val="00F8388C"/>
    <w:rsid w:val="00F838E6"/>
    <w:rsid w:val="00F83965"/>
    <w:rsid w:val="00F83C2A"/>
    <w:rsid w:val="00F83D2C"/>
    <w:rsid w:val="00F84164"/>
    <w:rsid w:val="00F843C8"/>
    <w:rsid w:val="00F8456A"/>
    <w:rsid w:val="00F84672"/>
    <w:rsid w:val="00F8483C"/>
    <w:rsid w:val="00F84B1F"/>
    <w:rsid w:val="00F84EFF"/>
    <w:rsid w:val="00F8565E"/>
    <w:rsid w:val="00F85924"/>
    <w:rsid w:val="00F85A20"/>
    <w:rsid w:val="00F85AA7"/>
    <w:rsid w:val="00F85B3F"/>
    <w:rsid w:val="00F8625D"/>
    <w:rsid w:val="00F86425"/>
    <w:rsid w:val="00F86769"/>
    <w:rsid w:val="00F86C94"/>
    <w:rsid w:val="00F86CC8"/>
    <w:rsid w:val="00F86CD4"/>
    <w:rsid w:val="00F86D65"/>
    <w:rsid w:val="00F86F50"/>
    <w:rsid w:val="00F874FE"/>
    <w:rsid w:val="00F8762D"/>
    <w:rsid w:val="00F87885"/>
    <w:rsid w:val="00F879F4"/>
    <w:rsid w:val="00F87F71"/>
    <w:rsid w:val="00F87FB5"/>
    <w:rsid w:val="00F90312"/>
    <w:rsid w:val="00F9062E"/>
    <w:rsid w:val="00F9098E"/>
    <w:rsid w:val="00F90DCA"/>
    <w:rsid w:val="00F91200"/>
    <w:rsid w:val="00F9127E"/>
    <w:rsid w:val="00F9142C"/>
    <w:rsid w:val="00F91573"/>
    <w:rsid w:val="00F91728"/>
    <w:rsid w:val="00F91890"/>
    <w:rsid w:val="00F91AED"/>
    <w:rsid w:val="00F91D20"/>
    <w:rsid w:val="00F91D79"/>
    <w:rsid w:val="00F923D9"/>
    <w:rsid w:val="00F9274C"/>
    <w:rsid w:val="00F92A4C"/>
    <w:rsid w:val="00F92F43"/>
    <w:rsid w:val="00F93011"/>
    <w:rsid w:val="00F930A8"/>
    <w:rsid w:val="00F9352B"/>
    <w:rsid w:val="00F93828"/>
    <w:rsid w:val="00F939E8"/>
    <w:rsid w:val="00F93A0F"/>
    <w:rsid w:val="00F93CFA"/>
    <w:rsid w:val="00F93D80"/>
    <w:rsid w:val="00F93E00"/>
    <w:rsid w:val="00F941AE"/>
    <w:rsid w:val="00F94427"/>
    <w:rsid w:val="00F944E5"/>
    <w:rsid w:val="00F94539"/>
    <w:rsid w:val="00F945E6"/>
    <w:rsid w:val="00F949EB"/>
    <w:rsid w:val="00F94A0F"/>
    <w:rsid w:val="00F94BC7"/>
    <w:rsid w:val="00F94C61"/>
    <w:rsid w:val="00F94D0F"/>
    <w:rsid w:val="00F94E66"/>
    <w:rsid w:val="00F9510A"/>
    <w:rsid w:val="00F9514D"/>
    <w:rsid w:val="00F95332"/>
    <w:rsid w:val="00F95570"/>
    <w:rsid w:val="00F955DA"/>
    <w:rsid w:val="00F95628"/>
    <w:rsid w:val="00F95802"/>
    <w:rsid w:val="00F95BB2"/>
    <w:rsid w:val="00F95C91"/>
    <w:rsid w:val="00F95EA7"/>
    <w:rsid w:val="00F95F63"/>
    <w:rsid w:val="00F96147"/>
    <w:rsid w:val="00F96909"/>
    <w:rsid w:val="00F96E27"/>
    <w:rsid w:val="00F96F0D"/>
    <w:rsid w:val="00F970C5"/>
    <w:rsid w:val="00F97121"/>
    <w:rsid w:val="00F9714F"/>
    <w:rsid w:val="00F971DD"/>
    <w:rsid w:val="00F9792E"/>
    <w:rsid w:val="00FA01E8"/>
    <w:rsid w:val="00FA03A8"/>
    <w:rsid w:val="00FA0475"/>
    <w:rsid w:val="00FA0780"/>
    <w:rsid w:val="00FA084F"/>
    <w:rsid w:val="00FA0AC3"/>
    <w:rsid w:val="00FA0BDA"/>
    <w:rsid w:val="00FA0F87"/>
    <w:rsid w:val="00FA0FD8"/>
    <w:rsid w:val="00FA1086"/>
    <w:rsid w:val="00FA1374"/>
    <w:rsid w:val="00FA13BB"/>
    <w:rsid w:val="00FA13F3"/>
    <w:rsid w:val="00FA147F"/>
    <w:rsid w:val="00FA1844"/>
    <w:rsid w:val="00FA197B"/>
    <w:rsid w:val="00FA1A6F"/>
    <w:rsid w:val="00FA1F84"/>
    <w:rsid w:val="00FA210A"/>
    <w:rsid w:val="00FA22D4"/>
    <w:rsid w:val="00FA22E8"/>
    <w:rsid w:val="00FA25A1"/>
    <w:rsid w:val="00FA29CB"/>
    <w:rsid w:val="00FA2A1D"/>
    <w:rsid w:val="00FA2A3E"/>
    <w:rsid w:val="00FA2DE8"/>
    <w:rsid w:val="00FA2EC8"/>
    <w:rsid w:val="00FA315D"/>
    <w:rsid w:val="00FA3228"/>
    <w:rsid w:val="00FA330F"/>
    <w:rsid w:val="00FA3424"/>
    <w:rsid w:val="00FA3578"/>
    <w:rsid w:val="00FA3631"/>
    <w:rsid w:val="00FA36F5"/>
    <w:rsid w:val="00FA3A54"/>
    <w:rsid w:val="00FA3D4C"/>
    <w:rsid w:val="00FA4863"/>
    <w:rsid w:val="00FA486B"/>
    <w:rsid w:val="00FA49DE"/>
    <w:rsid w:val="00FA4B93"/>
    <w:rsid w:val="00FA4BDB"/>
    <w:rsid w:val="00FA4FD7"/>
    <w:rsid w:val="00FA4FFD"/>
    <w:rsid w:val="00FA517C"/>
    <w:rsid w:val="00FA55AB"/>
    <w:rsid w:val="00FA5847"/>
    <w:rsid w:val="00FA5ADC"/>
    <w:rsid w:val="00FA5C68"/>
    <w:rsid w:val="00FA5D66"/>
    <w:rsid w:val="00FA5EF0"/>
    <w:rsid w:val="00FA62FD"/>
    <w:rsid w:val="00FA6437"/>
    <w:rsid w:val="00FA687A"/>
    <w:rsid w:val="00FA68AC"/>
    <w:rsid w:val="00FA6966"/>
    <w:rsid w:val="00FA6AE3"/>
    <w:rsid w:val="00FA6B24"/>
    <w:rsid w:val="00FA6B67"/>
    <w:rsid w:val="00FA6D8B"/>
    <w:rsid w:val="00FA6D91"/>
    <w:rsid w:val="00FA6ECF"/>
    <w:rsid w:val="00FA7202"/>
    <w:rsid w:val="00FA731E"/>
    <w:rsid w:val="00FA74DB"/>
    <w:rsid w:val="00FA769A"/>
    <w:rsid w:val="00FA79B0"/>
    <w:rsid w:val="00FB012D"/>
    <w:rsid w:val="00FB0372"/>
    <w:rsid w:val="00FB046A"/>
    <w:rsid w:val="00FB0538"/>
    <w:rsid w:val="00FB055E"/>
    <w:rsid w:val="00FB05CF"/>
    <w:rsid w:val="00FB093E"/>
    <w:rsid w:val="00FB0A6E"/>
    <w:rsid w:val="00FB0ACF"/>
    <w:rsid w:val="00FB0B09"/>
    <w:rsid w:val="00FB0DCD"/>
    <w:rsid w:val="00FB0DDD"/>
    <w:rsid w:val="00FB11A0"/>
    <w:rsid w:val="00FB12CF"/>
    <w:rsid w:val="00FB1347"/>
    <w:rsid w:val="00FB137F"/>
    <w:rsid w:val="00FB13F0"/>
    <w:rsid w:val="00FB14BD"/>
    <w:rsid w:val="00FB1608"/>
    <w:rsid w:val="00FB1767"/>
    <w:rsid w:val="00FB1C61"/>
    <w:rsid w:val="00FB1CBC"/>
    <w:rsid w:val="00FB1D87"/>
    <w:rsid w:val="00FB1E1B"/>
    <w:rsid w:val="00FB1F78"/>
    <w:rsid w:val="00FB20D3"/>
    <w:rsid w:val="00FB20DF"/>
    <w:rsid w:val="00FB2111"/>
    <w:rsid w:val="00FB25DD"/>
    <w:rsid w:val="00FB260A"/>
    <w:rsid w:val="00FB29CF"/>
    <w:rsid w:val="00FB2F06"/>
    <w:rsid w:val="00FB2F0A"/>
    <w:rsid w:val="00FB2FA0"/>
    <w:rsid w:val="00FB3083"/>
    <w:rsid w:val="00FB30D2"/>
    <w:rsid w:val="00FB323E"/>
    <w:rsid w:val="00FB32A9"/>
    <w:rsid w:val="00FB36B5"/>
    <w:rsid w:val="00FB3796"/>
    <w:rsid w:val="00FB38A8"/>
    <w:rsid w:val="00FB38E4"/>
    <w:rsid w:val="00FB3982"/>
    <w:rsid w:val="00FB3BD4"/>
    <w:rsid w:val="00FB3FC4"/>
    <w:rsid w:val="00FB400A"/>
    <w:rsid w:val="00FB418B"/>
    <w:rsid w:val="00FB4236"/>
    <w:rsid w:val="00FB4275"/>
    <w:rsid w:val="00FB4410"/>
    <w:rsid w:val="00FB468A"/>
    <w:rsid w:val="00FB4AD7"/>
    <w:rsid w:val="00FB4C42"/>
    <w:rsid w:val="00FB4E6E"/>
    <w:rsid w:val="00FB508C"/>
    <w:rsid w:val="00FB50A2"/>
    <w:rsid w:val="00FB5124"/>
    <w:rsid w:val="00FB5266"/>
    <w:rsid w:val="00FB5299"/>
    <w:rsid w:val="00FB5448"/>
    <w:rsid w:val="00FB578E"/>
    <w:rsid w:val="00FB5797"/>
    <w:rsid w:val="00FB5832"/>
    <w:rsid w:val="00FB5DE6"/>
    <w:rsid w:val="00FB5FC6"/>
    <w:rsid w:val="00FB64FC"/>
    <w:rsid w:val="00FB67DD"/>
    <w:rsid w:val="00FB68B8"/>
    <w:rsid w:val="00FB7058"/>
    <w:rsid w:val="00FB719D"/>
    <w:rsid w:val="00FB720D"/>
    <w:rsid w:val="00FB72EA"/>
    <w:rsid w:val="00FB755D"/>
    <w:rsid w:val="00FB770A"/>
    <w:rsid w:val="00FB7736"/>
    <w:rsid w:val="00FB7898"/>
    <w:rsid w:val="00FB7926"/>
    <w:rsid w:val="00FB7987"/>
    <w:rsid w:val="00FB7A13"/>
    <w:rsid w:val="00FB7B25"/>
    <w:rsid w:val="00FB7BE1"/>
    <w:rsid w:val="00FB7CF2"/>
    <w:rsid w:val="00FB7F34"/>
    <w:rsid w:val="00FB7F79"/>
    <w:rsid w:val="00FC00D4"/>
    <w:rsid w:val="00FC03F8"/>
    <w:rsid w:val="00FC077A"/>
    <w:rsid w:val="00FC0AF3"/>
    <w:rsid w:val="00FC0D22"/>
    <w:rsid w:val="00FC0D9B"/>
    <w:rsid w:val="00FC0ED7"/>
    <w:rsid w:val="00FC0F9A"/>
    <w:rsid w:val="00FC1515"/>
    <w:rsid w:val="00FC1874"/>
    <w:rsid w:val="00FC19EF"/>
    <w:rsid w:val="00FC1A19"/>
    <w:rsid w:val="00FC1D7D"/>
    <w:rsid w:val="00FC25AD"/>
    <w:rsid w:val="00FC25D0"/>
    <w:rsid w:val="00FC2897"/>
    <w:rsid w:val="00FC2932"/>
    <w:rsid w:val="00FC2A1D"/>
    <w:rsid w:val="00FC2BE2"/>
    <w:rsid w:val="00FC2CFF"/>
    <w:rsid w:val="00FC2DE4"/>
    <w:rsid w:val="00FC2E53"/>
    <w:rsid w:val="00FC2E71"/>
    <w:rsid w:val="00FC2EA9"/>
    <w:rsid w:val="00FC31F2"/>
    <w:rsid w:val="00FC329F"/>
    <w:rsid w:val="00FC3641"/>
    <w:rsid w:val="00FC3664"/>
    <w:rsid w:val="00FC37B7"/>
    <w:rsid w:val="00FC398C"/>
    <w:rsid w:val="00FC3BB1"/>
    <w:rsid w:val="00FC3C75"/>
    <w:rsid w:val="00FC42C8"/>
    <w:rsid w:val="00FC4550"/>
    <w:rsid w:val="00FC46F8"/>
    <w:rsid w:val="00FC47CC"/>
    <w:rsid w:val="00FC4B4A"/>
    <w:rsid w:val="00FC4CC7"/>
    <w:rsid w:val="00FC4D2A"/>
    <w:rsid w:val="00FC4E1F"/>
    <w:rsid w:val="00FC4E25"/>
    <w:rsid w:val="00FC4EF7"/>
    <w:rsid w:val="00FC5014"/>
    <w:rsid w:val="00FC5985"/>
    <w:rsid w:val="00FC5E21"/>
    <w:rsid w:val="00FC5EA3"/>
    <w:rsid w:val="00FC6084"/>
    <w:rsid w:val="00FC6489"/>
    <w:rsid w:val="00FC6694"/>
    <w:rsid w:val="00FC67B5"/>
    <w:rsid w:val="00FC6C35"/>
    <w:rsid w:val="00FC6C5B"/>
    <w:rsid w:val="00FC6E46"/>
    <w:rsid w:val="00FC712B"/>
    <w:rsid w:val="00FC7187"/>
    <w:rsid w:val="00FC7419"/>
    <w:rsid w:val="00FC7551"/>
    <w:rsid w:val="00FC79DB"/>
    <w:rsid w:val="00FC7A37"/>
    <w:rsid w:val="00FC7C4F"/>
    <w:rsid w:val="00FD03BF"/>
    <w:rsid w:val="00FD0809"/>
    <w:rsid w:val="00FD0874"/>
    <w:rsid w:val="00FD0A24"/>
    <w:rsid w:val="00FD0BB4"/>
    <w:rsid w:val="00FD0BD0"/>
    <w:rsid w:val="00FD0DCD"/>
    <w:rsid w:val="00FD1233"/>
    <w:rsid w:val="00FD16DD"/>
    <w:rsid w:val="00FD1DE2"/>
    <w:rsid w:val="00FD202D"/>
    <w:rsid w:val="00FD2064"/>
    <w:rsid w:val="00FD2281"/>
    <w:rsid w:val="00FD2364"/>
    <w:rsid w:val="00FD27CB"/>
    <w:rsid w:val="00FD2837"/>
    <w:rsid w:val="00FD29DB"/>
    <w:rsid w:val="00FD2AFA"/>
    <w:rsid w:val="00FD2BEA"/>
    <w:rsid w:val="00FD2E6D"/>
    <w:rsid w:val="00FD2FF1"/>
    <w:rsid w:val="00FD33D1"/>
    <w:rsid w:val="00FD371A"/>
    <w:rsid w:val="00FD38AA"/>
    <w:rsid w:val="00FD3BAA"/>
    <w:rsid w:val="00FD3BB2"/>
    <w:rsid w:val="00FD3C13"/>
    <w:rsid w:val="00FD3C26"/>
    <w:rsid w:val="00FD3F71"/>
    <w:rsid w:val="00FD437F"/>
    <w:rsid w:val="00FD43E9"/>
    <w:rsid w:val="00FD4502"/>
    <w:rsid w:val="00FD4652"/>
    <w:rsid w:val="00FD48B9"/>
    <w:rsid w:val="00FD505B"/>
    <w:rsid w:val="00FD50D7"/>
    <w:rsid w:val="00FD518A"/>
    <w:rsid w:val="00FD529B"/>
    <w:rsid w:val="00FD552E"/>
    <w:rsid w:val="00FD5864"/>
    <w:rsid w:val="00FD5884"/>
    <w:rsid w:val="00FD58AB"/>
    <w:rsid w:val="00FD5D24"/>
    <w:rsid w:val="00FD5F0B"/>
    <w:rsid w:val="00FD60E3"/>
    <w:rsid w:val="00FD614D"/>
    <w:rsid w:val="00FD632B"/>
    <w:rsid w:val="00FD6878"/>
    <w:rsid w:val="00FD6A57"/>
    <w:rsid w:val="00FD6C0E"/>
    <w:rsid w:val="00FD6D45"/>
    <w:rsid w:val="00FD6F70"/>
    <w:rsid w:val="00FD702B"/>
    <w:rsid w:val="00FD747B"/>
    <w:rsid w:val="00FD7640"/>
    <w:rsid w:val="00FD791E"/>
    <w:rsid w:val="00FD7D5A"/>
    <w:rsid w:val="00FD7E5F"/>
    <w:rsid w:val="00FE0341"/>
    <w:rsid w:val="00FE0713"/>
    <w:rsid w:val="00FE0A50"/>
    <w:rsid w:val="00FE0AAC"/>
    <w:rsid w:val="00FE0E47"/>
    <w:rsid w:val="00FE0FF4"/>
    <w:rsid w:val="00FE1345"/>
    <w:rsid w:val="00FE1386"/>
    <w:rsid w:val="00FE1544"/>
    <w:rsid w:val="00FE15A0"/>
    <w:rsid w:val="00FE17E2"/>
    <w:rsid w:val="00FE192B"/>
    <w:rsid w:val="00FE1A51"/>
    <w:rsid w:val="00FE1B96"/>
    <w:rsid w:val="00FE1C21"/>
    <w:rsid w:val="00FE1C75"/>
    <w:rsid w:val="00FE1C9B"/>
    <w:rsid w:val="00FE1D00"/>
    <w:rsid w:val="00FE25A6"/>
    <w:rsid w:val="00FE28C4"/>
    <w:rsid w:val="00FE2A07"/>
    <w:rsid w:val="00FE2A44"/>
    <w:rsid w:val="00FE3114"/>
    <w:rsid w:val="00FE31CA"/>
    <w:rsid w:val="00FE34A7"/>
    <w:rsid w:val="00FE3528"/>
    <w:rsid w:val="00FE37DB"/>
    <w:rsid w:val="00FE3A06"/>
    <w:rsid w:val="00FE3E6F"/>
    <w:rsid w:val="00FE3ECC"/>
    <w:rsid w:val="00FE3F40"/>
    <w:rsid w:val="00FE3FAC"/>
    <w:rsid w:val="00FE411A"/>
    <w:rsid w:val="00FE4455"/>
    <w:rsid w:val="00FE4968"/>
    <w:rsid w:val="00FE4AEB"/>
    <w:rsid w:val="00FE4C9F"/>
    <w:rsid w:val="00FE4CAC"/>
    <w:rsid w:val="00FE5172"/>
    <w:rsid w:val="00FE53C3"/>
    <w:rsid w:val="00FE55DA"/>
    <w:rsid w:val="00FE572A"/>
    <w:rsid w:val="00FE59A7"/>
    <w:rsid w:val="00FE5C2C"/>
    <w:rsid w:val="00FE5DF2"/>
    <w:rsid w:val="00FE5F14"/>
    <w:rsid w:val="00FE6052"/>
    <w:rsid w:val="00FE60C2"/>
    <w:rsid w:val="00FE63EF"/>
    <w:rsid w:val="00FE652E"/>
    <w:rsid w:val="00FE67B9"/>
    <w:rsid w:val="00FE67E2"/>
    <w:rsid w:val="00FE6A99"/>
    <w:rsid w:val="00FE6F03"/>
    <w:rsid w:val="00FE6F0D"/>
    <w:rsid w:val="00FE7106"/>
    <w:rsid w:val="00FE71CD"/>
    <w:rsid w:val="00FE7427"/>
    <w:rsid w:val="00FE74FC"/>
    <w:rsid w:val="00FE7FBA"/>
    <w:rsid w:val="00FF00EB"/>
    <w:rsid w:val="00FF04D9"/>
    <w:rsid w:val="00FF06DE"/>
    <w:rsid w:val="00FF0797"/>
    <w:rsid w:val="00FF0815"/>
    <w:rsid w:val="00FF0941"/>
    <w:rsid w:val="00FF0AB8"/>
    <w:rsid w:val="00FF0D82"/>
    <w:rsid w:val="00FF0E96"/>
    <w:rsid w:val="00FF108C"/>
    <w:rsid w:val="00FF1299"/>
    <w:rsid w:val="00FF131B"/>
    <w:rsid w:val="00FF1628"/>
    <w:rsid w:val="00FF1701"/>
    <w:rsid w:val="00FF178B"/>
    <w:rsid w:val="00FF1EFA"/>
    <w:rsid w:val="00FF2011"/>
    <w:rsid w:val="00FF20FC"/>
    <w:rsid w:val="00FF227A"/>
    <w:rsid w:val="00FF22E9"/>
    <w:rsid w:val="00FF232A"/>
    <w:rsid w:val="00FF23B2"/>
    <w:rsid w:val="00FF25EB"/>
    <w:rsid w:val="00FF3063"/>
    <w:rsid w:val="00FF313C"/>
    <w:rsid w:val="00FF3344"/>
    <w:rsid w:val="00FF38DB"/>
    <w:rsid w:val="00FF3A89"/>
    <w:rsid w:val="00FF3B42"/>
    <w:rsid w:val="00FF3B89"/>
    <w:rsid w:val="00FF3D28"/>
    <w:rsid w:val="00FF4306"/>
    <w:rsid w:val="00FF433D"/>
    <w:rsid w:val="00FF44CA"/>
    <w:rsid w:val="00FF4644"/>
    <w:rsid w:val="00FF46EF"/>
    <w:rsid w:val="00FF486A"/>
    <w:rsid w:val="00FF4951"/>
    <w:rsid w:val="00FF4A0C"/>
    <w:rsid w:val="00FF5023"/>
    <w:rsid w:val="00FF538C"/>
    <w:rsid w:val="00FF552A"/>
    <w:rsid w:val="00FF554B"/>
    <w:rsid w:val="00FF57ED"/>
    <w:rsid w:val="00FF582C"/>
    <w:rsid w:val="00FF58A6"/>
    <w:rsid w:val="00FF59DA"/>
    <w:rsid w:val="00FF5B39"/>
    <w:rsid w:val="00FF5DB1"/>
    <w:rsid w:val="00FF5E2B"/>
    <w:rsid w:val="00FF63C9"/>
    <w:rsid w:val="00FF646F"/>
    <w:rsid w:val="00FF655F"/>
    <w:rsid w:val="00FF66C3"/>
    <w:rsid w:val="00FF685C"/>
    <w:rsid w:val="00FF6AA1"/>
    <w:rsid w:val="00FF6B2D"/>
    <w:rsid w:val="00FF6D17"/>
    <w:rsid w:val="00FF6D61"/>
    <w:rsid w:val="00FF6FF8"/>
    <w:rsid w:val="00FF7067"/>
    <w:rsid w:val="00FF70FF"/>
    <w:rsid w:val="00FF7106"/>
    <w:rsid w:val="00FF7234"/>
    <w:rsid w:val="00FF7486"/>
    <w:rsid w:val="00FF7550"/>
    <w:rsid w:val="00FF75C7"/>
    <w:rsid w:val="00FF77AC"/>
    <w:rsid w:val="00FF792E"/>
    <w:rsid w:val="00FF7E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E25350F"/>
  <w15:docId w15:val="{5802F8DB-F481-4A18-9F08-5D10FAB865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0749"/>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5A5B7A"/>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unhideWhenUsed/>
    <w:qFormat/>
    <w:rsid w:val="002448F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C7BC3"/>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4C7BC3"/>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33221"/>
    <w:pPr>
      <w:spacing w:after="0" w:line="240" w:lineRule="auto"/>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C73D8"/>
    <w:pPr>
      <w:tabs>
        <w:tab w:val="center" w:pos="4680"/>
        <w:tab w:val="right" w:pos="9360"/>
      </w:tabs>
    </w:pPr>
  </w:style>
  <w:style w:type="character" w:customStyle="1" w:styleId="HeaderChar">
    <w:name w:val="Header Char"/>
    <w:basedOn w:val="DefaultParagraphFont"/>
    <w:link w:val="Header"/>
    <w:uiPriority w:val="99"/>
    <w:rsid w:val="00DC73D8"/>
    <w:rPr>
      <w:rFonts w:ascii="Times New Roman" w:hAnsi="Times New Roman" w:cs="Times New Roman"/>
      <w:sz w:val="20"/>
      <w:szCs w:val="20"/>
    </w:rPr>
  </w:style>
  <w:style w:type="paragraph" w:styleId="Footer">
    <w:name w:val="footer"/>
    <w:basedOn w:val="Normal"/>
    <w:link w:val="FooterChar"/>
    <w:uiPriority w:val="99"/>
    <w:unhideWhenUsed/>
    <w:rsid w:val="00DC73D8"/>
    <w:pPr>
      <w:tabs>
        <w:tab w:val="center" w:pos="4680"/>
        <w:tab w:val="right" w:pos="9360"/>
      </w:tabs>
    </w:pPr>
  </w:style>
  <w:style w:type="character" w:customStyle="1" w:styleId="FooterChar">
    <w:name w:val="Footer Char"/>
    <w:basedOn w:val="DefaultParagraphFont"/>
    <w:link w:val="Footer"/>
    <w:uiPriority w:val="99"/>
    <w:rsid w:val="00DC73D8"/>
    <w:rPr>
      <w:rFonts w:ascii="Times New Roman" w:hAnsi="Times New Roman" w:cs="Times New Roman"/>
      <w:sz w:val="20"/>
      <w:szCs w:val="20"/>
    </w:rPr>
  </w:style>
  <w:style w:type="paragraph" w:styleId="NoSpacing">
    <w:name w:val="No Spacing"/>
    <w:uiPriority w:val="1"/>
    <w:qFormat/>
    <w:rsid w:val="00173CF8"/>
    <w:pPr>
      <w:autoSpaceDE w:val="0"/>
      <w:autoSpaceDN w:val="0"/>
      <w:spacing w:after="0" w:line="240" w:lineRule="auto"/>
    </w:pPr>
    <w:rPr>
      <w:rFonts w:ascii="Times New Roman" w:hAnsi="Times New Roman" w:cs="Times New Roman"/>
      <w:sz w:val="20"/>
      <w:szCs w:val="20"/>
    </w:rPr>
  </w:style>
  <w:style w:type="paragraph" w:styleId="ListParagraph">
    <w:name w:val="List Paragraph"/>
    <w:basedOn w:val="Normal"/>
    <w:uiPriority w:val="34"/>
    <w:qFormat/>
    <w:rsid w:val="006134CF"/>
    <w:pPr>
      <w:ind w:left="720"/>
      <w:contextualSpacing/>
    </w:pPr>
  </w:style>
  <w:style w:type="paragraph" w:styleId="BalloonText">
    <w:name w:val="Balloon Text"/>
    <w:basedOn w:val="Normal"/>
    <w:link w:val="BalloonTextChar"/>
    <w:uiPriority w:val="99"/>
    <w:semiHidden/>
    <w:unhideWhenUsed/>
    <w:rsid w:val="00F85A20"/>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F85A20"/>
    <w:rPr>
      <w:rFonts w:ascii="Microsoft YaHei UI" w:eastAsia="Microsoft YaHei UI" w:hAnsi="Times New Roman" w:cs="Times New Roman"/>
      <w:sz w:val="18"/>
      <w:szCs w:val="18"/>
    </w:rPr>
  </w:style>
  <w:style w:type="character" w:customStyle="1" w:styleId="Heading1Char">
    <w:name w:val="Heading 1 Char"/>
    <w:basedOn w:val="DefaultParagraphFont"/>
    <w:link w:val="Heading1"/>
    <w:uiPriority w:val="9"/>
    <w:rsid w:val="005A5B7A"/>
    <w:rPr>
      <w:rFonts w:ascii="Times New Roman" w:eastAsia="Times New Roman" w:hAnsi="Times New Roman" w:cs="Times New Roman"/>
      <w:b/>
      <w:bCs/>
      <w:kern w:val="36"/>
      <w:sz w:val="48"/>
      <w:szCs w:val="48"/>
    </w:rPr>
  </w:style>
  <w:style w:type="character" w:styleId="Hyperlink">
    <w:name w:val="Hyperlink"/>
    <w:basedOn w:val="DefaultParagraphFont"/>
    <w:uiPriority w:val="99"/>
    <w:unhideWhenUsed/>
    <w:rsid w:val="006A3E73"/>
    <w:rPr>
      <w:color w:val="0000FF"/>
      <w:u w:val="single"/>
    </w:rPr>
  </w:style>
  <w:style w:type="character" w:customStyle="1" w:styleId="highlight">
    <w:name w:val="highlight"/>
    <w:basedOn w:val="DefaultParagraphFont"/>
    <w:rsid w:val="006A3E73"/>
  </w:style>
  <w:style w:type="paragraph" w:customStyle="1" w:styleId="EndNoteBibliography">
    <w:name w:val="EndNote Bibliography"/>
    <w:basedOn w:val="Normal"/>
    <w:link w:val="EndNoteBibliography0"/>
    <w:rsid w:val="00C76760"/>
    <w:pPr>
      <w:jc w:val="both"/>
    </w:pPr>
    <w:rPr>
      <w:noProof/>
    </w:rPr>
  </w:style>
  <w:style w:type="character" w:customStyle="1" w:styleId="EndNoteBibliography0">
    <w:name w:val="EndNote Bibliography 字符"/>
    <w:basedOn w:val="DefaultParagraphFont"/>
    <w:link w:val="EndNoteBibliography"/>
    <w:rsid w:val="00C76760"/>
    <w:rPr>
      <w:rFonts w:ascii="Times New Roman" w:eastAsia="Times New Roman" w:hAnsi="Times New Roman" w:cs="Times New Roman"/>
      <w:noProof/>
      <w:sz w:val="24"/>
      <w:szCs w:val="24"/>
    </w:rPr>
  </w:style>
  <w:style w:type="paragraph" w:customStyle="1" w:styleId="1">
    <w:name w:val="标题1"/>
    <w:basedOn w:val="Normal"/>
    <w:rsid w:val="00D870E1"/>
    <w:pPr>
      <w:spacing w:before="100" w:beforeAutospacing="1" w:after="100" w:afterAutospacing="1"/>
    </w:pPr>
  </w:style>
  <w:style w:type="paragraph" w:customStyle="1" w:styleId="desc">
    <w:name w:val="desc"/>
    <w:basedOn w:val="Normal"/>
    <w:rsid w:val="00D870E1"/>
    <w:pPr>
      <w:spacing w:before="100" w:beforeAutospacing="1" w:after="100" w:afterAutospacing="1"/>
    </w:pPr>
  </w:style>
  <w:style w:type="paragraph" w:customStyle="1" w:styleId="details">
    <w:name w:val="details"/>
    <w:basedOn w:val="Normal"/>
    <w:rsid w:val="00D870E1"/>
    <w:pPr>
      <w:spacing w:before="100" w:beforeAutospacing="1" w:after="100" w:afterAutospacing="1"/>
    </w:pPr>
  </w:style>
  <w:style w:type="character" w:customStyle="1" w:styleId="jrnl">
    <w:name w:val="jrnl"/>
    <w:basedOn w:val="DefaultParagraphFont"/>
    <w:rsid w:val="00D870E1"/>
  </w:style>
  <w:style w:type="character" w:customStyle="1" w:styleId="10">
    <w:name w:val="未处理的提及1"/>
    <w:basedOn w:val="DefaultParagraphFont"/>
    <w:uiPriority w:val="99"/>
    <w:semiHidden/>
    <w:unhideWhenUsed/>
    <w:rsid w:val="003E6D3D"/>
    <w:rPr>
      <w:color w:val="605E5C"/>
      <w:shd w:val="clear" w:color="auto" w:fill="E1DFDD"/>
    </w:rPr>
  </w:style>
  <w:style w:type="character" w:customStyle="1" w:styleId="src">
    <w:name w:val="src"/>
    <w:basedOn w:val="DefaultParagraphFont"/>
    <w:rsid w:val="001E579C"/>
  </w:style>
  <w:style w:type="character" w:customStyle="1" w:styleId="apple-converted-space">
    <w:name w:val="apple-converted-space"/>
    <w:basedOn w:val="DefaultParagraphFont"/>
    <w:rsid w:val="001E579C"/>
  </w:style>
  <w:style w:type="character" w:styleId="CommentReference">
    <w:name w:val="annotation reference"/>
    <w:basedOn w:val="DefaultParagraphFont"/>
    <w:uiPriority w:val="99"/>
    <w:semiHidden/>
    <w:unhideWhenUsed/>
    <w:rsid w:val="00C92F26"/>
    <w:rPr>
      <w:sz w:val="16"/>
      <w:szCs w:val="16"/>
    </w:rPr>
  </w:style>
  <w:style w:type="paragraph" w:styleId="CommentText">
    <w:name w:val="annotation text"/>
    <w:basedOn w:val="Normal"/>
    <w:link w:val="CommentTextChar"/>
    <w:uiPriority w:val="99"/>
    <w:unhideWhenUsed/>
    <w:rsid w:val="00C92F26"/>
  </w:style>
  <w:style w:type="character" w:customStyle="1" w:styleId="CommentTextChar">
    <w:name w:val="Comment Text Char"/>
    <w:basedOn w:val="DefaultParagraphFont"/>
    <w:link w:val="CommentText"/>
    <w:uiPriority w:val="99"/>
    <w:rsid w:val="00C92F26"/>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92F26"/>
    <w:rPr>
      <w:b/>
      <w:bCs/>
    </w:rPr>
  </w:style>
  <w:style w:type="character" w:customStyle="1" w:styleId="CommentSubjectChar">
    <w:name w:val="Comment Subject Char"/>
    <w:basedOn w:val="CommentTextChar"/>
    <w:link w:val="CommentSubject"/>
    <w:uiPriority w:val="99"/>
    <w:semiHidden/>
    <w:rsid w:val="00C92F26"/>
    <w:rPr>
      <w:rFonts w:ascii="Times New Roman" w:hAnsi="Times New Roman" w:cs="Times New Roman"/>
      <w:b/>
      <w:bCs/>
      <w:sz w:val="20"/>
      <w:szCs w:val="20"/>
    </w:rPr>
  </w:style>
  <w:style w:type="paragraph" w:customStyle="1" w:styleId="Default">
    <w:name w:val="Default"/>
    <w:rsid w:val="00F61D82"/>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3Char">
    <w:name w:val="Heading 3 Char"/>
    <w:basedOn w:val="DefaultParagraphFont"/>
    <w:link w:val="Heading3"/>
    <w:uiPriority w:val="9"/>
    <w:rsid w:val="004C7BC3"/>
    <w:rPr>
      <w:rFonts w:asciiTheme="majorHAnsi" w:eastAsiaTheme="majorEastAsia" w:hAnsiTheme="majorHAnsi" w:cstheme="majorBidi"/>
      <w:color w:val="1F3763" w:themeColor="accent1" w:themeShade="7F"/>
      <w:sz w:val="24"/>
      <w:szCs w:val="24"/>
    </w:rPr>
  </w:style>
  <w:style w:type="character" w:customStyle="1" w:styleId="ui-ncbitoggler-master-text">
    <w:name w:val="ui-ncbitoggler-master-text"/>
    <w:basedOn w:val="DefaultParagraphFont"/>
    <w:rsid w:val="004C7BC3"/>
  </w:style>
  <w:style w:type="paragraph" w:styleId="NormalWeb">
    <w:name w:val="Normal (Web)"/>
    <w:basedOn w:val="Normal"/>
    <w:uiPriority w:val="99"/>
    <w:unhideWhenUsed/>
    <w:rsid w:val="004C7BC3"/>
    <w:pPr>
      <w:spacing w:before="100" w:beforeAutospacing="1" w:after="100" w:afterAutospacing="1"/>
    </w:pPr>
  </w:style>
  <w:style w:type="character" w:customStyle="1" w:styleId="Heading4Char">
    <w:name w:val="Heading 4 Char"/>
    <w:basedOn w:val="DefaultParagraphFont"/>
    <w:link w:val="Heading4"/>
    <w:uiPriority w:val="9"/>
    <w:rsid w:val="004C7BC3"/>
    <w:rPr>
      <w:rFonts w:asciiTheme="majorHAnsi" w:eastAsiaTheme="majorEastAsia" w:hAnsiTheme="majorHAnsi" w:cstheme="majorBidi"/>
      <w:i/>
      <w:iCs/>
      <w:color w:val="2F5496" w:themeColor="accent1" w:themeShade="BF"/>
      <w:sz w:val="24"/>
      <w:szCs w:val="24"/>
    </w:rPr>
  </w:style>
  <w:style w:type="paragraph" w:customStyle="1" w:styleId="comments">
    <w:name w:val="comments"/>
    <w:basedOn w:val="Normal"/>
    <w:rsid w:val="00691337"/>
    <w:pPr>
      <w:spacing w:before="100" w:beforeAutospacing="1" w:after="100" w:afterAutospacing="1"/>
    </w:pPr>
  </w:style>
  <w:style w:type="character" w:customStyle="1" w:styleId="source">
    <w:name w:val="source"/>
    <w:basedOn w:val="DefaultParagraphFont"/>
    <w:rsid w:val="00691337"/>
  </w:style>
  <w:style w:type="character" w:customStyle="1" w:styleId="highlight1">
    <w:name w:val="highlight1"/>
    <w:basedOn w:val="DefaultParagraphFont"/>
    <w:rsid w:val="00691337"/>
  </w:style>
  <w:style w:type="paragraph" w:customStyle="1" w:styleId="EndNoteBibliographyTitle">
    <w:name w:val="EndNote Bibliography Title"/>
    <w:basedOn w:val="Normal"/>
    <w:link w:val="EndNoteBibliographyTitleChar"/>
    <w:rsid w:val="002134AB"/>
    <w:pPr>
      <w:jc w:val="center"/>
    </w:pPr>
    <w:rPr>
      <w:noProof/>
    </w:rPr>
  </w:style>
  <w:style w:type="character" w:customStyle="1" w:styleId="EndNoteBibliographyTitleChar">
    <w:name w:val="EndNote Bibliography Title Char"/>
    <w:basedOn w:val="DefaultParagraphFont"/>
    <w:link w:val="EndNoteBibliographyTitle"/>
    <w:rsid w:val="002134AB"/>
    <w:rPr>
      <w:rFonts w:ascii="Times New Roman" w:eastAsia="Times New Roman" w:hAnsi="Times New Roman" w:cs="Times New Roman"/>
      <w:noProof/>
      <w:sz w:val="24"/>
      <w:szCs w:val="24"/>
    </w:rPr>
  </w:style>
  <w:style w:type="paragraph" w:styleId="Revision">
    <w:name w:val="Revision"/>
    <w:hidden/>
    <w:uiPriority w:val="99"/>
    <w:semiHidden/>
    <w:rsid w:val="001C0A24"/>
    <w:pPr>
      <w:spacing w:after="0" w:line="240" w:lineRule="auto"/>
    </w:pPr>
    <w:rPr>
      <w:rFonts w:ascii="Times New Roman" w:eastAsia="Times New Roman" w:hAnsi="Times New Roman" w:cs="Times New Roman"/>
      <w:sz w:val="24"/>
      <w:szCs w:val="24"/>
    </w:rPr>
  </w:style>
  <w:style w:type="character" w:customStyle="1" w:styleId="2">
    <w:name w:val="未处理的提及2"/>
    <w:basedOn w:val="DefaultParagraphFont"/>
    <w:uiPriority w:val="99"/>
    <w:semiHidden/>
    <w:unhideWhenUsed/>
    <w:rsid w:val="00BC24A9"/>
    <w:rPr>
      <w:color w:val="605E5C"/>
      <w:shd w:val="clear" w:color="auto" w:fill="E1DFDD"/>
    </w:rPr>
  </w:style>
  <w:style w:type="character" w:customStyle="1" w:styleId="UnresolvedMention1">
    <w:name w:val="Unresolved Mention1"/>
    <w:basedOn w:val="DefaultParagraphFont"/>
    <w:uiPriority w:val="99"/>
    <w:semiHidden/>
    <w:unhideWhenUsed/>
    <w:rsid w:val="00A060F6"/>
    <w:rPr>
      <w:color w:val="605E5C"/>
      <w:shd w:val="clear" w:color="auto" w:fill="E1DFDD"/>
    </w:rPr>
  </w:style>
  <w:style w:type="character" w:customStyle="1" w:styleId="Heading2Char">
    <w:name w:val="Heading 2 Char"/>
    <w:basedOn w:val="DefaultParagraphFont"/>
    <w:link w:val="Heading2"/>
    <w:uiPriority w:val="9"/>
    <w:rsid w:val="002448F7"/>
    <w:rPr>
      <w:rFonts w:asciiTheme="majorHAnsi" w:eastAsiaTheme="majorEastAsia" w:hAnsiTheme="majorHAnsi" w:cstheme="majorBidi"/>
      <w:color w:val="2F5496" w:themeColor="accent1" w:themeShade="BF"/>
      <w:sz w:val="26"/>
      <w:szCs w:val="26"/>
    </w:rPr>
  </w:style>
  <w:style w:type="character" w:customStyle="1" w:styleId="period">
    <w:name w:val="period"/>
    <w:basedOn w:val="DefaultParagraphFont"/>
    <w:rsid w:val="002448F7"/>
  </w:style>
  <w:style w:type="character" w:customStyle="1" w:styleId="cit">
    <w:name w:val="cit"/>
    <w:basedOn w:val="DefaultParagraphFont"/>
    <w:rsid w:val="002448F7"/>
  </w:style>
  <w:style w:type="character" w:customStyle="1" w:styleId="citation-doi">
    <w:name w:val="citation-doi"/>
    <w:basedOn w:val="DefaultParagraphFont"/>
    <w:rsid w:val="002448F7"/>
  </w:style>
  <w:style w:type="character" w:customStyle="1" w:styleId="secondary-date">
    <w:name w:val="secondary-date"/>
    <w:basedOn w:val="DefaultParagraphFont"/>
    <w:rsid w:val="002448F7"/>
  </w:style>
  <w:style w:type="character" w:customStyle="1" w:styleId="author-sup-separator">
    <w:name w:val="author-sup-separator"/>
    <w:basedOn w:val="DefaultParagraphFont"/>
    <w:rsid w:val="002448F7"/>
  </w:style>
  <w:style w:type="character" w:customStyle="1" w:styleId="comma">
    <w:name w:val="comma"/>
    <w:basedOn w:val="DefaultParagraphFont"/>
    <w:rsid w:val="002448F7"/>
  </w:style>
  <w:style w:type="character" w:customStyle="1" w:styleId="id-label">
    <w:name w:val="id-label"/>
    <w:basedOn w:val="DefaultParagraphFont"/>
    <w:rsid w:val="002448F7"/>
  </w:style>
  <w:style w:type="character" w:styleId="Strong">
    <w:name w:val="Strong"/>
    <w:basedOn w:val="DefaultParagraphFont"/>
    <w:uiPriority w:val="22"/>
    <w:qFormat/>
    <w:rsid w:val="002448F7"/>
    <w:rPr>
      <w:b/>
      <w:bCs/>
    </w:rPr>
  </w:style>
  <w:style w:type="character" w:customStyle="1" w:styleId="free-label">
    <w:name w:val="free-label"/>
    <w:basedOn w:val="DefaultParagraphFont"/>
    <w:rsid w:val="006B52D3"/>
  </w:style>
  <w:style w:type="character" w:customStyle="1" w:styleId="UnresolvedMention2">
    <w:name w:val="Unresolved Mention2"/>
    <w:basedOn w:val="DefaultParagraphFont"/>
    <w:uiPriority w:val="99"/>
    <w:semiHidden/>
    <w:unhideWhenUsed/>
    <w:rsid w:val="00BF6D5F"/>
    <w:rPr>
      <w:color w:val="605E5C"/>
      <w:shd w:val="clear" w:color="auto" w:fill="E1DFDD"/>
    </w:rPr>
  </w:style>
  <w:style w:type="character" w:styleId="UnresolvedMention">
    <w:name w:val="Unresolved Mention"/>
    <w:basedOn w:val="DefaultParagraphFont"/>
    <w:uiPriority w:val="99"/>
    <w:semiHidden/>
    <w:unhideWhenUsed/>
    <w:rsid w:val="008964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28508">
      <w:bodyDiv w:val="1"/>
      <w:marLeft w:val="0"/>
      <w:marRight w:val="0"/>
      <w:marTop w:val="0"/>
      <w:marBottom w:val="0"/>
      <w:divBdr>
        <w:top w:val="none" w:sz="0" w:space="0" w:color="auto"/>
        <w:left w:val="none" w:sz="0" w:space="0" w:color="auto"/>
        <w:bottom w:val="none" w:sz="0" w:space="0" w:color="auto"/>
        <w:right w:val="none" w:sz="0" w:space="0" w:color="auto"/>
      </w:divBdr>
    </w:div>
    <w:div w:id="75522265">
      <w:bodyDiv w:val="1"/>
      <w:marLeft w:val="0"/>
      <w:marRight w:val="0"/>
      <w:marTop w:val="0"/>
      <w:marBottom w:val="0"/>
      <w:divBdr>
        <w:top w:val="none" w:sz="0" w:space="0" w:color="auto"/>
        <w:left w:val="none" w:sz="0" w:space="0" w:color="auto"/>
        <w:bottom w:val="none" w:sz="0" w:space="0" w:color="auto"/>
        <w:right w:val="none" w:sz="0" w:space="0" w:color="auto"/>
      </w:divBdr>
    </w:div>
    <w:div w:id="115414869">
      <w:bodyDiv w:val="1"/>
      <w:marLeft w:val="0"/>
      <w:marRight w:val="0"/>
      <w:marTop w:val="0"/>
      <w:marBottom w:val="0"/>
      <w:divBdr>
        <w:top w:val="none" w:sz="0" w:space="0" w:color="auto"/>
        <w:left w:val="none" w:sz="0" w:space="0" w:color="auto"/>
        <w:bottom w:val="none" w:sz="0" w:space="0" w:color="auto"/>
        <w:right w:val="none" w:sz="0" w:space="0" w:color="auto"/>
      </w:divBdr>
    </w:div>
    <w:div w:id="150801129">
      <w:bodyDiv w:val="1"/>
      <w:marLeft w:val="0"/>
      <w:marRight w:val="0"/>
      <w:marTop w:val="0"/>
      <w:marBottom w:val="0"/>
      <w:divBdr>
        <w:top w:val="none" w:sz="0" w:space="0" w:color="auto"/>
        <w:left w:val="none" w:sz="0" w:space="0" w:color="auto"/>
        <w:bottom w:val="none" w:sz="0" w:space="0" w:color="auto"/>
        <w:right w:val="none" w:sz="0" w:space="0" w:color="auto"/>
      </w:divBdr>
    </w:div>
    <w:div w:id="190189569">
      <w:bodyDiv w:val="1"/>
      <w:marLeft w:val="0"/>
      <w:marRight w:val="0"/>
      <w:marTop w:val="0"/>
      <w:marBottom w:val="0"/>
      <w:divBdr>
        <w:top w:val="none" w:sz="0" w:space="0" w:color="auto"/>
        <w:left w:val="none" w:sz="0" w:space="0" w:color="auto"/>
        <w:bottom w:val="none" w:sz="0" w:space="0" w:color="auto"/>
        <w:right w:val="none" w:sz="0" w:space="0" w:color="auto"/>
      </w:divBdr>
    </w:div>
    <w:div w:id="202178907">
      <w:bodyDiv w:val="1"/>
      <w:marLeft w:val="0"/>
      <w:marRight w:val="0"/>
      <w:marTop w:val="0"/>
      <w:marBottom w:val="0"/>
      <w:divBdr>
        <w:top w:val="none" w:sz="0" w:space="0" w:color="auto"/>
        <w:left w:val="none" w:sz="0" w:space="0" w:color="auto"/>
        <w:bottom w:val="none" w:sz="0" w:space="0" w:color="auto"/>
        <w:right w:val="none" w:sz="0" w:space="0" w:color="auto"/>
      </w:divBdr>
    </w:div>
    <w:div w:id="244727576">
      <w:bodyDiv w:val="1"/>
      <w:marLeft w:val="0"/>
      <w:marRight w:val="0"/>
      <w:marTop w:val="0"/>
      <w:marBottom w:val="0"/>
      <w:divBdr>
        <w:top w:val="none" w:sz="0" w:space="0" w:color="auto"/>
        <w:left w:val="none" w:sz="0" w:space="0" w:color="auto"/>
        <w:bottom w:val="none" w:sz="0" w:space="0" w:color="auto"/>
        <w:right w:val="none" w:sz="0" w:space="0" w:color="auto"/>
      </w:divBdr>
    </w:div>
    <w:div w:id="273221216">
      <w:bodyDiv w:val="1"/>
      <w:marLeft w:val="0"/>
      <w:marRight w:val="0"/>
      <w:marTop w:val="0"/>
      <w:marBottom w:val="0"/>
      <w:divBdr>
        <w:top w:val="none" w:sz="0" w:space="0" w:color="auto"/>
        <w:left w:val="none" w:sz="0" w:space="0" w:color="auto"/>
        <w:bottom w:val="none" w:sz="0" w:space="0" w:color="auto"/>
        <w:right w:val="none" w:sz="0" w:space="0" w:color="auto"/>
      </w:divBdr>
    </w:div>
    <w:div w:id="292905870">
      <w:bodyDiv w:val="1"/>
      <w:marLeft w:val="0"/>
      <w:marRight w:val="0"/>
      <w:marTop w:val="0"/>
      <w:marBottom w:val="0"/>
      <w:divBdr>
        <w:top w:val="none" w:sz="0" w:space="0" w:color="auto"/>
        <w:left w:val="none" w:sz="0" w:space="0" w:color="auto"/>
        <w:bottom w:val="none" w:sz="0" w:space="0" w:color="auto"/>
        <w:right w:val="none" w:sz="0" w:space="0" w:color="auto"/>
      </w:divBdr>
    </w:div>
    <w:div w:id="294725974">
      <w:bodyDiv w:val="1"/>
      <w:marLeft w:val="0"/>
      <w:marRight w:val="0"/>
      <w:marTop w:val="0"/>
      <w:marBottom w:val="0"/>
      <w:divBdr>
        <w:top w:val="none" w:sz="0" w:space="0" w:color="auto"/>
        <w:left w:val="none" w:sz="0" w:space="0" w:color="auto"/>
        <w:bottom w:val="none" w:sz="0" w:space="0" w:color="auto"/>
        <w:right w:val="none" w:sz="0" w:space="0" w:color="auto"/>
      </w:divBdr>
    </w:div>
    <w:div w:id="297150370">
      <w:bodyDiv w:val="1"/>
      <w:marLeft w:val="0"/>
      <w:marRight w:val="0"/>
      <w:marTop w:val="0"/>
      <w:marBottom w:val="0"/>
      <w:divBdr>
        <w:top w:val="none" w:sz="0" w:space="0" w:color="auto"/>
        <w:left w:val="none" w:sz="0" w:space="0" w:color="auto"/>
        <w:bottom w:val="none" w:sz="0" w:space="0" w:color="auto"/>
        <w:right w:val="none" w:sz="0" w:space="0" w:color="auto"/>
      </w:divBdr>
    </w:div>
    <w:div w:id="323553661">
      <w:bodyDiv w:val="1"/>
      <w:marLeft w:val="0"/>
      <w:marRight w:val="0"/>
      <w:marTop w:val="0"/>
      <w:marBottom w:val="0"/>
      <w:divBdr>
        <w:top w:val="none" w:sz="0" w:space="0" w:color="auto"/>
        <w:left w:val="none" w:sz="0" w:space="0" w:color="auto"/>
        <w:bottom w:val="none" w:sz="0" w:space="0" w:color="auto"/>
        <w:right w:val="none" w:sz="0" w:space="0" w:color="auto"/>
      </w:divBdr>
    </w:div>
    <w:div w:id="351997468">
      <w:bodyDiv w:val="1"/>
      <w:marLeft w:val="0"/>
      <w:marRight w:val="0"/>
      <w:marTop w:val="0"/>
      <w:marBottom w:val="0"/>
      <w:divBdr>
        <w:top w:val="none" w:sz="0" w:space="0" w:color="auto"/>
        <w:left w:val="none" w:sz="0" w:space="0" w:color="auto"/>
        <w:bottom w:val="none" w:sz="0" w:space="0" w:color="auto"/>
        <w:right w:val="none" w:sz="0" w:space="0" w:color="auto"/>
      </w:divBdr>
    </w:div>
    <w:div w:id="397705087">
      <w:bodyDiv w:val="1"/>
      <w:marLeft w:val="0"/>
      <w:marRight w:val="0"/>
      <w:marTop w:val="0"/>
      <w:marBottom w:val="0"/>
      <w:divBdr>
        <w:top w:val="none" w:sz="0" w:space="0" w:color="auto"/>
        <w:left w:val="none" w:sz="0" w:space="0" w:color="auto"/>
        <w:bottom w:val="none" w:sz="0" w:space="0" w:color="auto"/>
        <w:right w:val="none" w:sz="0" w:space="0" w:color="auto"/>
      </w:divBdr>
    </w:div>
    <w:div w:id="398285384">
      <w:bodyDiv w:val="1"/>
      <w:marLeft w:val="0"/>
      <w:marRight w:val="0"/>
      <w:marTop w:val="0"/>
      <w:marBottom w:val="0"/>
      <w:divBdr>
        <w:top w:val="none" w:sz="0" w:space="0" w:color="auto"/>
        <w:left w:val="none" w:sz="0" w:space="0" w:color="auto"/>
        <w:bottom w:val="none" w:sz="0" w:space="0" w:color="auto"/>
        <w:right w:val="none" w:sz="0" w:space="0" w:color="auto"/>
      </w:divBdr>
      <w:divsChild>
        <w:div w:id="352003755">
          <w:marLeft w:val="0"/>
          <w:marRight w:val="0"/>
          <w:marTop w:val="0"/>
          <w:marBottom w:val="0"/>
          <w:divBdr>
            <w:top w:val="none" w:sz="0" w:space="0" w:color="auto"/>
            <w:left w:val="none" w:sz="0" w:space="0" w:color="auto"/>
            <w:bottom w:val="none" w:sz="0" w:space="0" w:color="auto"/>
            <w:right w:val="none" w:sz="0" w:space="0" w:color="auto"/>
          </w:divBdr>
        </w:div>
        <w:div w:id="2107921304">
          <w:marLeft w:val="0"/>
          <w:marRight w:val="0"/>
          <w:marTop w:val="234"/>
          <w:marBottom w:val="0"/>
          <w:divBdr>
            <w:top w:val="none" w:sz="0" w:space="0" w:color="auto"/>
            <w:left w:val="none" w:sz="0" w:space="0" w:color="auto"/>
            <w:bottom w:val="none" w:sz="0" w:space="0" w:color="auto"/>
            <w:right w:val="none" w:sz="0" w:space="0" w:color="auto"/>
          </w:divBdr>
          <w:divsChild>
            <w:div w:id="101658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3011000">
      <w:bodyDiv w:val="1"/>
      <w:marLeft w:val="0"/>
      <w:marRight w:val="0"/>
      <w:marTop w:val="0"/>
      <w:marBottom w:val="0"/>
      <w:divBdr>
        <w:top w:val="none" w:sz="0" w:space="0" w:color="auto"/>
        <w:left w:val="none" w:sz="0" w:space="0" w:color="auto"/>
        <w:bottom w:val="none" w:sz="0" w:space="0" w:color="auto"/>
        <w:right w:val="none" w:sz="0" w:space="0" w:color="auto"/>
      </w:divBdr>
    </w:div>
    <w:div w:id="423454419">
      <w:bodyDiv w:val="1"/>
      <w:marLeft w:val="0"/>
      <w:marRight w:val="0"/>
      <w:marTop w:val="0"/>
      <w:marBottom w:val="0"/>
      <w:divBdr>
        <w:top w:val="none" w:sz="0" w:space="0" w:color="auto"/>
        <w:left w:val="none" w:sz="0" w:space="0" w:color="auto"/>
        <w:bottom w:val="none" w:sz="0" w:space="0" w:color="auto"/>
        <w:right w:val="none" w:sz="0" w:space="0" w:color="auto"/>
      </w:divBdr>
    </w:div>
    <w:div w:id="433328439">
      <w:bodyDiv w:val="1"/>
      <w:marLeft w:val="0"/>
      <w:marRight w:val="0"/>
      <w:marTop w:val="0"/>
      <w:marBottom w:val="0"/>
      <w:divBdr>
        <w:top w:val="none" w:sz="0" w:space="0" w:color="auto"/>
        <w:left w:val="none" w:sz="0" w:space="0" w:color="auto"/>
        <w:bottom w:val="none" w:sz="0" w:space="0" w:color="auto"/>
        <w:right w:val="none" w:sz="0" w:space="0" w:color="auto"/>
      </w:divBdr>
    </w:div>
    <w:div w:id="450977731">
      <w:bodyDiv w:val="1"/>
      <w:marLeft w:val="0"/>
      <w:marRight w:val="0"/>
      <w:marTop w:val="0"/>
      <w:marBottom w:val="0"/>
      <w:divBdr>
        <w:top w:val="none" w:sz="0" w:space="0" w:color="auto"/>
        <w:left w:val="none" w:sz="0" w:space="0" w:color="auto"/>
        <w:bottom w:val="none" w:sz="0" w:space="0" w:color="auto"/>
        <w:right w:val="none" w:sz="0" w:space="0" w:color="auto"/>
      </w:divBdr>
    </w:div>
    <w:div w:id="456031076">
      <w:bodyDiv w:val="1"/>
      <w:marLeft w:val="0"/>
      <w:marRight w:val="0"/>
      <w:marTop w:val="0"/>
      <w:marBottom w:val="0"/>
      <w:divBdr>
        <w:top w:val="none" w:sz="0" w:space="0" w:color="auto"/>
        <w:left w:val="none" w:sz="0" w:space="0" w:color="auto"/>
        <w:bottom w:val="none" w:sz="0" w:space="0" w:color="auto"/>
        <w:right w:val="none" w:sz="0" w:space="0" w:color="auto"/>
      </w:divBdr>
    </w:div>
    <w:div w:id="541870613">
      <w:bodyDiv w:val="1"/>
      <w:marLeft w:val="0"/>
      <w:marRight w:val="0"/>
      <w:marTop w:val="0"/>
      <w:marBottom w:val="0"/>
      <w:divBdr>
        <w:top w:val="none" w:sz="0" w:space="0" w:color="auto"/>
        <w:left w:val="none" w:sz="0" w:space="0" w:color="auto"/>
        <w:bottom w:val="none" w:sz="0" w:space="0" w:color="auto"/>
        <w:right w:val="none" w:sz="0" w:space="0" w:color="auto"/>
      </w:divBdr>
    </w:div>
    <w:div w:id="557741313">
      <w:bodyDiv w:val="1"/>
      <w:marLeft w:val="0"/>
      <w:marRight w:val="0"/>
      <w:marTop w:val="0"/>
      <w:marBottom w:val="0"/>
      <w:divBdr>
        <w:top w:val="none" w:sz="0" w:space="0" w:color="auto"/>
        <w:left w:val="none" w:sz="0" w:space="0" w:color="auto"/>
        <w:bottom w:val="none" w:sz="0" w:space="0" w:color="auto"/>
        <w:right w:val="none" w:sz="0" w:space="0" w:color="auto"/>
      </w:divBdr>
      <w:divsChild>
        <w:div w:id="97144148">
          <w:marLeft w:val="0"/>
          <w:marRight w:val="0"/>
          <w:marTop w:val="0"/>
          <w:marBottom w:val="0"/>
          <w:divBdr>
            <w:top w:val="none" w:sz="0" w:space="0" w:color="auto"/>
            <w:left w:val="none" w:sz="0" w:space="0" w:color="auto"/>
            <w:bottom w:val="none" w:sz="0" w:space="0" w:color="auto"/>
            <w:right w:val="none" w:sz="0" w:space="0" w:color="auto"/>
          </w:divBdr>
        </w:div>
        <w:div w:id="617025867">
          <w:marLeft w:val="0"/>
          <w:marRight w:val="0"/>
          <w:marTop w:val="0"/>
          <w:marBottom w:val="0"/>
          <w:divBdr>
            <w:top w:val="none" w:sz="0" w:space="0" w:color="auto"/>
            <w:left w:val="none" w:sz="0" w:space="0" w:color="auto"/>
            <w:bottom w:val="none" w:sz="0" w:space="0" w:color="auto"/>
            <w:right w:val="none" w:sz="0" w:space="0" w:color="auto"/>
          </w:divBdr>
        </w:div>
        <w:div w:id="995649443">
          <w:marLeft w:val="0"/>
          <w:marRight w:val="0"/>
          <w:marTop w:val="0"/>
          <w:marBottom w:val="0"/>
          <w:divBdr>
            <w:top w:val="none" w:sz="0" w:space="0" w:color="auto"/>
            <w:left w:val="none" w:sz="0" w:space="0" w:color="auto"/>
            <w:bottom w:val="none" w:sz="0" w:space="0" w:color="auto"/>
            <w:right w:val="none" w:sz="0" w:space="0" w:color="auto"/>
          </w:divBdr>
        </w:div>
        <w:div w:id="1997220710">
          <w:marLeft w:val="0"/>
          <w:marRight w:val="0"/>
          <w:marTop w:val="0"/>
          <w:marBottom w:val="0"/>
          <w:divBdr>
            <w:top w:val="none" w:sz="0" w:space="0" w:color="auto"/>
            <w:left w:val="none" w:sz="0" w:space="0" w:color="auto"/>
            <w:bottom w:val="none" w:sz="0" w:space="0" w:color="auto"/>
            <w:right w:val="none" w:sz="0" w:space="0" w:color="auto"/>
          </w:divBdr>
        </w:div>
        <w:div w:id="2120680112">
          <w:marLeft w:val="0"/>
          <w:marRight w:val="0"/>
          <w:marTop w:val="0"/>
          <w:marBottom w:val="0"/>
          <w:divBdr>
            <w:top w:val="none" w:sz="0" w:space="0" w:color="auto"/>
            <w:left w:val="none" w:sz="0" w:space="0" w:color="auto"/>
            <w:bottom w:val="none" w:sz="0" w:space="0" w:color="auto"/>
            <w:right w:val="none" w:sz="0" w:space="0" w:color="auto"/>
          </w:divBdr>
        </w:div>
      </w:divsChild>
    </w:div>
    <w:div w:id="580215924">
      <w:bodyDiv w:val="1"/>
      <w:marLeft w:val="0"/>
      <w:marRight w:val="0"/>
      <w:marTop w:val="0"/>
      <w:marBottom w:val="0"/>
      <w:divBdr>
        <w:top w:val="none" w:sz="0" w:space="0" w:color="auto"/>
        <w:left w:val="none" w:sz="0" w:space="0" w:color="auto"/>
        <w:bottom w:val="none" w:sz="0" w:space="0" w:color="auto"/>
        <w:right w:val="none" w:sz="0" w:space="0" w:color="auto"/>
      </w:divBdr>
    </w:div>
    <w:div w:id="582759322">
      <w:bodyDiv w:val="1"/>
      <w:marLeft w:val="0"/>
      <w:marRight w:val="0"/>
      <w:marTop w:val="0"/>
      <w:marBottom w:val="0"/>
      <w:divBdr>
        <w:top w:val="none" w:sz="0" w:space="0" w:color="auto"/>
        <w:left w:val="none" w:sz="0" w:space="0" w:color="auto"/>
        <w:bottom w:val="none" w:sz="0" w:space="0" w:color="auto"/>
        <w:right w:val="none" w:sz="0" w:space="0" w:color="auto"/>
      </w:divBdr>
    </w:div>
    <w:div w:id="589972632">
      <w:bodyDiv w:val="1"/>
      <w:marLeft w:val="0"/>
      <w:marRight w:val="0"/>
      <w:marTop w:val="0"/>
      <w:marBottom w:val="0"/>
      <w:divBdr>
        <w:top w:val="none" w:sz="0" w:space="0" w:color="auto"/>
        <w:left w:val="none" w:sz="0" w:space="0" w:color="auto"/>
        <w:bottom w:val="none" w:sz="0" w:space="0" w:color="auto"/>
        <w:right w:val="none" w:sz="0" w:space="0" w:color="auto"/>
      </w:divBdr>
    </w:div>
    <w:div w:id="592931039">
      <w:bodyDiv w:val="1"/>
      <w:marLeft w:val="0"/>
      <w:marRight w:val="0"/>
      <w:marTop w:val="0"/>
      <w:marBottom w:val="0"/>
      <w:divBdr>
        <w:top w:val="none" w:sz="0" w:space="0" w:color="auto"/>
        <w:left w:val="none" w:sz="0" w:space="0" w:color="auto"/>
        <w:bottom w:val="none" w:sz="0" w:space="0" w:color="auto"/>
        <w:right w:val="none" w:sz="0" w:space="0" w:color="auto"/>
      </w:divBdr>
    </w:div>
    <w:div w:id="605427998">
      <w:bodyDiv w:val="1"/>
      <w:marLeft w:val="0"/>
      <w:marRight w:val="0"/>
      <w:marTop w:val="0"/>
      <w:marBottom w:val="0"/>
      <w:divBdr>
        <w:top w:val="none" w:sz="0" w:space="0" w:color="auto"/>
        <w:left w:val="none" w:sz="0" w:space="0" w:color="auto"/>
        <w:bottom w:val="none" w:sz="0" w:space="0" w:color="auto"/>
        <w:right w:val="none" w:sz="0" w:space="0" w:color="auto"/>
      </w:divBdr>
    </w:div>
    <w:div w:id="632757357">
      <w:bodyDiv w:val="1"/>
      <w:marLeft w:val="0"/>
      <w:marRight w:val="0"/>
      <w:marTop w:val="0"/>
      <w:marBottom w:val="0"/>
      <w:divBdr>
        <w:top w:val="none" w:sz="0" w:space="0" w:color="auto"/>
        <w:left w:val="none" w:sz="0" w:space="0" w:color="auto"/>
        <w:bottom w:val="none" w:sz="0" w:space="0" w:color="auto"/>
        <w:right w:val="none" w:sz="0" w:space="0" w:color="auto"/>
      </w:divBdr>
    </w:div>
    <w:div w:id="667245963">
      <w:bodyDiv w:val="1"/>
      <w:marLeft w:val="0"/>
      <w:marRight w:val="0"/>
      <w:marTop w:val="0"/>
      <w:marBottom w:val="0"/>
      <w:divBdr>
        <w:top w:val="none" w:sz="0" w:space="0" w:color="auto"/>
        <w:left w:val="none" w:sz="0" w:space="0" w:color="auto"/>
        <w:bottom w:val="none" w:sz="0" w:space="0" w:color="auto"/>
        <w:right w:val="none" w:sz="0" w:space="0" w:color="auto"/>
      </w:divBdr>
    </w:div>
    <w:div w:id="701171057">
      <w:bodyDiv w:val="1"/>
      <w:marLeft w:val="0"/>
      <w:marRight w:val="0"/>
      <w:marTop w:val="0"/>
      <w:marBottom w:val="0"/>
      <w:divBdr>
        <w:top w:val="none" w:sz="0" w:space="0" w:color="auto"/>
        <w:left w:val="none" w:sz="0" w:space="0" w:color="auto"/>
        <w:bottom w:val="none" w:sz="0" w:space="0" w:color="auto"/>
        <w:right w:val="none" w:sz="0" w:space="0" w:color="auto"/>
      </w:divBdr>
    </w:div>
    <w:div w:id="714549194">
      <w:bodyDiv w:val="1"/>
      <w:marLeft w:val="0"/>
      <w:marRight w:val="0"/>
      <w:marTop w:val="0"/>
      <w:marBottom w:val="0"/>
      <w:divBdr>
        <w:top w:val="none" w:sz="0" w:space="0" w:color="auto"/>
        <w:left w:val="none" w:sz="0" w:space="0" w:color="auto"/>
        <w:bottom w:val="none" w:sz="0" w:space="0" w:color="auto"/>
        <w:right w:val="none" w:sz="0" w:space="0" w:color="auto"/>
      </w:divBdr>
    </w:div>
    <w:div w:id="726957586">
      <w:bodyDiv w:val="1"/>
      <w:marLeft w:val="0"/>
      <w:marRight w:val="0"/>
      <w:marTop w:val="0"/>
      <w:marBottom w:val="0"/>
      <w:divBdr>
        <w:top w:val="none" w:sz="0" w:space="0" w:color="auto"/>
        <w:left w:val="none" w:sz="0" w:space="0" w:color="auto"/>
        <w:bottom w:val="none" w:sz="0" w:space="0" w:color="auto"/>
        <w:right w:val="none" w:sz="0" w:space="0" w:color="auto"/>
      </w:divBdr>
    </w:div>
    <w:div w:id="728891679">
      <w:bodyDiv w:val="1"/>
      <w:marLeft w:val="0"/>
      <w:marRight w:val="0"/>
      <w:marTop w:val="0"/>
      <w:marBottom w:val="0"/>
      <w:divBdr>
        <w:top w:val="none" w:sz="0" w:space="0" w:color="auto"/>
        <w:left w:val="none" w:sz="0" w:space="0" w:color="auto"/>
        <w:bottom w:val="none" w:sz="0" w:space="0" w:color="auto"/>
        <w:right w:val="none" w:sz="0" w:space="0" w:color="auto"/>
      </w:divBdr>
      <w:divsChild>
        <w:div w:id="864944746">
          <w:marLeft w:val="0"/>
          <w:marRight w:val="0"/>
          <w:marTop w:val="27"/>
          <w:marBottom w:val="27"/>
          <w:divBdr>
            <w:top w:val="none" w:sz="0" w:space="0" w:color="auto"/>
            <w:left w:val="none" w:sz="0" w:space="0" w:color="auto"/>
            <w:bottom w:val="none" w:sz="0" w:space="0" w:color="auto"/>
            <w:right w:val="none" w:sz="0" w:space="0" w:color="auto"/>
          </w:divBdr>
        </w:div>
      </w:divsChild>
    </w:div>
    <w:div w:id="729812971">
      <w:bodyDiv w:val="1"/>
      <w:marLeft w:val="0"/>
      <w:marRight w:val="0"/>
      <w:marTop w:val="0"/>
      <w:marBottom w:val="0"/>
      <w:divBdr>
        <w:top w:val="none" w:sz="0" w:space="0" w:color="auto"/>
        <w:left w:val="none" w:sz="0" w:space="0" w:color="auto"/>
        <w:bottom w:val="none" w:sz="0" w:space="0" w:color="auto"/>
        <w:right w:val="none" w:sz="0" w:space="0" w:color="auto"/>
      </w:divBdr>
    </w:div>
    <w:div w:id="732511795">
      <w:bodyDiv w:val="1"/>
      <w:marLeft w:val="0"/>
      <w:marRight w:val="0"/>
      <w:marTop w:val="0"/>
      <w:marBottom w:val="0"/>
      <w:divBdr>
        <w:top w:val="none" w:sz="0" w:space="0" w:color="auto"/>
        <w:left w:val="none" w:sz="0" w:space="0" w:color="auto"/>
        <w:bottom w:val="none" w:sz="0" w:space="0" w:color="auto"/>
        <w:right w:val="none" w:sz="0" w:space="0" w:color="auto"/>
      </w:divBdr>
    </w:div>
    <w:div w:id="761141298">
      <w:bodyDiv w:val="1"/>
      <w:marLeft w:val="0"/>
      <w:marRight w:val="0"/>
      <w:marTop w:val="0"/>
      <w:marBottom w:val="0"/>
      <w:divBdr>
        <w:top w:val="none" w:sz="0" w:space="0" w:color="auto"/>
        <w:left w:val="none" w:sz="0" w:space="0" w:color="auto"/>
        <w:bottom w:val="none" w:sz="0" w:space="0" w:color="auto"/>
        <w:right w:val="none" w:sz="0" w:space="0" w:color="auto"/>
      </w:divBdr>
    </w:div>
    <w:div w:id="795102419">
      <w:bodyDiv w:val="1"/>
      <w:marLeft w:val="0"/>
      <w:marRight w:val="0"/>
      <w:marTop w:val="0"/>
      <w:marBottom w:val="0"/>
      <w:divBdr>
        <w:top w:val="none" w:sz="0" w:space="0" w:color="auto"/>
        <w:left w:val="none" w:sz="0" w:space="0" w:color="auto"/>
        <w:bottom w:val="none" w:sz="0" w:space="0" w:color="auto"/>
        <w:right w:val="none" w:sz="0" w:space="0" w:color="auto"/>
      </w:divBdr>
    </w:div>
    <w:div w:id="866404651">
      <w:bodyDiv w:val="1"/>
      <w:marLeft w:val="0"/>
      <w:marRight w:val="0"/>
      <w:marTop w:val="0"/>
      <w:marBottom w:val="0"/>
      <w:divBdr>
        <w:top w:val="none" w:sz="0" w:space="0" w:color="auto"/>
        <w:left w:val="none" w:sz="0" w:space="0" w:color="auto"/>
        <w:bottom w:val="none" w:sz="0" w:space="0" w:color="auto"/>
        <w:right w:val="none" w:sz="0" w:space="0" w:color="auto"/>
      </w:divBdr>
    </w:div>
    <w:div w:id="898639193">
      <w:bodyDiv w:val="1"/>
      <w:marLeft w:val="0"/>
      <w:marRight w:val="0"/>
      <w:marTop w:val="0"/>
      <w:marBottom w:val="0"/>
      <w:divBdr>
        <w:top w:val="none" w:sz="0" w:space="0" w:color="auto"/>
        <w:left w:val="none" w:sz="0" w:space="0" w:color="auto"/>
        <w:bottom w:val="none" w:sz="0" w:space="0" w:color="auto"/>
        <w:right w:val="none" w:sz="0" w:space="0" w:color="auto"/>
      </w:divBdr>
    </w:div>
    <w:div w:id="918488706">
      <w:bodyDiv w:val="1"/>
      <w:marLeft w:val="0"/>
      <w:marRight w:val="0"/>
      <w:marTop w:val="0"/>
      <w:marBottom w:val="0"/>
      <w:divBdr>
        <w:top w:val="none" w:sz="0" w:space="0" w:color="auto"/>
        <w:left w:val="none" w:sz="0" w:space="0" w:color="auto"/>
        <w:bottom w:val="none" w:sz="0" w:space="0" w:color="auto"/>
        <w:right w:val="none" w:sz="0" w:space="0" w:color="auto"/>
      </w:divBdr>
    </w:div>
    <w:div w:id="948312429">
      <w:bodyDiv w:val="1"/>
      <w:marLeft w:val="0"/>
      <w:marRight w:val="0"/>
      <w:marTop w:val="0"/>
      <w:marBottom w:val="0"/>
      <w:divBdr>
        <w:top w:val="none" w:sz="0" w:space="0" w:color="auto"/>
        <w:left w:val="none" w:sz="0" w:space="0" w:color="auto"/>
        <w:bottom w:val="none" w:sz="0" w:space="0" w:color="auto"/>
        <w:right w:val="none" w:sz="0" w:space="0" w:color="auto"/>
      </w:divBdr>
    </w:div>
    <w:div w:id="949430924">
      <w:bodyDiv w:val="1"/>
      <w:marLeft w:val="0"/>
      <w:marRight w:val="0"/>
      <w:marTop w:val="0"/>
      <w:marBottom w:val="0"/>
      <w:divBdr>
        <w:top w:val="none" w:sz="0" w:space="0" w:color="auto"/>
        <w:left w:val="none" w:sz="0" w:space="0" w:color="auto"/>
        <w:bottom w:val="none" w:sz="0" w:space="0" w:color="auto"/>
        <w:right w:val="none" w:sz="0" w:space="0" w:color="auto"/>
      </w:divBdr>
      <w:divsChild>
        <w:div w:id="1433746841">
          <w:marLeft w:val="0"/>
          <w:marRight w:val="0"/>
          <w:marTop w:val="27"/>
          <w:marBottom w:val="27"/>
          <w:divBdr>
            <w:top w:val="none" w:sz="0" w:space="0" w:color="auto"/>
            <w:left w:val="none" w:sz="0" w:space="0" w:color="auto"/>
            <w:bottom w:val="none" w:sz="0" w:space="0" w:color="auto"/>
            <w:right w:val="none" w:sz="0" w:space="0" w:color="auto"/>
          </w:divBdr>
        </w:div>
      </w:divsChild>
    </w:div>
    <w:div w:id="977491407">
      <w:bodyDiv w:val="1"/>
      <w:marLeft w:val="0"/>
      <w:marRight w:val="0"/>
      <w:marTop w:val="0"/>
      <w:marBottom w:val="0"/>
      <w:divBdr>
        <w:top w:val="none" w:sz="0" w:space="0" w:color="auto"/>
        <w:left w:val="none" w:sz="0" w:space="0" w:color="auto"/>
        <w:bottom w:val="none" w:sz="0" w:space="0" w:color="auto"/>
        <w:right w:val="none" w:sz="0" w:space="0" w:color="auto"/>
      </w:divBdr>
    </w:div>
    <w:div w:id="999238923">
      <w:bodyDiv w:val="1"/>
      <w:marLeft w:val="0"/>
      <w:marRight w:val="0"/>
      <w:marTop w:val="0"/>
      <w:marBottom w:val="0"/>
      <w:divBdr>
        <w:top w:val="none" w:sz="0" w:space="0" w:color="auto"/>
        <w:left w:val="none" w:sz="0" w:space="0" w:color="auto"/>
        <w:bottom w:val="none" w:sz="0" w:space="0" w:color="auto"/>
        <w:right w:val="none" w:sz="0" w:space="0" w:color="auto"/>
      </w:divBdr>
    </w:div>
    <w:div w:id="1003816992">
      <w:bodyDiv w:val="1"/>
      <w:marLeft w:val="0"/>
      <w:marRight w:val="0"/>
      <w:marTop w:val="0"/>
      <w:marBottom w:val="0"/>
      <w:divBdr>
        <w:top w:val="none" w:sz="0" w:space="0" w:color="auto"/>
        <w:left w:val="none" w:sz="0" w:space="0" w:color="auto"/>
        <w:bottom w:val="none" w:sz="0" w:space="0" w:color="auto"/>
        <w:right w:val="none" w:sz="0" w:space="0" w:color="auto"/>
      </w:divBdr>
    </w:div>
    <w:div w:id="1051228859">
      <w:bodyDiv w:val="1"/>
      <w:marLeft w:val="0"/>
      <w:marRight w:val="0"/>
      <w:marTop w:val="0"/>
      <w:marBottom w:val="0"/>
      <w:divBdr>
        <w:top w:val="none" w:sz="0" w:space="0" w:color="auto"/>
        <w:left w:val="none" w:sz="0" w:space="0" w:color="auto"/>
        <w:bottom w:val="none" w:sz="0" w:space="0" w:color="auto"/>
        <w:right w:val="none" w:sz="0" w:space="0" w:color="auto"/>
      </w:divBdr>
    </w:div>
    <w:div w:id="1066490804">
      <w:bodyDiv w:val="1"/>
      <w:marLeft w:val="0"/>
      <w:marRight w:val="0"/>
      <w:marTop w:val="0"/>
      <w:marBottom w:val="0"/>
      <w:divBdr>
        <w:top w:val="none" w:sz="0" w:space="0" w:color="auto"/>
        <w:left w:val="none" w:sz="0" w:space="0" w:color="auto"/>
        <w:bottom w:val="none" w:sz="0" w:space="0" w:color="auto"/>
        <w:right w:val="none" w:sz="0" w:space="0" w:color="auto"/>
      </w:divBdr>
    </w:div>
    <w:div w:id="1075585287">
      <w:bodyDiv w:val="1"/>
      <w:marLeft w:val="0"/>
      <w:marRight w:val="0"/>
      <w:marTop w:val="0"/>
      <w:marBottom w:val="0"/>
      <w:divBdr>
        <w:top w:val="none" w:sz="0" w:space="0" w:color="auto"/>
        <w:left w:val="none" w:sz="0" w:space="0" w:color="auto"/>
        <w:bottom w:val="none" w:sz="0" w:space="0" w:color="auto"/>
        <w:right w:val="none" w:sz="0" w:space="0" w:color="auto"/>
      </w:divBdr>
    </w:div>
    <w:div w:id="1092554787">
      <w:bodyDiv w:val="1"/>
      <w:marLeft w:val="0"/>
      <w:marRight w:val="0"/>
      <w:marTop w:val="0"/>
      <w:marBottom w:val="0"/>
      <w:divBdr>
        <w:top w:val="none" w:sz="0" w:space="0" w:color="auto"/>
        <w:left w:val="none" w:sz="0" w:space="0" w:color="auto"/>
        <w:bottom w:val="none" w:sz="0" w:space="0" w:color="auto"/>
        <w:right w:val="none" w:sz="0" w:space="0" w:color="auto"/>
      </w:divBdr>
    </w:div>
    <w:div w:id="1112288362">
      <w:bodyDiv w:val="1"/>
      <w:marLeft w:val="0"/>
      <w:marRight w:val="0"/>
      <w:marTop w:val="0"/>
      <w:marBottom w:val="0"/>
      <w:divBdr>
        <w:top w:val="none" w:sz="0" w:space="0" w:color="auto"/>
        <w:left w:val="none" w:sz="0" w:space="0" w:color="auto"/>
        <w:bottom w:val="none" w:sz="0" w:space="0" w:color="auto"/>
        <w:right w:val="none" w:sz="0" w:space="0" w:color="auto"/>
      </w:divBdr>
    </w:div>
    <w:div w:id="1124466994">
      <w:bodyDiv w:val="1"/>
      <w:marLeft w:val="0"/>
      <w:marRight w:val="0"/>
      <w:marTop w:val="0"/>
      <w:marBottom w:val="0"/>
      <w:divBdr>
        <w:top w:val="none" w:sz="0" w:space="0" w:color="auto"/>
        <w:left w:val="none" w:sz="0" w:space="0" w:color="auto"/>
        <w:bottom w:val="none" w:sz="0" w:space="0" w:color="auto"/>
        <w:right w:val="none" w:sz="0" w:space="0" w:color="auto"/>
      </w:divBdr>
    </w:div>
    <w:div w:id="1131554051">
      <w:bodyDiv w:val="1"/>
      <w:marLeft w:val="0"/>
      <w:marRight w:val="0"/>
      <w:marTop w:val="0"/>
      <w:marBottom w:val="0"/>
      <w:divBdr>
        <w:top w:val="none" w:sz="0" w:space="0" w:color="auto"/>
        <w:left w:val="none" w:sz="0" w:space="0" w:color="auto"/>
        <w:bottom w:val="none" w:sz="0" w:space="0" w:color="auto"/>
        <w:right w:val="none" w:sz="0" w:space="0" w:color="auto"/>
      </w:divBdr>
    </w:div>
    <w:div w:id="1141846294">
      <w:bodyDiv w:val="1"/>
      <w:marLeft w:val="0"/>
      <w:marRight w:val="0"/>
      <w:marTop w:val="0"/>
      <w:marBottom w:val="0"/>
      <w:divBdr>
        <w:top w:val="none" w:sz="0" w:space="0" w:color="auto"/>
        <w:left w:val="none" w:sz="0" w:space="0" w:color="auto"/>
        <w:bottom w:val="none" w:sz="0" w:space="0" w:color="auto"/>
        <w:right w:val="none" w:sz="0" w:space="0" w:color="auto"/>
      </w:divBdr>
    </w:div>
    <w:div w:id="1151756531">
      <w:bodyDiv w:val="1"/>
      <w:marLeft w:val="0"/>
      <w:marRight w:val="0"/>
      <w:marTop w:val="0"/>
      <w:marBottom w:val="0"/>
      <w:divBdr>
        <w:top w:val="none" w:sz="0" w:space="0" w:color="auto"/>
        <w:left w:val="none" w:sz="0" w:space="0" w:color="auto"/>
        <w:bottom w:val="none" w:sz="0" w:space="0" w:color="auto"/>
        <w:right w:val="none" w:sz="0" w:space="0" w:color="auto"/>
      </w:divBdr>
    </w:div>
    <w:div w:id="1173836485">
      <w:bodyDiv w:val="1"/>
      <w:marLeft w:val="0"/>
      <w:marRight w:val="0"/>
      <w:marTop w:val="0"/>
      <w:marBottom w:val="0"/>
      <w:divBdr>
        <w:top w:val="none" w:sz="0" w:space="0" w:color="auto"/>
        <w:left w:val="none" w:sz="0" w:space="0" w:color="auto"/>
        <w:bottom w:val="none" w:sz="0" w:space="0" w:color="auto"/>
        <w:right w:val="none" w:sz="0" w:space="0" w:color="auto"/>
      </w:divBdr>
    </w:div>
    <w:div w:id="1180969726">
      <w:bodyDiv w:val="1"/>
      <w:marLeft w:val="0"/>
      <w:marRight w:val="0"/>
      <w:marTop w:val="0"/>
      <w:marBottom w:val="0"/>
      <w:divBdr>
        <w:top w:val="none" w:sz="0" w:space="0" w:color="auto"/>
        <w:left w:val="none" w:sz="0" w:space="0" w:color="auto"/>
        <w:bottom w:val="none" w:sz="0" w:space="0" w:color="auto"/>
        <w:right w:val="none" w:sz="0" w:space="0" w:color="auto"/>
      </w:divBdr>
    </w:div>
    <w:div w:id="1187867392">
      <w:bodyDiv w:val="1"/>
      <w:marLeft w:val="0"/>
      <w:marRight w:val="0"/>
      <w:marTop w:val="0"/>
      <w:marBottom w:val="0"/>
      <w:divBdr>
        <w:top w:val="none" w:sz="0" w:space="0" w:color="auto"/>
        <w:left w:val="none" w:sz="0" w:space="0" w:color="auto"/>
        <w:bottom w:val="none" w:sz="0" w:space="0" w:color="auto"/>
        <w:right w:val="none" w:sz="0" w:space="0" w:color="auto"/>
      </w:divBdr>
      <w:divsChild>
        <w:div w:id="1001352475">
          <w:marLeft w:val="0"/>
          <w:marRight w:val="0"/>
          <w:marTop w:val="27"/>
          <w:marBottom w:val="27"/>
          <w:divBdr>
            <w:top w:val="none" w:sz="0" w:space="0" w:color="auto"/>
            <w:left w:val="none" w:sz="0" w:space="0" w:color="auto"/>
            <w:bottom w:val="none" w:sz="0" w:space="0" w:color="auto"/>
            <w:right w:val="none" w:sz="0" w:space="0" w:color="auto"/>
          </w:divBdr>
        </w:div>
      </w:divsChild>
    </w:div>
    <w:div w:id="1201014338">
      <w:bodyDiv w:val="1"/>
      <w:marLeft w:val="0"/>
      <w:marRight w:val="0"/>
      <w:marTop w:val="0"/>
      <w:marBottom w:val="0"/>
      <w:divBdr>
        <w:top w:val="none" w:sz="0" w:space="0" w:color="auto"/>
        <w:left w:val="none" w:sz="0" w:space="0" w:color="auto"/>
        <w:bottom w:val="none" w:sz="0" w:space="0" w:color="auto"/>
        <w:right w:val="none" w:sz="0" w:space="0" w:color="auto"/>
      </w:divBdr>
    </w:div>
    <w:div w:id="1205486427">
      <w:bodyDiv w:val="1"/>
      <w:marLeft w:val="0"/>
      <w:marRight w:val="0"/>
      <w:marTop w:val="0"/>
      <w:marBottom w:val="0"/>
      <w:divBdr>
        <w:top w:val="none" w:sz="0" w:space="0" w:color="auto"/>
        <w:left w:val="none" w:sz="0" w:space="0" w:color="auto"/>
        <w:bottom w:val="none" w:sz="0" w:space="0" w:color="auto"/>
        <w:right w:val="none" w:sz="0" w:space="0" w:color="auto"/>
      </w:divBdr>
    </w:div>
    <w:div w:id="1205875089">
      <w:bodyDiv w:val="1"/>
      <w:marLeft w:val="0"/>
      <w:marRight w:val="0"/>
      <w:marTop w:val="0"/>
      <w:marBottom w:val="0"/>
      <w:divBdr>
        <w:top w:val="none" w:sz="0" w:space="0" w:color="auto"/>
        <w:left w:val="none" w:sz="0" w:space="0" w:color="auto"/>
        <w:bottom w:val="none" w:sz="0" w:space="0" w:color="auto"/>
        <w:right w:val="none" w:sz="0" w:space="0" w:color="auto"/>
      </w:divBdr>
    </w:div>
    <w:div w:id="1223755662">
      <w:bodyDiv w:val="1"/>
      <w:marLeft w:val="0"/>
      <w:marRight w:val="0"/>
      <w:marTop w:val="0"/>
      <w:marBottom w:val="0"/>
      <w:divBdr>
        <w:top w:val="none" w:sz="0" w:space="0" w:color="auto"/>
        <w:left w:val="none" w:sz="0" w:space="0" w:color="auto"/>
        <w:bottom w:val="none" w:sz="0" w:space="0" w:color="auto"/>
        <w:right w:val="none" w:sz="0" w:space="0" w:color="auto"/>
      </w:divBdr>
    </w:div>
    <w:div w:id="1256786009">
      <w:bodyDiv w:val="1"/>
      <w:marLeft w:val="0"/>
      <w:marRight w:val="0"/>
      <w:marTop w:val="0"/>
      <w:marBottom w:val="0"/>
      <w:divBdr>
        <w:top w:val="none" w:sz="0" w:space="0" w:color="auto"/>
        <w:left w:val="none" w:sz="0" w:space="0" w:color="auto"/>
        <w:bottom w:val="none" w:sz="0" w:space="0" w:color="auto"/>
        <w:right w:val="none" w:sz="0" w:space="0" w:color="auto"/>
      </w:divBdr>
    </w:div>
    <w:div w:id="1262448124">
      <w:bodyDiv w:val="1"/>
      <w:marLeft w:val="0"/>
      <w:marRight w:val="0"/>
      <w:marTop w:val="0"/>
      <w:marBottom w:val="0"/>
      <w:divBdr>
        <w:top w:val="none" w:sz="0" w:space="0" w:color="auto"/>
        <w:left w:val="none" w:sz="0" w:space="0" w:color="auto"/>
        <w:bottom w:val="none" w:sz="0" w:space="0" w:color="auto"/>
        <w:right w:val="none" w:sz="0" w:space="0" w:color="auto"/>
      </w:divBdr>
    </w:div>
    <w:div w:id="1274556666">
      <w:bodyDiv w:val="1"/>
      <w:marLeft w:val="0"/>
      <w:marRight w:val="0"/>
      <w:marTop w:val="0"/>
      <w:marBottom w:val="0"/>
      <w:divBdr>
        <w:top w:val="none" w:sz="0" w:space="0" w:color="auto"/>
        <w:left w:val="none" w:sz="0" w:space="0" w:color="auto"/>
        <w:bottom w:val="none" w:sz="0" w:space="0" w:color="auto"/>
        <w:right w:val="none" w:sz="0" w:space="0" w:color="auto"/>
      </w:divBdr>
    </w:div>
    <w:div w:id="1277100077">
      <w:bodyDiv w:val="1"/>
      <w:marLeft w:val="0"/>
      <w:marRight w:val="0"/>
      <w:marTop w:val="0"/>
      <w:marBottom w:val="0"/>
      <w:divBdr>
        <w:top w:val="none" w:sz="0" w:space="0" w:color="auto"/>
        <w:left w:val="none" w:sz="0" w:space="0" w:color="auto"/>
        <w:bottom w:val="none" w:sz="0" w:space="0" w:color="auto"/>
        <w:right w:val="none" w:sz="0" w:space="0" w:color="auto"/>
      </w:divBdr>
      <w:divsChild>
        <w:div w:id="1945645895">
          <w:marLeft w:val="0"/>
          <w:marRight w:val="0"/>
          <w:marTop w:val="27"/>
          <w:marBottom w:val="27"/>
          <w:divBdr>
            <w:top w:val="none" w:sz="0" w:space="0" w:color="auto"/>
            <w:left w:val="none" w:sz="0" w:space="0" w:color="auto"/>
            <w:bottom w:val="none" w:sz="0" w:space="0" w:color="auto"/>
            <w:right w:val="none" w:sz="0" w:space="0" w:color="auto"/>
          </w:divBdr>
        </w:div>
      </w:divsChild>
    </w:div>
    <w:div w:id="1278440366">
      <w:bodyDiv w:val="1"/>
      <w:marLeft w:val="0"/>
      <w:marRight w:val="0"/>
      <w:marTop w:val="0"/>
      <w:marBottom w:val="0"/>
      <w:divBdr>
        <w:top w:val="none" w:sz="0" w:space="0" w:color="auto"/>
        <w:left w:val="none" w:sz="0" w:space="0" w:color="auto"/>
        <w:bottom w:val="none" w:sz="0" w:space="0" w:color="auto"/>
        <w:right w:val="none" w:sz="0" w:space="0" w:color="auto"/>
      </w:divBdr>
    </w:div>
    <w:div w:id="1289046122">
      <w:bodyDiv w:val="1"/>
      <w:marLeft w:val="0"/>
      <w:marRight w:val="0"/>
      <w:marTop w:val="0"/>
      <w:marBottom w:val="0"/>
      <w:divBdr>
        <w:top w:val="none" w:sz="0" w:space="0" w:color="auto"/>
        <w:left w:val="none" w:sz="0" w:space="0" w:color="auto"/>
        <w:bottom w:val="none" w:sz="0" w:space="0" w:color="auto"/>
        <w:right w:val="none" w:sz="0" w:space="0" w:color="auto"/>
      </w:divBdr>
    </w:div>
    <w:div w:id="1318614266">
      <w:bodyDiv w:val="1"/>
      <w:marLeft w:val="0"/>
      <w:marRight w:val="0"/>
      <w:marTop w:val="0"/>
      <w:marBottom w:val="0"/>
      <w:divBdr>
        <w:top w:val="none" w:sz="0" w:space="0" w:color="auto"/>
        <w:left w:val="none" w:sz="0" w:space="0" w:color="auto"/>
        <w:bottom w:val="none" w:sz="0" w:space="0" w:color="auto"/>
        <w:right w:val="none" w:sz="0" w:space="0" w:color="auto"/>
      </w:divBdr>
    </w:div>
    <w:div w:id="1330446711">
      <w:bodyDiv w:val="1"/>
      <w:marLeft w:val="0"/>
      <w:marRight w:val="0"/>
      <w:marTop w:val="0"/>
      <w:marBottom w:val="0"/>
      <w:divBdr>
        <w:top w:val="none" w:sz="0" w:space="0" w:color="auto"/>
        <w:left w:val="none" w:sz="0" w:space="0" w:color="auto"/>
        <w:bottom w:val="none" w:sz="0" w:space="0" w:color="auto"/>
        <w:right w:val="none" w:sz="0" w:space="0" w:color="auto"/>
      </w:divBdr>
    </w:div>
    <w:div w:id="1358655180">
      <w:bodyDiv w:val="1"/>
      <w:marLeft w:val="0"/>
      <w:marRight w:val="0"/>
      <w:marTop w:val="0"/>
      <w:marBottom w:val="0"/>
      <w:divBdr>
        <w:top w:val="none" w:sz="0" w:space="0" w:color="auto"/>
        <w:left w:val="none" w:sz="0" w:space="0" w:color="auto"/>
        <w:bottom w:val="none" w:sz="0" w:space="0" w:color="auto"/>
        <w:right w:val="none" w:sz="0" w:space="0" w:color="auto"/>
      </w:divBdr>
    </w:div>
    <w:div w:id="1371875744">
      <w:bodyDiv w:val="1"/>
      <w:marLeft w:val="0"/>
      <w:marRight w:val="0"/>
      <w:marTop w:val="0"/>
      <w:marBottom w:val="0"/>
      <w:divBdr>
        <w:top w:val="none" w:sz="0" w:space="0" w:color="auto"/>
        <w:left w:val="none" w:sz="0" w:space="0" w:color="auto"/>
        <w:bottom w:val="none" w:sz="0" w:space="0" w:color="auto"/>
        <w:right w:val="none" w:sz="0" w:space="0" w:color="auto"/>
      </w:divBdr>
    </w:div>
    <w:div w:id="1398429700">
      <w:bodyDiv w:val="1"/>
      <w:marLeft w:val="0"/>
      <w:marRight w:val="0"/>
      <w:marTop w:val="0"/>
      <w:marBottom w:val="0"/>
      <w:divBdr>
        <w:top w:val="none" w:sz="0" w:space="0" w:color="auto"/>
        <w:left w:val="none" w:sz="0" w:space="0" w:color="auto"/>
        <w:bottom w:val="none" w:sz="0" w:space="0" w:color="auto"/>
        <w:right w:val="none" w:sz="0" w:space="0" w:color="auto"/>
      </w:divBdr>
    </w:div>
    <w:div w:id="1402945186">
      <w:bodyDiv w:val="1"/>
      <w:marLeft w:val="0"/>
      <w:marRight w:val="0"/>
      <w:marTop w:val="0"/>
      <w:marBottom w:val="0"/>
      <w:divBdr>
        <w:top w:val="none" w:sz="0" w:space="0" w:color="auto"/>
        <w:left w:val="none" w:sz="0" w:space="0" w:color="auto"/>
        <w:bottom w:val="none" w:sz="0" w:space="0" w:color="auto"/>
        <w:right w:val="none" w:sz="0" w:space="0" w:color="auto"/>
      </w:divBdr>
    </w:div>
    <w:div w:id="1413699182">
      <w:bodyDiv w:val="1"/>
      <w:marLeft w:val="0"/>
      <w:marRight w:val="0"/>
      <w:marTop w:val="0"/>
      <w:marBottom w:val="0"/>
      <w:divBdr>
        <w:top w:val="none" w:sz="0" w:space="0" w:color="auto"/>
        <w:left w:val="none" w:sz="0" w:space="0" w:color="auto"/>
        <w:bottom w:val="none" w:sz="0" w:space="0" w:color="auto"/>
        <w:right w:val="none" w:sz="0" w:space="0" w:color="auto"/>
      </w:divBdr>
    </w:div>
    <w:div w:id="1419329594">
      <w:bodyDiv w:val="1"/>
      <w:marLeft w:val="0"/>
      <w:marRight w:val="0"/>
      <w:marTop w:val="0"/>
      <w:marBottom w:val="0"/>
      <w:divBdr>
        <w:top w:val="none" w:sz="0" w:space="0" w:color="auto"/>
        <w:left w:val="none" w:sz="0" w:space="0" w:color="auto"/>
        <w:bottom w:val="none" w:sz="0" w:space="0" w:color="auto"/>
        <w:right w:val="none" w:sz="0" w:space="0" w:color="auto"/>
      </w:divBdr>
    </w:div>
    <w:div w:id="1437599375">
      <w:bodyDiv w:val="1"/>
      <w:marLeft w:val="0"/>
      <w:marRight w:val="0"/>
      <w:marTop w:val="0"/>
      <w:marBottom w:val="0"/>
      <w:divBdr>
        <w:top w:val="none" w:sz="0" w:space="0" w:color="auto"/>
        <w:left w:val="none" w:sz="0" w:space="0" w:color="auto"/>
        <w:bottom w:val="none" w:sz="0" w:space="0" w:color="auto"/>
        <w:right w:val="none" w:sz="0" w:space="0" w:color="auto"/>
      </w:divBdr>
    </w:div>
    <w:div w:id="1443838082">
      <w:bodyDiv w:val="1"/>
      <w:marLeft w:val="0"/>
      <w:marRight w:val="0"/>
      <w:marTop w:val="0"/>
      <w:marBottom w:val="0"/>
      <w:divBdr>
        <w:top w:val="none" w:sz="0" w:space="0" w:color="auto"/>
        <w:left w:val="none" w:sz="0" w:space="0" w:color="auto"/>
        <w:bottom w:val="none" w:sz="0" w:space="0" w:color="auto"/>
        <w:right w:val="none" w:sz="0" w:space="0" w:color="auto"/>
      </w:divBdr>
    </w:div>
    <w:div w:id="1456027274">
      <w:bodyDiv w:val="1"/>
      <w:marLeft w:val="0"/>
      <w:marRight w:val="0"/>
      <w:marTop w:val="0"/>
      <w:marBottom w:val="0"/>
      <w:divBdr>
        <w:top w:val="none" w:sz="0" w:space="0" w:color="auto"/>
        <w:left w:val="none" w:sz="0" w:space="0" w:color="auto"/>
        <w:bottom w:val="none" w:sz="0" w:space="0" w:color="auto"/>
        <w:right w:val="none" w:sz="0" w:space="0" w:color="auto"/>
      </w:divBdr>
    </w:div>
    <w:div w:id="1464888907">
      <w:bodyDiv w:val="1"/>
      <w:marLeft w:val="0"/>
      <w:marRight w:val="0"/>
      <w:marTop w:val="0"/>
      <w:marBottom w:val="0"/>
      <w:divBdr>
        <w:top w:val="none" w:sz="0" w:space="0" w:color="auto"/>
        <w:left w:val="none" w:sz="0" w:space="0" w:color="auto"/>
        <w:bottom w:val="none" w:sz="0" w:space="0" w:color="auto"/>
        <w:right w:val="none" w:sz="0" w:space="0" w:color="auto"/>
      </w:divBdr>
    </w:div>
    <w:div w:id="1473130684">
      <w:bodyDiv w:val="1"/>
      <w:marLeft w:val="0"/>
      <w:marRight w:val="0"/>
      <w:marTop w:val="0"/>
      <w:marBottom w:val="0"/>
      <w:divBdr>
        <w:top w:val="none" w:sz="0" w:space="0" w:color="auto"/>
        <w:left w:val="none" w:sz="0" w:space="0" w:color="auto"/>
        <w:bottom w:val="none" w:sz="0" w:space="0" w:color="auto"/>
        <w:right w:val="none" w:sz="0" w:space="0" w:color="auto"/>
      </w:divBdr>
    </w:div>
    <w:div w:id="1492911631">
      <w:bodyDiv w:val="1"/>
      <w:marLeft w:val="0"/>
      <w:marRight w:val="0"/>
      <w:marTop w:val="0"/>
      <w:marBottom w:val="0"/>
      <w:divBdr>
        <w:top w:val="none" w:sz="0" w:space="0" w:color="auto"/>
        <w:left w:val="none" w:sz="0" w:space="0" w:color="auto"/>
        <w:bottom w:val="none" w:sz="0" w:space="0" w:color="auto"/>
        <w:right w:val="none" w:sz="0" w:space="0" w:color="auto"/>
      </w:divBdr>
    </w:div>
    <w:div w:id="1524585535">
      <w:bodyDiv w:val="1"/>
      <w:marLeft w:val="0"/>
      <w:marRight w:val="0"/>
      <w:marTop w:val="0"/>
      <w:marBottom w:val="0"/>
      <w:divBdr>
        <w:top w:val="none" w:sz="0" w:space="0" w:color="auto"/>
        <w:left w:val="none" w:sz="0" w:space="0" w:color="auto"/>
        <w:bottom w:val="none" w:sz="0" w:space="0" w:color="auto"/>
        <w:right w:val="none" w:sz="0" w:space="0" w:color="auto"/>
      </w:divBdr>
    </w:div>
    <w:div w:id="1551385432">
      <w:bodyDiv w:val="1"/>
      <w:marLeft w:val="0"/>
      <w:marRight w:val="0"/>
      <w:marTop w:val="0"/>
      <w:marBottom w:val="0"/>
      <w:divBdr>
        <w:top w:val="none" w:sz="0" w:space="0" w:color="auto"/>
        <w:left w:val="none" w:sz="0" w:space="0" w:color="auto"/>
        <w:bottom w:val="none" w:sz="0" w:space="0" w:color="auto"/>
        <w:right w:val="none" w:sz="0" w:space="0" w:color="auto"/>
      </w:divBdr>
    </w:div>
    <w:div w:id="1558083542">
      <w:bodyDiv w:val="1"/>
      <w:marLeft w:val="0"/>
      <w:marRight w:val="0"/>
      <w:marTop w:val="0"/>
      <w:marBottom w:val="0"/>
      <w:divBdr>
        <w:top w:val="none" w:sz="0" w:space="0" w:color="auto"/>
        <w:left w:val="none" w:sz="0" w:space="0" w:color="auto"/>
        <w:bottom w:val="none" w:sz="0" w:space="0" w:color="auto"/>
        <w:right w:val="none" w:sz="0" w:space="0" w:color="auto"/>
      </w:divBdr>
    </w:div>
    <w:div w:id="1571309132">
      <w:bodyDiv w:val="1"/>
      <w:marLeft w:val="0"/>
      <w:marRight w:val="0"/>
      <w:marTop w:val="0"/>
      <w:marBottom w:val="0"/>
      <w:divBdr>
        <w:top w:val="none" w:sz="0" w:space="0" w:color="auto"/>
        <w:left w:val="none" w:sz="0" w:space="0" w:color="auto"/>
        <w:bottom w:val="none" w:sz="0" w:space="0" w:color="auto"/>
        <w:right w:val="none" w:sz="0" w:space="0" w:color="auto"/>
      </w:divBdr>
    </w:div>
    <w:div w:id="1587879999">
      <w:bodyDiv w:val="1"/>
      <w:marLeft w:val="0"/>
      <w:marRight w:val="0"/>
      <w:marTop w:val="0"/>
      <w:marBottom w:val="0"/>
      <w:divBdr>
        <w:top w:val="none" w:sz="0" w:space="0" w:color="auto"/>
        <w:left w:val="none" w:sz="0" w:space="0" w:color="auto"/>
        <w:bottom w:val="none" w:sz="0" w:space="0" w:color="auto"/>
        <w:right w:val="none" w:sz="0" w:space="0" w:color="auto"/>
      </w:divBdr>
    </w:div>
    <w:div w:id="1638141934">
      <w:bodyDiv w:val="1"/>
      <w:marLeft w:val="0"/>
      <w:marRight w:val="0"/>
      <w:marTop w:val="0"/>
      <w:marBottom w:val="0"/>
      <w:divBdr>
        <w:top w:val="none" w:sz="0" w:space="0" w:color="auto"/>
        <w:left w:val="none" w:sz="0" w:space="0" w:color="auto"/>
        <w:bottom w:val="none" w:sz="0" w:space="0" w:color="auto"/>
        <w:right w:val="none" w:sz="0" w:space="0" w:color="auto"/>
      </w:divBdr>
    </w:div>
    <w:div w:id="1641763595">
      <w:bodyDiv w:val="1"/>
      <w:marLeft w:val="0"/>
      <w:marRight w:val="0"/>
      <w:marTop w:val="0"/>
      <w:marBottom w:val="0"/>
      <w:divBdr>
        <w:top w:val="none" w:sz="0" w:space="0" w:color="auto"/>
        <w:left w:val="none" w:sz="0" w:space="0" w:color="auto"/>
        <w:bottom w:val="none" w:sz="0" w:space="0" w:color="auto"/>
        <w:right w:val="none" w:sz="0" w:space="0" w:color="auto"/>
      </w:divBdr>
    </w:div>
    <w:div w:id="1697853299">
      <w:bodyDiv w:val="1"/>
      <w:marLeft w:val="0"/>
      <w:marRight w:val="0"/>
      <w:marTop w:val="0"/>
      <w:marBottom w:val="0"/>
      <w:divBdr>
        <w:top w:val="none" w:sz="0" w:space="0" w:color="auto"/>
        <w:left w:val="none" w:sz="0" w:space="0" w:color="auto"/>
        <w:bottom w:val="none" w:sz="0" w:space="0" w:color="auto"/>
        <w:right w:val="none" w:sz="0" w:space="0" w:color="auto"/>
      </w:divBdr>
    </w:div>
    <w:div w:id="1732340779">
      <w:bodyDiv w:val="1"/>
      <w:marLeft w:val="0"/>
      <w:marRight w:val="0"/>
      <w:marTop w:val="0"/>
      <w:marBottom w:val="0"/>
      <w:divBdr>
        <w:top w:val="none" w:sz="0" w:space="0" w:color="auto"/>
        <w:left w:val="none" w:sz="0" w:space="0" w:color="auto"/>
        <w:bottom w:val="none" w:sz="0" w:space="0" w:color="auto"/>
        <w:right w:val="none" w:sz="0" w:space="0" w:color="auto"/>
      </w:divBdr>
    </w:div>
    <w:div w:id="1738168659">
      <w:bodyDiv w:val="1"/>
      <w:marLeft w:val="0"/>
      <w:marRight w:val="0"/>
      <w:marTop w:val="0"/>
      <w:marBottom w:val="0"/>
      <w:divBdr>
        <w:top w:val="none" w:sz="0" w:space="0" w:color="auto"/>
        <w:left w:val="none" w:sz="0" w:space="0" w:color="auto"/>
        <w:bottom w:val="none" w:sz="0" w:space="0" w:color="auto"/>
        <w:right w:val="none" w:sz="0" w:space="0" w:color="auto"/>
      </w:divBdr>
    </w:div>
    <w:div w:id="1748306084">
      <w:bodyDiv w:val="1"/>
      <w:marLeft w:val="0"/>
      <w:marRight w:val="0"/>
      <w:marTop w:val="0"/>
      <w:marBottom w:val="0"/>
      <w:divBdr>
        <w:top w:val="none" w:sz="0" w:space="0" w:color="auto"/>
        <w:left w:val="none" w:sz="0" w:space="0" w:color="auto"/>
        <w:bottom w:val="none" w:sz="0" w:space="0" w:color="auto"/>
        <w:right w:val="none" w:sz="0" w:space="0" w:color="auto"/>
      </w:divBdr>
    </w:div>
    <w:div w:id="1796872355">
      <w:bodyDiv w:val="1"/>
      <w:marLeft w:val="0"/>
      <w:marRight w:val="0"/>
      <w:marTop w:val="0"/>
      <w:marBottom w:val="0"/>
      <w:divBdr>
        <w:top w:val="none" w:sz="0" w:space="0" w:color="auto"/>
        <w:left w:val="none" w:sz="0" w:space="0" w:color="auto"/>
        <w:bottom w:val="none" w:sz="0" w:space="0" w:color="auto"/>
        <w:right w:val="none" w:sz="0" w:space="0" w:color="auto"/>
      </w:divBdr>
    </w:div>
    <w:div w:id="1831360813">
      <w:bodyDiv w:val="1"/>
      <w:marLeft w:val="0"/>
      <w:marRight w:val="0"/>
      <w:marTop w:val="0"/>
      <w:marBottom w:val="0"/>
      <w:divBdr>
        <w:top w:val="none" w:sz="0" w:space="0" w:color="auto"/>
        <w:left w:val="none" w:sz="0" w:space="0" w:color="auto"/>
        <w:bottom w:val="none" w:sz="0" w:space="0" w:color="auto"/>
        <w:right w:val="none" w:sz="0" w:space="0" w:color="auto"/>
      </w:divBdr>
    </w:div>
    <w:div w:id="1837456083">
      <w:bodyDiv w:val="1"/>
      <w:marLeft w:val="0"/>
      <w:marRight w:val="0"/>
      <w:marTop w:val="0"/>
      <w:marBottom w:val="0"/>
      <w:divBdr>
        <w:top w:val="none" w:sz="0" w:space="0" w:color="auto"/>
        <w:left w:val="none" w:sz="0" w:space="0" w:color="auto"/>
        <w:bottom w:val="none" w:sz="0" w:space="0" w:color="auto"/>
        <w:right w:val="none" w:sz="0" w:space="0" w:color="auto"/>
      </w:divBdr>
    </w:div>
    <w:div w:id="1859806456">
      <w:bodyDiv w:val="1"/>
      <w:marLeft w:val="0"/>
      <w:marRight w:val="0"/>
      <w:marTop w:val="0"/>
      <w:marBottom w:val="0"/>
      <w:divBdr>
        <w:top w:val="none" w:sz="0" w:space="0" w:color="auto"/>
        <w:left w:val="none" w:sz="0" w:space="0" w:color="auto"/>
        <w:bottom w:val="none" w:sz="0" w:space="0" w:color="auto"/>
        <w:right w:val="none" w:sz="0" w:space="0" w:color="auto"/>
      </w:divBdr>
    </w:div>
    <w:div w:id="1871799555">
      <w:bodyDiv w:val="1"/>
      <w:marLeft w:val="0"/>
      <w:marRight w:val="0"/>
      <w:marTop w:val="0"/>
      <w:marBottom w:val="0"/>
      <w:divBdr>
        <w:top w:val="none" w:sz="0" w:space="0" w:color="auto"/>
        <w:left w:val="none" w:sz="0" w:space="0" w:color="auto"/>
        <w:bottom w:val="none" w:sz="0" w:space="0" w:color="auto"/>
        <w:right w:val="none" w:sz="0" w:space="0" w:color="auto"/>
      </w:divBdr>
    </w:div>
    <w:div w:id="1906794016">
      <w:bodyDiv w:val="1"/>
      <w:marLeft w:val="0"/>
      <w:marRight w:val="0"/>
      <w:marTop w:val="0"/>
      <w:marBottom w:val="0"/>
      <w:divBdr>
        <w:top w:val="none" w:sz="0" w:space="0" w:color="auto"/>
        <w:left w:val="none" w:sz="0" w:space="0" w:color="auto"/>
        <w:bottom w:val="none" w:sz="0" w:space="0" w:color="auto"/>
        <w:right w:val="none" w:sz="0" w:space="0" w:color="auto"/>
      </w:divBdr>
    </w:div>
    <w:div w:id="1910335625">
      <w:bodyDiv w:val="1"/>
      <w:marLeft w:val="0"/>
      <w:marRight w:val="0"/>
      <w:marTop w:val="0"/>
      <w:marBottom w:val="0"/>
      <w:divBdr>
        <w:top w:val="none" w:sz="0" w:space="0" w:color="auto"/>
        <w:left w:val="none" w:sz="0" w:space="0" w:color="auto"/>
        <w:bottom w:val="none" w:sz="0" w:space="0" w:color="auto"/>
        <w:right w:val="none" w:sz="0" w:space="0" w:color="auto"/>
      </w:divBdr>
    </w:div>
    <w:div w:id="1913271029">
      <w:bodyDiv w:val="1"/>
      <w:marLeft w:val="0"/>
      <w:marRight w:val="0"/>
      <w:marTop w:val="0"/>
      <w:marBottom w:val="0"/>
      <w:divBdr>
        <w:top w:val="none" w:sz="0" w:space="0" w:color="auto"/>
        <w:left w:val="none" w:sz="0" w:space="0" w:color="auto"/>
        <w:bottom w:val="none" w:sz="0" w:space="0" w:color="auto"/>
        <w:right w:val="none" w:sz="0" w:space="0" w:color="auto"/>
      </w:divBdr>
    </w:div>
    <w:div w:id="1915160463">
      <w:bodyDiv w:val="1"/>
      <w:marLeft w:val="0"/>
      <w:marRight w:val="0"/>
      <w:marTop w:val="0"/>
      <w:marBottom w:val="0"/>
      <w:divBdr>
        <w:top w:val="none" w:sz="0" w:space="0" w:color="auto"/>
        <w:left w:val="none" w:sz="0" w:space="0" w:color="auto"/>
        <w:bottom w:val="none" w:sz="0" w:space="0" w:color="auto"/>
        <w:right w:val="none" w:sz="0" w:space="0" w:color="auto"/>
      </w:divBdr>
      <w:divsChild>
        <w:div w:id="797525918">
          <w:marLeft w:val="0"/>
          <w:marRight w:val="0"/>
          <w:marTop w:val="0"/>
          <w:marBottom w:val="0"/>
          <w:divBdr>
            <w:top w:val="none" w:sz="0" w:space="0" w:color="auto"/>
            <w:left w:val="none" w:sz="0" w:space="0" w:color="auto"/>
            <w:bottom w:val="none" w:sz="0" w:space="0" w:color="auto"/>
            <w:right w:val="none" w:sz="0" w:space="0" w:color="auto"/>
          </w:divBdr>
        </w:div>
        <w:div w:id="1024786909">
          <w:marLeft w:val="0"/>
          <w:marRight w:val="0"/>
          <w:marTop w:val="234"/>
          <w:marBottom w:val="0"/>
          <w:divBdr>
            <w:top w:val="none" w:sz="0" w:space="0" w:color="auto"/>
            <w:left w:val="none" w:sz="0" w:space="0" w:color="auto"/>
            <w:bottom w:val="none" w:sz="0" w:space="0" w:color="auto"/>
            <w:right w:val="none" w:sz="0" w:space="0" w:color="auto"/>
          </w:divBdr>
          <w:divsChild>
            <w:div w:id="230502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601945">
      <w:bodyDiv w:val="1"/>
      <w:marLeft w:val="0"/>
      <w:marRight w:val="0"/>
      <w:marTop w:val="0"/>
      <w:marBottom w:val="0"/>
      <w:divBdr>
        <w:top w:val="none" w:sz="0" w:space="0" w:color="auto"/>
        <w:left w:val="none" w:sz="0" w:space="0" w:color="auto"/>
        <w:bottom w:val="none" w:sz="0" w:space="0" w:color="auto"/>
        <w:right w:val="none" w:sz="0" w:space="0" w:color="auto"/>
      </w:divBdr>
    </w:div>
    <w:div w:id="1939293602">
      <w:bodyDiv w:val="1"/>
      <w:marLeft w:val="0"/>
      <w:marRight w:val="0"/>
      <w:marTop w:val="0"/>
      <w:marBottom w:val="0"/>
      <w:divBdr>
        <w:top w:val="none" w:sz="0" w:space="0" w:color="auto"/>
        <w:left w:val="none" w:sz="0" w:space="0" w:color="auto"/>
        <w:bottom w:val="none" w:sz="0" w:space="0" w:color="auto"/>
        <w:right w:val="none" w:sz="0" w:space="0" w:color="auto"/>
      </w:divBdr>
    </w:div>
    <w:div w:id="1954051527">
      <w:bodyDiv w:val="1"/>
      <w:marLeft w:val="0"/>
      <w:marRight w:val="0"/>
      <w:marTop w:val="0"/>
      <w:marBottom w:val="0"/>
      <w:divBdr>
        <w:top w:val="none" w:sz="0" w:space="0" w:color="auto"/>
        <w:left w:val="none" w:sz="0" w:space="0" w:color="auto"/>
        <w:bottom w:val="none" w:sz="0" w:space="0" w:color="auto"/>
        <w:right w:val="none" w:sz="0" w:space="0" w:color="auto"/>
      </w:divBdr>
    </w:div>
    <w:div w:id="2002847517">
      <w:bodyDiv w:val="1"/>
      <w:marLeft w:val="0"/>
      <w:marRight w:val="0"/>
      <w:marTop w:val="0"/>
      <w:marBottom w:val="0"/>
      <w:divBdr>
        <w:top w:val="none" w:sz="0" w:space="0" w:color="auto"/>
        <w:left w:val="none" w:sz="0" w:space="0" w:color="auto"/>
        <w:bottom w:val="none" w:sz="0" w:space="0" w:color="auto"/>
        <w:right w:val="none" w:sz="0" w:space="0" w:color="auto"/>
      </w:divBdr>
    </w:div>
    <w:div w:id="2042197587">
      <w:bodyDiv w:val="1"/>
      <w:marLeft w:val="0"/>
      <w:marRight w:val="0"/>
      <w:marTop w:val="0"/>
      <w:marBottom w:val="0"/>
      <w:divBdr>
        <w:top w:val="none" w:sz="0" w:space="0" w:color="auto"/>
        <w:left w:val="none" w:sz="0" w:space="0" w:color="auto"/>
        <w:bottom w:val="none" w:sz="0" w:space="0" w:color="auto"/>
        <w:right w:val="none" w:sz="0" w:space="0" w:color="auto"/>
      </w:divBdr>
    </w:div>
    <w:div w:id="2051763509">
      <w:bodyDiv w:val="1"/>
      <w:marLeft w:val="0"/>
      <w:marRight w:val="0"/>
      <w:marTop w:val="0"/>
      <w:marBottom w:val="0"/>
      <w:divBdr>
        <w:top w:val="none" w:sz="0" w:space="0" w:color="auto"/>
        <w:left w:val="none" w:sz="0" w:space="0" w:color="auto"/>
        <w:bottom w:val="none" w:sz="0" w:space="0" w:color="auto"/>
        <w:right w:val="none" w:sz="0" w:space="0" w:color="auto"/>
      </w:divBdr>
      <w:divsChild>
        <w:div w:id="1778791861">
          <w:marLeft w:val="0"/>
          <w:marRight w:val="0"/>
          <w:marTop w:val="27"/>
          <w:marBottom w:val="27"/>
          <w:divBdr>
            <w:top w:val="none" w:sz="0" w:space="0" w:color="auto"/>
            <w:left w:val="none" w:sz="0" w:space="0" w:color="auto"/>
            <w:bottom w:val="none" w:sz="0" w:space="0" w:color="auto"/>
            <w:right w:val="none" w:sz="0" w:space="0" w:color="auto"/>
          </w:divBdr>
        </w:div>
      </w:divsChild>
    </w:div>
    <w:div w:id="2066297458">
      <w:bodyDiv w:val="1"/>
      <w:marLeft w:val="0"/>
      <w:marRight w:val="0"/>
      <w:marTop w:val="0"/>
      <w:marBottom w:val="0"/>
      <w:divBdr>
        <w:top w:val="none" w:sz="0" w:space="0" w:color="auto"/>
        <w:left w:val="none" w:sz="0" w:space="0" w:color="auto"/>
        <w:bottom w:val="none" w:sz="0" w:space="0" w:color="auto"/>
        <w:right w:val="none" w:sz="0" w:space="0" w:color="auto"/>
      </w:divBdr>
    </w:div>
    <w:div w:id="2067023941">
      <w:bodyDiv w:val="1"/>
      <w:marLeft w:val="0"/>
      <w:marRight w:val="0"/>
      <w:marTop w:val="0"/>
      <w:marBottom w:val="0"/>
      <w:divBdr>
        <w:top w:val="none" w:sz="0" w:space="0" w:color="auto"/>
        <w:left w:val="none" w:sz="0" w:space="0" w:color="auto"/>
        <w:bottom w:val="none" w:sz="0" w:space="0" w:color="auto"/>
        <w:right w:val="none" w:sz="0" w:space="0" w:color="auto"/>
      </w:divBdr>
    </w:div>
    <w:div w:id="2075929903">
      <w:bodyDiv w:val="1"/>
      <w:marLeft w:val="0"/>
      <w:marRight w:val="0"/>
      <w:marTop w:val="0"/>
      <w:marBottom w:val="0"/>
      <w:divBdr>
        <w:top w:val="none" w:sz="0" w:space="0" w:color="auto"/>
        <w:left w:val="none" w:sz="0" w:space="0" w:color="auto"/>
        <w:bottom w:val="none" w:sz="0" w:space="0" w:color="auto"/>
        <w:right w:val="none" w:sz="0" w:space="0" w:color="auto"/>
      </w:divBdr>
    </w:div>
    <w:div w:id="2077361640">
      <w:bodyDiv w:val="1"/>
      <w:marLeft w:val="0"/>
      <w:marRight w:val="0"/>
      <w:marTop w:val="0"/>
      <w:marBottom w:val="0"/>
      <w:divBdr>
        <w:top w:val="none" w:sz="0" w:space="0" w:color="auto"/>
        <w:left w:val="none" w:sz="0" w:space="0" w:color="auto"/>
        <w:bottom w:val="none" w:sz="0" w:space="0" w:color="auto"/>
        <w:right w:val="none" w:sz="0" w:space="0" w:color="auto"/>
      </w:divBdr>
    </w:div>
    <w:div w:id="2079011573">
      <w:bodyDiv w:val="1"/>
      <w:marLeft w:val="0"/>
      <w:marRight w:val="0"/>
      <w:marTop w:val="0"/>
      <w:marBottom w:val="0"/>
      <w:divBdr>
        <w:top w:val="none" w:sz="0" w:space="0" w:color="auto"/>
        <w:left w:val="none" w:sz="0" w:space="0" w:color="auto"/>
        <w:bottom w:val="none" w:sz="0" w:space="0" w:color="auto"/>
        <w:right w:val="none" w:sz="0" w:space="0" w:color="auto"/>
      </w:divBdr>
    </w:div>
    <w:div w:id="2142921592">
      <w:bodyDiv w:val="1"/>
      <w:marLeft w:val="0"/>
      <w:marRight w:val="0"/>
      <w:marTop w:val="0"/>
      <w:marBottom w:val="0"/>
      <w:divBdr>
        <w:top w:val="none" w:sz="0" w:space="0" w:color="auto"/>
        <w:left w:val="none" w:sz="0" w:space="0" w:color="auto"/>
        <w:bottom w:val="none" w:sz="0" w:space="0" w:color="auto"/>
        <w:right w:val="none" w:sz="0" w:space="0" w:color="auto"/>
      </w:divBdr>
    </w:div>
    <w:div w:id="214415565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115464-D9B7-458A-AE1B-69D89CC062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15</TotalTime>
  <Pages>2</Pages>
  <Words>1655</Words>
  <Characters>9435</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HSPH</Company>
  <LinksUpToDate>false</LinksUpToDate>
  <CharactersWithSpaces>11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Yin</dc:creator>
  <cp:keywords/>
  <dc:description/>
  <cp:lastModifiedBy>Zhang, Yin</cp:lastModifiedBy>
  <cp:revision>8</cp:revision>
  <cp:lastPrinted>2020-01-22T14:17:00Z</cp:lastPrinted>
  <dcterms:created xsi:type="dcterms:W3CDTF">2021-01-03T16:21:00Z</dcterms:created>
  <dcterms:modified xsi:type="dcterms:W3CDTF">2021-07-29T16:56:00Z</dcterms:modified>
</cp:coreProperties>
</file>